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1CDD" w:rsidRPr="00F30DC8" w:rsidRDefault="000B06C4" w:rsidP="007F1AB3">
      <w:pPr>
        <w:ind w:left="0"/>
        <w:jc w:val="center"/>
        <w:rPr>
          <w:rFonts w:ascii="Times New Roman" w:hAnsi="Times New Roman" w:cs="Times New Roman"/>
          <w:b/>
          <w:bCs/>
          <w:sz w:val="24"/>
          <w:szCs w:val="24"/>
          <w:lang w:val="id-ID"/>
        </w:rPr>
      </w:pPr>
      <w:r w:rsidRPr="00F30DC8">
        <w:rPr>
          <w:rFonts w:ascii="Times New Roman" w:hAnsi="Times New Roman" w:cs="Times New Roman"/>
          <w:b/>
          <w:bCs/>
          <w:sz w:val="24"/>
          <w:szCs w:val="24"/>
        </w:rPr>
        <w:t xml:space="preserve">URGENSI </w:t>
      </w:r>
      <w:r w:rsidR="00E62A51" w:rsidRPr="00F30DC8">
        <w:rPr>
          <w:rFonts w:ascii="Times New Roman" w:hAnsi="Times New Roman" w:cs="Times New Roman"/>
          <w:b/>
          <w:bCs/>
          <w:sz w:val="24"/>
          <w:szCs w:val="24"/>
        </w:rPr>
        <w:t xml:space="preserve">PENDIDIKAN </w:t>
      </w:r>
      <w:r w:rsidR="001755C1" w:rsidRPr="00F30DC8">
        <w:rPr>
          <w:rFonts w:ascii="Times New Roman" w:hAnsi="Times New Roman" w:cs="Times New Roman"/>
          <w:b/>
          <w:bCs/>
          <w:sz w:val="24"/>
          <w:szCs w:val="24"/>
          <w:lang w:val="id-ID"/>
        </w:rPr>
        <w:t>KELUARGA</w:t>
      </w:r>
      <w:r w:rsidR="007E6FD8" w:rsidRPr="00F30DC8">
        <w:rPr>
          <w:rFonts w:ascii="Times New Roman" w:hAnsi="Times New Roman" w:cs="Times New Roman"/>
          <w:b/>
          <w:bCs/>
          <w:sz w:val="24"/>
          <w:szCs w:val="24"/>
        </w:rPr>
        <w:t xml:space="preserve"> DALAM </w:t>
      </w:r>
      <w:r w:rsidR="00D80319" w:rsidRPr="00F30DC8">
        <w:rPr>
          <w:rFonts w:ascii="Times New Roman" w:hAnsi="Times New Roman" w:cs="Times New Roman"/>
          <w:b/>
          <w:bCs/>
          <w:sz w:val="24"/>
          <w:szCs w:val="24"/>
        </w:rPr>
        <w:t xml:space="preserve">PERSPEKTIF </w:t>
      </w:r>
      <w:r w:rsidR="00C818B3" w:rsidRPr="00F30DC8">
        <w:rPr>
          <w:rFonts w:ascii="Times New Roman" w:hAnsi="Times New Roman" w:cs="Times New Roman"/>
          <w:b/>
          <w:bCs/>
          <w:sz w:val="24"/>
          <w:szCs w:val="24"/>
          <w:lang w:val="id-ID"/>
        </w:rPr>
        <w:t>HADIST</w:t>
      </w:r>
      <w:r w:rsidR="00E76DCF" w:rsidRPr="00F30DC8">
        <w:rPr>
          <w:rFonts w:ascii="Times New Roman" w:hAnsi="Times New Roman" w:cs="Times New Roman"/>
          <w:b/>
          <w:bCs/>
          <w:sz w:val="24"/>
          <w:szCs w:val="24"/>
          <w:lang w:val="id-ID"/>
        </w:rPr>
        <w:t xml:space="preserve"> </w:t>
      </w:r>
      <w:r w:rsidRPr="00F30DC8">
        <w:rPr>
          <w:rFonts w:ascii="Times New Roman" w:hAnsi="Times New Roman" w:cs="Times New Roman"/>
          <w:b/>
          <w:bCs/>
          <w:sz w:val="24"/>
          <w:szCs w:val="24"/>
        </w:rPr>
        <w:t>DAN PSIKOLOGI</w:t>
      </w:r>
      <w:r w:rsidR="000A3B76" w:rsidRPr="00F30DC8">
        <w:rPr>
          <w:rFonts w:ascii="Times New Roman" w:hAnsi="Times New Roman" w:cs="Times New Roman"/>
          <w:b/>
          <w:bCs/>
          <w:sz w:val="24"/>
          <w:szCs w:val="24"/>
        </w:rPr>
        <w:t xml:space="preserve"> PERKEMBANGAN</w:t>
      </w:r>
    </w:p>
    <w:p w:rsidR="00B9143A" w:rsidRPr="00F30DC8" w:rsidRDefault="00B9143A" w:rsidP="007F1AB3">
      <w:pPr>
        <w:ind w:left="0"/>
        <w:jc w:val="center"/>
        <w:rPr>
          <w:rFonts w:ascii="Times New Roman" w:eastAsia="Times New Roman" w:hAnsi="Times New Roman" w:cs="Times New Roman"/>
          <w:b/>
          <w:bCs/>
          <w:sz w:val="24"/>
          <w:szCs w:val="24"/>
          <w:vertAlign w:val="superscript"/>
          <w:lang w:val="id-ID" w:eastAsia="id-ID"/>
        </w:rPr>
      </w:pPr>
      <w:r w:rsidRPr="00F30DC8">
        <w:rPr>
          <w:rFonts w:ascii="Times New Roman" w:eastAsia="Times New Roman" w:hAnsi="Times New Roman" w:cs="Times New Roman"/>
          <w:b/>
          <w:bCs/>
          <w:sz w:val="24"/>
          <w:szCs w:val="24"/>
          <w:lang w:val="id-ID" w:eastAsia="id-ID"/>
        </w:rPr>
        <w:t xml:space="preserve">Lailul </w:t>
      </w:r>
      <w:r w:rsidR="00BB4EFB" w:rsidRPr="00F30DC8">
        <w:rPr>
          <w:rFonts w:ascii="Times New Roman" w:eastAsia="Times New Roman" w:hAnsi="Times New Roman" w:cs="Times New Roman"/>
          <w:b/>
          <w:bCs/>
          <w:sz w:val="24"/>
          <w:szCs w:val="24"/>
          <w:lang w:val="id-ID" w:eastAsia="id-ID"/>
        </w:rPr>
        <w:t>Ilham</w:t>
      </w:r>
      <w:r w:rsidR="00BB4EFB" w:rsidRPr="00F30DC8">
        <w:rPr>
          <w:rFonts w:ascii="Times New Roman" w:eastAsia="Times New Roman" w:hAnsi="Times New Roman" w:cs="Times New Roman"/>
          <w:b/>
          <w:bCs/>
          <w:sz w:val="24"/>
          <w:szCs w:val="24"/>
          <w:vertAlign w:val="superscript"/>
          <w:lang w:val="id-ID" w:eastAsia="id-ID"/>
        </w:rPr>
        <w:t>1</w:t>
      </w:r>
      <w:r w:rsidR="00BB4EFB" w:rsidRPr="00F30DC8">
        <w:rPr>
          <w:rFonts w:ascii="Times New Roman" w:eastAsia="Times New Roman" w:hAnsi="Times New Roman" w:cs="Times New Roman"/>
          <w:b/>
          <w:bCs/>
          <w:sz w:val="24"/>
          <w:szCs w:val="24"/>
          <w:lang w:val="id-ID" w:eastAsia="id-ID"/>
        </w:rPr>
        <w:t>, Wardatul Asfiyah</w:t>
      </w:r>
      <w:r w:rsidR="00BB4EFB" w:rsidRPr="00F30DC8">
        <w:rPr>
          <w:rFonts w:ascii="Times New Roman" w:eastAsia="Times New Roman" w:hAnsi="Times New Roman" w:cs="Times New Roman"/>
          <w:b/>
          <w:bCs/>
          <w:sz w:val="24"/>
          <w:szCs w:val="24"/>
          <w:vertAlign w:val="superscript"/>
          <w:lang w:val="id-ID" w:eastAsia="id-ID"/>
        </w:rPr>
        <w:t>2</w:t>
      </w:r>
    </w:p>
    <w:p w:rsidR="00B9143A" w:rsidRPr="00F30DC8" w:rsidRDefault="00BB4EFB" w:rsidP="007F1AB3">
      <w:pPr>
        <w:ind w:left="0"/>
        <w:jc w:val="center"/>
        <w:rPr>
          <w:rFonts w:ascii="Times New Roman" w:eastAsia="Times New Roman" w:hAnsi="Times New Roman" w:cs="Times New Roman"/>
          <w:bCs/>
          <w:sz w:val="24"/>
          <w:szCs w:val="24"/>
          <w:lang w:val="id-ID" w:eastAsia="id-ID"/>
        </w:rPr>
      </w:pPr>
      <w:r w:rsidRPr="00F30DC8">
        <w:rPr>
          <w:rFonts w:ascii="Times New Roman" w:eastAsia="Times New Roman" w:hAnsi="Times New Roman" w:cs="Times New Roman"/>
          <w:bCs/>
          <w:sz w:val="24"/>
          <w:szCs w:val="24"/>
          <w:vertAlign w:val="superscript"/>
          <w:lang w:val="id-ID" w:eastAsia="id-ID"/>
        </w:rPr>
        <w:t>1</w:t>
      </w:r>
      <w:r w:rsidR="00B9143A" w:rsidRPr="00F30DC8">
        <w:rPr>
          <w:rFonts w:ascii="Times New Roman" w:eastAsia="Times New Roman" w:hAnsi="Times New Roman" w:cs="Times New Roman"/>
          <w:bCs/>
          <w:sz w:val="24"/>
          <w:szCs w:val="24"/>
          <w:lang w:val="id-ID" w:eastAsia="id-ID"/>
        </w:rPr>
        <w:t xml:space="preserve">Mahasiswa </w:t>
      </w:r>
      <w:r w:rsidR="00671C8C" w:rsidRPr="00F30DC8">
        <w:rPr>
          <w:rFonts w:ascii="Times New Roman" w:eastAsia="Times New Roman" w:hAnsi="Times New Roman" w:cs="Times New Roman"/>
          <w:bCs/>
          <w:sz w:val="24"/>
          <w:szCs w:val="24"/>
          <w:lang w:val="id-ID" w:eastAsia="id-ID"/>
        </w:rPr>
        <w:t>Pascasarjana Bimbingan dan Konseling Islam</w:t>
      </w:r>
      <w:r w:rsidR="00B9143A" w:rsidRPr="00F30DC8">
        <w:rPr>
          <w:rFonts w:ascii="Times New Roman" w:eastAsia="Times New Roman" w:hAnsi="Times New Roman" w:cs="Times New Roman"/>
          <w:bCs/>
          <w:sz w:val="24"/>
          <w:szCs w:val="24"/>
          <w:lang w:val="id-ID" w:eastAsia="id-ID"/>
        </w:rPr>
        <w:t xml:space="preserve"> U</w:t>
      </w:r>
      <w:r w:rsidR="00671C8C" w:rsidRPr="00F30DC8">
        <w:rPr>
          <w:rFonts w:ascii="Times New Roman" w:eastAsia="Times New Roman" w:hAnsi="Times New Roman" w:cs="Times New Roman"/>
          <w:bCs/>
          <w:sz w:val="24"/>
          <w:szCs w:val="24"/>
          <w:lang w:val="id-ID" w:eastAsia="id-ID"/>
        </w:rPr>
        <w:t xml:space="preserve">IN </w:t>
      </w:r>
      <w:r w:rsidR="00B9143A" w:rsidRPr="00F30DC8">
        <w:rPr>
          <w:rFonts w:ascii="Times New Roman" w:eastAsia="Times New Roman" w:hAnsi="Times New Roman" w:cs="Times New Roman"/>
          <w:bCs/>
          <w:sz w:val="24"/>
          <w:szCs w:val="24"/>
          <w:lang w:val="id-ID" w:eastAsia="id-ID"/>
        </w:rPr>
        <w:t>Sunan Kalijaga Yogyakarta</w:t>
      </w:r>
    </w:p>
    <w:p w:rsidR="00B9143A" w:rsidRPr="00F30DC8" w:rsidRDefault="00D96EC0" w:rsidP="007F1AB3">
      <w:pPr>
        <w:ind w:left="0"/>
        <w:jc w:val="center"/>
        <w:rPr>
          <w:rFonts w:ascii="Times New Roman" w:eastAsia="Times New Roman" w:hAnsi="Times New Roman" w:cs="Times New Roman"/>
          <w:bCs/>
          <w:i/>
          <w:sz w:val="24"/>
          <w:szCs w:val="24"/>
          <w:lang w:val="id-ID" w:eastAsia="id-ID"/>
        </w:rPr>
      </w:pPr>
      <w:hyperlink r:id="rId9" w:history="1">
        <w:r w:rsidR="00BB4EFB" w:rsidRPr="00F30DC8">
          <w:rPr>
            <w:rStyle w:val="Hyperlink"/>
            <w:rFonts w:ascii="Times New Roman" w:eastAsia="Times New Roman" w:hAnsi="Times New Roman" w:cs="Times New Roman"/>
            <w:bCs/>
            <w:i/>
            <w:color w:val="auto"/>
            <w:sz w:val="24"/>
            <w:szCs w:val="24"/>
            <w:u w:val="none"/>
            <w:lang w:val="id-ID" w:eastAsia="id-ID"/>
          </w:rPr>
          <w:t>lailulilham44@gmail.com</w:t>
        </w:r>
      </w:hyperlink>
    </w:p>
    <w:p w:rsidR="00BB4EFB" w:rsidRPr="00F30DC8" w:rsidRDefault="000F4CF4" w:rsidP="007F1AB3">
      <w:pPr>
        <w:ind w:left="0"/>
        <w:jc w:val="center"/>
        <w:rPr>
          <w:rFonts w:ascii="Times New Roman" w:eastAsia="Times New Roman" w:hAnsi="Times New Roman" w:cs="Times New Roman"/>
          <w:bCs/>
          <w:sz w:val="24"/>
          <w:szCs w:val="24"/>
          <w:lang w:val="id-ID" w:eastAsia="id-ID"/>
        </w:rPr>
      </w:pPr>
      <w:r w:rsidRPr="00F30DC8">
        <w:rPr>
          <w:rFonts w:ascii="Times New Roman" w:eastAsia="Times New Roman" w:hAnsi="Times New Roman" w:cs="Times New Roman"/>
          <w:bCs/>
          <w:sz w:val="24"/>
          <w:szCs w:val="24"/>
          <w:vertAlign w:val="superscript"/>
          <w:lang w:val="id-ID" w:eastAsia="id-ID"/>
        </w:rPr>
        <w:t>2</w:t>
      </w:r>
      <w:r w:rsidR="00BB4EFB" w:rsidRPr="00F30DC8">
        <w:rPr>
          <w:rFonts w:ascii="Times New Roman" w:eastAsia="Times New Roman" w:hAnsi="Times New Roman" w:cs="Times New Roman"/>
          <w:bCs/>
          <w:sz w:val="24"/>
          <w:szCs w:val="24"/>
          <w:lang w:val="id-ID" w:eastAsia="id-ID"/>
        </w:rPr>
        <w:t xml:space="preserve">Mahasiswa </w:t>
      </w:r>
      <w:r w:rsidR="00671C8C" w:rsidRPr="00F30DC8">
        <w:rPr>
          <w:rFonts w:ascii="Times New Roman" w:eastAsia="Times New Roman" w:hAnsi="Times New Roman" w:cs="Times New Roman"/>
          <w:bCs/>
          <w:sz w:val="24"/>
          <w:szCs w:val="24"/>
          <w:lang w:val="id-ID" w:eastAsia="id-ID"/>
        </w:rPr>
        <w:t>Pascasarjana Psikologi Pendidikan Islam UIN.</w:t>
      </w:r>
      <w:r w:rsidR="00BB4EFB" w:rsidRPr="00F30DC8">
        <w:rPr>
          <w:rFonts w:ascii="Times New Roman" w:eastAsia="Times New Roman" w:hAnsi="Times New Roman" w:cs="Times New Roman"/>
          <w:bCs/>
          <w:sz w:val="24"/>
          <w:szCs w:val="24"/>
          <w:lang w:val="id-ID" w:eastAsia="id-ID"/>
        </w:rPr>
        <w:t xml:space="preserve"> Sunan Kalijaga Yogyakarta</w:t>
      </w:r>
    </w:p>
    <w:p w:rsidR="000F4CF4" w:rsidRPr="00971D21" w:rsidRDefault="00BB4EFB" w:rsidP="00971D21">
      <w:pPr>
        <w:ind w:left="0"/>
        <w:jc w:val="center"/>
        <w:rPr>
          <w:rFonts w:ascii="Times New Roman" w:eastAsia="Times New Roman" w:hAnsi="Times New Roman" w:cs="Times New Roman"/>
          <w:bCs/>
          <w:i/>
          <w:sz w:val="24"/>
          <w:szCs w:val="24"/>
          <w:lang w:val="id-ID" w:eastAsia="id-ID"/>
        </w:rPr>
      </w:pPr>
      <w:r w:rsidRPr="00F30DC8">
        <w:rPr>
          <w:rFonts w:ascii="Times New Roman" w:eastAsia="Times New Roman" w:hAnsi="Times New Roman" w:cs="Times New Roman"/>
          <w:bCs/>
          <w:i/>
          <w:sz w:val="24"/>
          <w:szCs w:val="24"/>
          <w:lang w:val="id-ID" w:eastAsia="id-ID"/>
        </w:rPr>
        <w:t xml:space="preserve">warda.asfiyah@gmail.com </w:t>
      </w:r>
    </w:p>
    <w:p w:rsidR="00E06890" w:rsidRPr="00F30DC8" w:rsidRDefault="00D80319" w:rsidP="00DD7F3A">
      <w:pPr>
        <w:spacing w:line="240" w:lineRule="auto"/>
        <w:ind w:left="0"/>
        <w:jc w:val="center"/>
        <w:rPr>
          <w:rFonts w:ascii="Times New Roman" w:eastAsia="Times New Roman" w:hAnsi="Times New Roman" w:cs="Times New Roman"/>
          <w:b/>
          <w:bCs/>
          <w:sz w:val="24"/>
          <w:szCs w:val="24"/>
          <w:lang w:val="id-ID" w:eastAsia="id-ID"/>
        </w:rPr>
      </w:pPr>
      <w:r w:rsidRPr="00F30DC8">
        <w:rPr>
          <w:rFonts w:ascii="Times New Roman" w:eastAsia="Times New Roman" w:hAnsi="Times New Roman" w:cs="Times New Roman"/>
          <w:b/>
          <w:bCs/>
          <w:sz w:val="24"/>
          <w:szCs w:val="24"/>
          <w:lang w:val="id-ID" w:eastAsia="id-ID"/>
        </w:rPr>
        <w:t>Abstrak</w:t>
      </w:r>
    </w:p>
    <w:p w:rsidR="006F6F32" w:rsidRPr="00F30DC8" w:rsidRDefault="00D100FB" w:rsidP="00DD7F3A">
      <w:pPr>
        <w:spacing w:line="240" w:lineRule="auto"/>
        <w:ind w:left="0"/>
        <w:rPr>
          <w:rFonts w:ascii="Times New Roman" w:eastAsia="Times New Roman" w:hAnsi="Times New Roman" w:cs="Times New Roman"/>
          <w:bCs/>
          <w:i/>
          <w:sz w:val="24"/>
          <w:szCs w:val="24"/>
          <w:lang w:val="id-ID" w:eastAsia="id-ID"/>
        </w:rPr>
      </w:pPr>
      <w:r w:rsidRPr="00F30DC8">
        <w:rPr>
          <w:rFonts w:ascii="Times New Roman" w:eastAsia="Times New Roman" w:hAnsi="Times New Roman" w:cs="Times New Roman"/>
          <w:bCs/>
          <w:i/>
          <w:sz w:val="24"/>
          <w:szCs w:val="24"/>
          <w:lang w:val="id-ID" w:eastAsia="id-ID"/>
        </w:rPr>
        <w:t xml:space="preserve">Rendahnya kesadaran </w:t>
      </w:r>
      <w:r w:rsidR="00330B61" w:rsidRPr="00F30DC8">
        <w:rPr>
          <w:rFonts w:ascii="Times New Roman" w:eastAsia="Times New Roman" w:hAnsi="Times New Roman" w:cs="Times New Roman"/>
          <w:bCs/>
          <w:i/>
          <w:sz w:val="24"/>
          <w:szCs w:val="24"/>
          <w:lang w:val="id-ID" w:eastAsia="id-ID"/>
        </w:rPr>
        <w:t xml:space="preserve">orangtua </w:t>
      </w:r>
      <w:r w:rsidRPr="00F30DC8">
        <w:rPr>
          <w:rFonts w:ascii="Times New Roman" w:eastAsia="Times New Roman" w:hAnsi="Times New Roman" w:cs="Times New Roman"/>
          <w:bCs/>
          <w:i/>
          <w:sz w:val="24"/>
          <w:szCs w:val="24"/>
          <w:lang w:val="id-ID" w:eastAsia="id-ID"/>
        </w:rPr>
        <w:t xml:space="preserve">terhadap pentingnya pendidikan keluarga </w:t>
      </w:r>
      <w:r w:rsidR="00EA2F18" w:rsidRPr="00F30DC8">
        <w:rPr>
          <w:rFonts w:ascii="Times New Roman" w:eastAsia="Times New Roman" w:hAnsi="Times New Roman" w:cs="Times New Roman"/>
          <w:bCs/>
          <w:i/>
          <w:sz w:val="24"/>
          <w:szCs w:val="24"/>
          <w:lang w:val="id-ID" w:eastAsia="id-ID"/>
        </w:rPr>
        <w:t xml:space="preserve">berakibat kepada banyak hal diantaranya; menghambat </w:t>
      </w:r>
      <w:r w:rsidRPr="00F30DC8">
        <w:rPr>
          <w:rFonts w:ascii="Times New Roman" w:eastAsia="Times New Roman" w:hAnsi="Times New Roman" w:cs="Times New Roman"/>
          <w:bCs/>
          <w:i/>
          <w:sz w:val="24"/>
          <w:szCs w:val="24"/>
          <w:lang w:val="id-ID" w:eastAsia="id-ID"/>
        </w:rPr>
        <w:t xml:space="preserve">kelangsungan perkembangan </w:t>
      </w:r>
      <w:r w:rsidR="00FA157D" w:rsidRPr="00F30DC8">
        <w:rPr>
          <w:rFonts w:ascii="Times New Roman" w:eastAsia="Times New Roman" w:hAnsi="Times New Roman" w:cs="Times New Roman"/>
          <w:bCs/>
          <w:i/>
          <w:sz w:val="24"/>
          <w:szCs w:val="24"/>
          <w:lang w:val="id-ID" w:eastAsia="id-ID"/>
        </w:rPr>
        <w:t xml:space="preserve">anak </w:t>
      </w:r>
      <w:r w:rsidR="00EA2F18" w:rsidRPr="00F30DC8">
        <w:rPr>
          <w:rFonts w:ascii="Times New Roman" w:eastAsia="Times New Roman" w:hAnsi="Times New Roman" w:cs="Times New Roman"/>
          <w:bCs/>
          <w:i/>
          <w:sz w:val="24"/>
          <w:szCs w:val="24"/>
          <w:lang w:val="id-ID" w:eastAsia="id-ID"/>
        </w:rPr>
        <w:t xml:space="preserve">sehingga menjauh dari cita-cita masa depan yang ideal, </w:t>
      </w:r>
      <w:r w:rsidR="00BF1EC5" w:rsidRPr="00F30DC8">
        <w:rPr>
          <w:rFonts w:ascii="Times New Roman" w:eastAsia="Times New Roman" w:hAnsi="Times New Roman" w:cs="Times New Roman"/>
          <w:bCs/>
          <w:i/>
          <w:sz w:val="24"/>
          <w:szCs w:val="24"/>
          <w:lang w:val="id-ID" w:eastAsia="id-ID"/>
        </w:rPr>
        <w:t>mis-persepsi sehinga terjadi penyerahan tanggung jawab</w:t>
      </w:r>
      <w:r w:rsidR="00EA2F18" w:rsidRPr="00F30DC8">
        <w:rPr>
          <w:rFonts w:ascii="Times New Roman" w:eastAsia="Times New Roman" w:hAnsi="Times New Roman" w:cs="Times New Roman"/>
          <w:bCs/>
          <w:i/>
          <w:sz w:val="24"/>
          <w:szCs w:val="24"/>
          <w:lang w:val="id-ID" w:eastAsia="id-ID"/>
        </w:rPr>
        <w:t xml:space="preserve"> pendidikan (dari orangtua) kepada pihak </w:t>
      </w:r>
      <w:r w:rsidR="00BF1EC5" w:rsidRPr="00F30DC8">
        <w:rPr>
          <w:rFonts w:ascii="Times New Roman" w:eastAsia="Times New Roman" w:hAnsi="Times New Roman" w:cs="Times New Roman"/>
          <w:bCs/>
          <w:i/>
          <w:sz w:val="24"/>
          <w:szCs w:val="24"/>
          <w:lang w:val="id-ID" w:eastAsia="id-ID"/>
        </w:rPr>
        <w:t>guru sekolah</w:t>
      </w:r>
      <w:r w:rsidR="00EA2F18" w:rsidRPr="00F30DC8">
        <w:rPr>
          <w:rFonts w:ascii="Times New Roman" w:eastAsia="Times New Roman" w:hAnsi="Times New Roman" w:cs="Times New Roman"/>
          <w:bCs/>
          <w:i/>
          <w:sz w:val="24"/>
          <w:szCs w:val="24"/>
          <w:lang w:val="id-ID" w:eastAsia="id-ID"/>
        </w:rPr>
        <w:t>, para orangtua semakin berjarak dengan pengetahuan dan informasi terkait kewajiban dan tata cara mendidikan anak</w:t>
      </w:r>
      <w:r w:rsidR="00BF1EC5" w:rsidRPr="00F30DC8">
        <w:rPr>
          <w:rFonts w:ascii="Times New Roman" w:eastAsia="Times New Roman" w:hAnsi="Times New Roman" w:cs="Times New Roman"/>
          <w:bCs/>
          <w:i/>
          <w:sz w:val="24"/>
          <w:szCs w:val="24"/>
          <w:lang w:val="id-ID" w:eastAsia="id-ID"/>
        </w:rPr>
        <w:t xml:space="preserve">. </w:t>
      </w:r>
      <w:r w:rsidR="002F549A" w:rsidRPr="00F30DC8">
        <w:rPr>
          <w:rFonts w:ascii="Times New Roman" w:eastAsia="Times New Roman" w:hAnsi="Times New Roman" w:cs="Times New Roman"/>
          <w:bCs/>
          <w:i/>
          <w:sz w:val="24"/>
          <w:szCs w:val="24"/>
          <w:lang w:val="id-ID" w:eastAsia="id-ID"/>
        </w:rPr>
        <w:t>Melihat fenomena tersebut menjadi perlu melakukan sosialisasi-sosialisasi tentang pentingnya kesadaran, pemahaman tanggung jawab pendidikan, serta pengetahuan metode pola asuh berbasis fase perkembangan anak. Penelitian ini menggunakan pendekatan kualitatif-literatur, dengan mengumpulkan data-data dan informasi terkait pentingnya pendidikan keluarga</w:t>
      </w:r>
      <w:r w:rsidR="006F6F32" w:rsidRPr="00F30DC8">
        <w:rPr>
          <w:rFonts w:ascii="Times New Roman" w:eastAsia="Times New Roman" w:hAnsi="Times New Roman" w:cs="Times New Roman"/>
          <w:bCs/>
          <w:i/>
          <w:sz w:val="24"/>
          <w:szCs w:val="24"/>
          <w:lang w:val="id-ID" w:eastAsia="id-ID"/>
        </w:rPr>
        <w:t>, kewajiban pendidikan orangtua, serta metode pendidikan anak. Hasil penelitian ini menjelaskan tentang urgensitas pendidikan keluarga berkaitan dengan stabilitas perkembangan anak, pemberian pemahaman terkait kebutuhan-kebutuhan anak yang harus dipenuhi oleh orang tua, termasuk di dalamnya kebutuhan pendidikan, keteladanan, keamanan (fisik/psikologis), serta gambaran tentang pendidikan berwawasan fase perkembangan anak sehingga model pendidikan yang diberikan mampu disesuaikan dengan tingkat kemampuan, kebutuhan, dan sesuai fase perkembangan anak.</w:t>
      </w:r>
    </w:p>
    <w:p w:rsidR="006F6F32" w:rsidRPr="00971D21" w:rsidRDefault="009C4C86" w:rsidP="007F1AB3">
      <w:pPr>
        <w:ind w:left="0"/>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b/>
          <w:bCs/>
          <w:sz w:val="24"/>
          <w:szCs w:val="24"/>
          <w:lang w:val="id-ID" w:eastAsia="id-ID"/>
        </w:rPr>
        <w:t>Kata Kunci:</w:t>
      </w:r>
      <w:r w:rsidRPr="00F30DC8">
        <w:rPr>
          <w:rFonts w:ascii="Times New Roman" w:eastAsia="Times New Roman" w:hAnsi="Times New Roman" w:cs="Times New Roman"/>
          <w:b/>
          <w:bCs/>
          <w:iCs/>
          <w:sz w:val="24"/>
          <w:szCs w:val="24"/>
          <w:lang w:val="id-ID" w:eastAsia="id-ID"/>
        </w:rPr>
        <w:t xml:space="preserve"> </w:t>
      </w:r>
      <w:r w:rsidR="00B9143A" w:rsidRPr="00F30DC8">
        <w:rPr>
          <w:rFonts w:ascii="Times New Roman" w:eastAsia="Times New Roman" w:hAnsi="Times New Roman" w:cs="Times New Roman"/>
          <w:sz w:val="24"/>
          <w:szCs w:val="24"/>
          <w:lang w:val="id-ID" w:eastAsia="id-ID"/>
        </w:rPr>
        <w:t xml:space="preserve">Urgensi Pendidikan, </w:t>
      </w:r>
      <w:r w:rsidR="000F4CF4" w:rsidRPr="00F30DC8">
        <w:rPr>
          <w:rFonts w:ascii="Times New Roman" w:eastAsia="Times New Roman" w:hAnsi="Times New Roman" w:cs="Times New Roman"/>
          <w:sz w:val="24"/>
          <w:szCs w:val="24"/>
          <w:lang w:val="id-ID" w:eastAsia="id-ID"/>
        </w:rPr>
        <w:t>Kesadaran</w:t>
      </w:r>
      <w:r w:rsidR="00EE18AA" w:rsidRPr="00F30DC8">
        <w:rPr>
          <w:rFonts w:ascii="Times New Roman" w:eastAsia="Times New Roman" w:hAnsi="Times New Roman" w:cs="Times New Roman"/>
          <w:sz w:val="24"/>
          <w:szCs w:val="24"/>
          <w:lang w:val="id-ID" w:eastAsia="id-ID"/>
        </w:rPr>
        <w:t xml:space="preserve"> orangtua</w:t>
      </w:r>
      <w:r w:rsidR="000F4CF4" w:rsidRPr="00F30DC8">
        <w:rPr>
          <w:rFonts w:ascii="Times New Roman" w:eastAsia="Times New Roman" w:hAnsi="Times New Roman" w:cs="Times New Roman"/>
          <w:sz w:val="24"/>
          <w:szCs w:val="24"/>
          <w:lang w:val="id-ID" w:eastAsia="id-ID"/>
        </w:rPr>
        <w:t xml:space="preserve">, </w:t>
      </w:r>
      <w:r w:rsidR="00B9143A" w:rsidRPr="00F30DC8">
        <w:rPr>
          <w:rFonts w:ascii="Times New Roman" w:eastAsia="Times New Roman" w:hAnsi="Times New Roman" w:cs="Times New Roman"/>
          <w:sz w:val="24"/>
          <w:szCs w:val="24"/>
          <w:lang w:val="id-ID" w:eastAsia="id-ID"/>
        </w:rPr>
        <w:t>dan Layanan P</w:t>
      </w:r>
      <w:r w:rsidR="009F1F2A" w:rsidRPr="00F30DC8">
        <w:rPr>
          <w:rFonts w:ascii="Times New Roman" w:eastAsia="Times New Roman" w:hAnsi="Times New Roman" w:cs="Times New Roman"/>
          <w:sz w:val="24"/>
          <w:szCs w:val="24"/>
          <w:lang w:val="id-ID" w:eastAsia="id-ID"/>
        </w:rPr>
        <w:t>endidikan.</w:t>
      </w:r>
    </w:p>
    <w:p w:rsidR="00124AA7" w:rsidRPr="00F30DC8" w:rsidRDefault="00CD3EBE" w:rsidP="007F1AB3">
      <w:pPr>
        <w:pStyle w:val="ListParagraph"/>
        <w:numPr>
          <w:ilvl w:val="0"/>
          <w:numId w:val="8"/>
        </w:numPr>
        <w:ind w:left="284" w:hanging="284"/>
        <w:jc w:val="left"/>
        <w:rPr>
          <w:rFonts w:ascii="Times New Roman" w:eastAsia="Times New Roman" w:hAnsi="Times New Roman" w:cs="Times New Roman"/>
          <w:b/>
          <w:bCs/>
          <w:sz w:val="24"/>
          <w:szCs w:val="24"/>
          <w:lang w:eastAsia="id-ID"/>
        </w:rPr>
      </w:pPr>
      <w:r w:rsidRPr="00F30DC8">
        <w:rPr>
          <w:rFonts w:ascii="Times New Roman" w:eastAsia="Times New Roman" w:hAnsi="Times New Roman" w:cs="Times New Roman"/>
          <w:b/>
          <w:bCs/>
          <w:sz w:val="24"/>
          <w:szCs w:val="24"/>
          <w:lang w:val="id-ID" w:eastAsia="id-ID"/>
        </w:rPr>
        <w:t>P</w:t>
      </w:r>
      <w:r w:rsidR="00F62BE0" w:rsidRPr="00F30DC8">
        <w:rPr>
          <w:rFonts w:ascii="Times New Roman" w:eastAsia="Times New Roman" w:hAnsi="Times New Roman" w:cs="Times New Roman"/>
          <w:b/>
          <w:bCs/>
          <w:sz w:val="24"/>
          <w:szCs w:val="24"/>
          <w:lang w:val="id-ID" w:eastAsia="id-ID"/>
        </w:rPr>
        <w:t xml:space="preserve">endahuluan </w:t>
      </w:r>
    </w:p>
    <w:p w:rsidR="005F68F1" w:rsidRPr="00F30DC8" w:rsidRDefault="004F6868" w:rsidP="007F1AB3">
      <w:pPr>
        <w:ind w:left="0" w:firstLine="567"/>
        <w:rPr>
          <w:rFonts w:ascii="Times New Roman" w:eastAsia="Times New Roman" w:hAnsi="Times New Roman" w:cs="Times New Roman"/>
          <w:sz w:val="24"/>
          <w:szCs w:val="24"/>
          <w:lang w:val="id-ID" w:eastAsia="id-ID"/>
        </w:rPr>
      </w:pPr>
      <w:proofErr w:type="gramStart"/>
      <w:r w:rsidRPr="00F30DC8">
        <w:rPr>
          <w:rFonts w:ascii="Times New Roman" w:eastAsia="Times New Roman" w:hAnsi="Times New Roman" w:cs="Times New Roman"/>
          <w:sz w:val="24"/>
          <w:szCs w:val="24"/>
          <w:lang w:eastAsia="id-ID"/>
        </w:rPr>
        <w:t xml:space="preserve">Pendidikan </w:t>
      </w:r>
      <w:r w:rsidR="001755C1" w:rsidRPr="00F30DC8">
        <w:rPr>
          <w:rFonts w:ascii="Times New Roman" w:eastAsia="Times New Roman" w:hAnsi="Times New Roman" w:cs="Times New Roman"/>
          <w:sz w:val="24"/>
          <w:szCs w:val="24"/>
          <w:lang w:val="id-ID" w:eastAsia="id-ID"/>
        </w:rPr>
        <w:t>merupakan bagian integral dalam menciptakan kehidupan manusia yang yang beradab dan berkemajuan, pendidikan dapat diperoleh dari interaksi individu dalam institusi pendidikan, ruang masyarakat, dan tentunya pendidikan dasar (anak-anak) yang diperoleh individu sejak dalam asuhan keluarga.</w:t>
      </w:r>
      <w:proofErr w:type="gramEnd"/>
      <w:r w:rsidR="001755C1" w:rsidRPr="00F30DC8">
        <w:rPr>
          <w:rFonts w:ascii="Times New Roman" w:eastAsia="Times New Roman" w:hAnsi="Times New Roman" w:cs="Times New Roman"/>
          <w:sz w:val="24"/>
          <w:szCs w:val="24"/>
          <w:lang w:val="id-ID" w:eastAsia="id-ID"/>
        </w:rPr>
        <w:t xml:space="preserve"> Berbagai ruang pendidikan tersebut sama-sama berpotensi </w:t>
      </w:r>
      <w:r w:rsidR="005F68F1" w:rsidRPr="00F30DC8">
        <w:rPr>
          <w:rFonts w:ascii="Times New Roman" w:eastAsia="Times New Roman" w:hAnsi="Times New Roman" w:cs="Times New Roman"/>
          <w:sz w:val="24"/>
          <w:szCs w:val="24"/>
          <w:lang w:val="id-ID" w:eastAsia="id-ID"/>
        </w:rPr>
        <w:t xml:space="preserve">membentuk dan </w:t>
      </w:r>
      <w:r w:rsidR="001755C1" w:rsidRPr="00F30DC8">
        <w:rPr>
          <w:rFonts w:ascii="Times New Roman" w:eastAsia="Times New Roman" w:hAnsi="Times New Roman" w:cs="Times New Roman"/>
          <w:sz w:val="24"/>
          <w:szCs w:val="24"/>
          <w:lang w:val="id-ID" w:eastAsia="id-ID"/>
        </w:rPr>
        <w:t>mengembangkan kecerdasan,</w:t>
      </w:r>
      <w:r w:rsidR="005F68F1" w:rsidRPr="00F30DC8">
        <w:rPr>
          <w:rFonts w:ascii="Times New Roman" w:eastAsia="Times New Roman" w:hAnsi="Times New Roman" w:cs="Times New Roman"/>
          <w:sz w:val="24"/>
          <w:szCs w:val="24"/>
          <w:lang w:val="id-ID" w:eastAsia="id-ID"/>
        </w:rPr>
        <w:t xml:space="preserve"> keterampilan dan kematangan (mental, psikologis, emosi) anak sehingga anak tumbuh menjadi pribadi terdidik dan mampu menghadapi berbagai persoalan hidup, baik dalam lingkup keluarga, masyarakat, bangsa, dan persoalan kemanusiaan secara umum. Sebagaimana dikemukakan </w:t>
      </w:r>
      <w:r w:rsidR="006A7D81" w:rsidRPr="00F30DC8">
        <w:rPr>
          <w:rFonts w:ascii="Times New Roman" w:eastAsia="Times New Roman" w:hAnsi="Times New Roman" w:cs="Times New Roman"/>
          <w:sz w:val="24"/>
          <w:szCs w:val="24"/>
          <w:lang w:eastAsia="id-ID"/>
        </w:rPr>
        <w:t>John Locke bahwa s</w:t>
      </w:r>
      <w:r w:rsidRPr="00F30DC8">
        <w:rPr>
          <w:rFonts w:ascii="Times New Roman" w:eastAsia="Times New Roman" w:hAnsi="Times New Roman" w:cs="Times New Roman"/>
          <w:sz w:val="24"/>
          <w:szCs w:val="24"/>
          <w:lang w:eastAsia="id-ID"/>
        </w:rPr>
        <w:t xml:space="preserve">alah satu tujuan </w:t>
      </w:r>
      <w:r w:rsidR="005F68F1" w:rsidRPr="00F30DC8">
        <w:rPr>
          <w:rFonts w:ascii="Times New Roman" w:eastAsia="Times New Roman" w:hAnsi="Times New Roman" w:cs="Times New Roman"/>
          <w:sz w:val="24"/>
          <w:szCs w:val="24"/>
          <w:lang w:eastAsia="id-ID"/>
        </w:rPr>
        <w:t>pendidikan</w:t>
      </w:r>
      <w:r w:rsidR="006A7D81" w:rsidRPr="00F30DC8">
        <w:rPr>
          <w:rFonts w:ascii="Times New Roman" w:eastAsia="Times New Roman" w:hAnsi="Times New Roman" w:cs="Times New Roman"/>
          <w:sz w:val="24"/>
          <w:szCs w:val="24"/>
          <w:lang w:eastAsia="id-ID"/>
        </w:rPr>
        <w:t xml:space="preserve"> untuk mencapai kesejahteraan dan kemakmuran setiap manusia (bangsa)</w:t>
      </w:r>
      <w:r w:rsidR="005865E1" w:rsidRPr="00F30DC8">
        <w:rPr>
          <w:rFonts w:ascii="Times New Roman" w:eastAsia="Times New Roman" w:hAnsi="Times New Roman" w:cs="Times New Roman"/>
          <w:sz w:val="24"/>
          <w:szCs w:val="24"/>
          <w:lang w:eastAsia="id-ID"/>
        </w:rPr>
        <w:t>”</w:t>
      </w:r>
      <w:r w:rsidR="005F68F1" w:rsidRPr="00F30DC8">
        <w:rPr>
          <w:rFonts w:ascii="Times New Roman" w:eastAsia="Times New Roman" w:hAnsi="Times New Roman" w:cs="Times New Roman"/>
          <w:sz w:val="24"/>
          <w:szCs w:val="24"/>
          <w:lang w:val="id-ID" w:eastAsia="id-ID"/>
        </w:rPr>
        <w:t>,</w:t>
      </w:r>
      <w:r w:rsidR="00106667" w:rsidRPr="00F30DC8">
        <w:rPr>
          <w:rStyle w:val="FootnoteReference"/>
          <w:rFonts w:ascii="Times New Roman" w:hAnsi="Times New Roman" w:cs="Times New Roman"/>
          <w:sz w:val="24"/>
          <w:szCs w:val="24"/>
        </w:rPr>
        <w:footnoteReference w:id="1"/>
      </w:r>
      <w:r w:rsidR="00842206" w:rsidRPr="00F30DC8">
        <w:rPr>
          <w:rFonts w:ascii="Times New Roman" w:eastAsia="Times New Roman" w:hAnsi="Times New Roman" w:cs="Times New Roman"/>
          <w:sz w:val="24"/>
          <w:szCs w:val="24"/>
          <w:lang w:eastAsia="id-ID"/>
        </w:rPr>
        <w:t xml:space="preserve"> </w:t>
      </w:r>
      <w:r w:rsidR="005F68F1" w:rsidRPr="00F30DC8">
        <w:rPr>
          <w:rFonts w:ascii="Times New Roman" w:eastAsia="Times New Roman" w:hAnsi="Times New Roman" w:cs="Times New Roman"/>
          <w:sz w:val="24"/>
          <w:szCs w:val="24"/>
          <w:lang w:val="id-ID" w:eastAsia="id-ID"/>
        </w:rPr>
        <w:t xml:space="preserve">dan pernyataan tersebut </w:t>
      </w:r>
      <w:r w:rsidR="005F68F1" w:rsidRPr="00F30DC8">
        <w:rPr>
          <w:rFonts w:ascii="Times New Roman" w:eastAsia="Times New Roman" w:hAnsi="Times New Roman" w:cs="Times New Roman"/>
          <w:sz w:val="24"/>
          <w:szCs w:val="24"/>
          <w:lang w:val="id-ID" w:eastAsia="id-ID"/>
        </w:rPr>
        <w:lastRenderedPageBreak/>
        <w:t xml:space="preserve">sinergis dengan </w:t>
      </w:r>
      <w:r w:rsidR="005F68F1" w:rsidRPr="00F30DC8">
        <w:rPr>
          <w:rFonts w:ascii="Times New Roman" w:eastAsia="Times New Roman" w:hAnsi="Times New Roman" w:cs="Times New Roman"/>
          <w:sz w:val="24"/>
          <w:szCs w:val="24"/>
          <w:lang w:eastAsia="id-ID"/>
        </w:rPr>
        <w:t xml:space="preserve">tujuan </w:t>
      </w:r>
      <w:r w:rsidR="005F68F1" w:rsidRPr="00F30DC8">
        <w:rPr>
          <w:rFonts w:ascii="Times New Roman" w:eastAsia="Times New Roman" w:hAnsi="Times New Roman" w:cs="Times New Roman"/>
          <w:sz w:val="24"/>
          <w:szCs w:val="24"/>
          <w:lang w:val="id-ID" w:eastAsia="id-ID"/>
        </w:rPr>
        <w:t>p</w:t>
      </w:r>
      <w:r w:rsidR="005E5A3D" w:rsidRPr="00F30DC8">
        <w:rPr>
          <w:rFonts w:ascii="Times New Roman" w:eastAsia="Times New Roman" w:hAnsi="Times New Roman" w:cs="Times New Roman"/>
          <w:sz w:val="24"/>
          <w:szCs w:val="24"/>
          <w:lang w:eastAsia="id-ID"/>
        </w:rPr>
        <w:t xml:space="preserve">endidikan yang dijelaskan dalam Undang-Undang No. </w:t>
      </w:r>
      <w:proofErr w:type="gramStart"/>
      <w:r w:rsidR="005E5A3D" w:rsidRPr="00F30DC8">
        <w:rPr>
          <w:rFonts w:ascii="Times New Roman" w:eastAsia="Times New Roman" w:hAnsi="Times New Roman" w:cs="Times New Roman"/>
          <w:sz w:val="24"/>
          <w:szCs w:val="24"/>
          <w:lang w:eastAsia="id-ID"/>
        </w:rPr>
        <w:t>20 Tahun 2003</w:t>
      </w:r>
      <w:r w:rsidR="005F68F1" w:rsidRPr="00F30DC8">
        <w:rPr>
          <w:rFonts w:ascii="Times New Roman" w:eastAsia="Times New Roman" w:hAnsi="Times New Roman" w:cs="Times New Roman"/>
          <w:sz w:val="24"/>
          <w:szCs w:val="24"/>
          <w:lang w:val="id-ID" w:eastAsia="id-ID"/>
        </w:rPr>
        <w:t>, pasal 3,</w:t>
      </w:r>
      <w:r w:rsidR="005E5A3D" w:rsidRPr="00F30DC8">
        <w:rPr>
          <w:rFonts w:ascii="Times New Roman" w:eastAsia="Times New Roman" w:hAnsi="Times New Roman" w:cs="Times New Roman"/>
          <w:sz w:val="24"/>
          <w:szCs w:val="24"/>
          <w:lang w:eastAsia="id-ID"/>
        </w:rPr>
        <w:t xml:space="preserve"> tentang Si</w:t>
      </w:r>
      <w:r w:rsidR="005F68F1" w:rsidRPr="00F30DC8">
        <w:rPr>
          <w:rFonts w:ascii="Times New Roman" w:eastAsia="Times New Roman" w:hAnsi="Times New Roman" w:cs="Times New Roman"/>
          <w:sz w:val="24"/>
          <w:szCs w:val="24"/>
          <w:lang w:eastAsia="id-ID"/>
        </w:rPr>
        <w:t>stem Pendidikan Nasional</w:t>
      </w:r>
      <w:r w:rsidR="005F68F1" w:rsidRPr="00F30DC8">
        <w:rPr>
          <w:rFonts w:ascii="Times New Roman" w:eastAsia="Times New Roman" w:hAnsi="Times New Roman" w:cs="Times New Roman"/>
          <w:sz w:val="24"/>
          <w:szCs w:val="24"/>
          <w:lang w:val="id-ID" w:eastAsia="id-ID"/>
        </w:rPr>
        <w:t>.</w:t>
      </w:r>
      <w:proofErr w:type="gramEnd"/>
      <w:r w:rsidR="005F68F1" w:rsidRPr="00F30DC8">
        <w:rPr>
          <w:rStyle w:val="FootnoteReference"/>
          <w:rFonts w:ascii="Times New Roman" w:hAnsi="Times New Roman" w:cs="Times New Roman"/>
          <w:sz w:val="24"/>
          <w:szCs w:val="24"/>
        </w:rPr>
        <w:footnoteReference w:id="2"/>
      </w:r>
    </w:p>
    <w:p w:rsidR="00DA52DC" w:rsidRPr="00F30DC8" w:rsidRDefault="006403A4" w:rsidP="007F1AB3">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Pendidikan keluarga merupakan satu ruang pembelajaran utama dan pertama yang diperoleh anak sejak masih dalam fase asuhan orang tua, pendidikan tersebut berkontribusi besar terhadap pembentukan kepribadian dan kecerdasan anak bahkan dapat dikatakan bahwa keberhasilan dan kegagalan pendidikan keluarga menentukan keberhasilan dan kegagalan anak di masa depan. Jika pendidikan yang diberikan keluarga baik maka anak akan tumbuh menjadi pribadi yang baik, mampu menerima dan mengelaborasi hal-hal baik serta memiliki imun yang kuat untuk menolak hal-hal buruh di lingkungan sekitarnya. Sebagaimana disabdakan Nabi bahwa </w:t>
      </w:r>
      <w:r w:rsidR="00DA52DC" w:rsidRPr="00F30DC8">
        <w:rPr>
          <w:rFonts w:ascii="Times New Roman" w:eastAsia="Times New Roman" w:hAnsi="Times New Roman" w:cs="Times New Roman"/>
          <w:sz w:val="24"/>
          <w:szCs w:val="24"/>
          <w:lang w:val="id-ID" w:eastAsia="id-ID"/>
        </w:rPr>
        <w:t>setiap bayi dilahirkan dalam keadaan fitrah, maka kedua orangtualah yang menjadikannya Yahudi, Nasrani, dan Majusi, hadis tersebut dengan tegas menyatakan bahwa apapun yang dialami atau terjadi di masa depan anak, sejatinya tidak lepas dari pola asuh orang tua sejak dalam pendidikan keluarga. Kemudian Helmawati menyatakan dalam bukunya bahwa terdapat tiga sistem pendidikan yang dapat membentuk anak menjadi manusia seutuhnya yaitu (pendidikan) keluarga, sekolah, dan masyarakat.</w:t>
      </w:r>
      <w:r w:rsidR="00124AA7" w:rsidRPr="00F30DC8">
        <w:rPr>
          <w:rStyle w:val="FootnoteReference"/>
          <w:rFonts w:ascii="Times New Roman" w:hAnsi="Times New Roman" w:cs="Times New Roman"/>
          <w:sz w:val="24"/>
          <w:szCs w:val="24"/>
        </w:rPr>
        <w:footnoteReference w:id="3"/>
      </w:r>
    </w:p>
    <w:p w:rsidR="00DA52DC" w:rsidRPr="00F30DC8" w:rsidRDefault="00E62A51" w:rsidP="007F1AB3">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eastAsia="id-ID"/>
        </w:rPr>
        <w:t xml:space="preserve">Syafiah Sukaimi </w:t>
      </w:r>
      <w:r w:rsidR="00C376F1" w:rsidRPr="00F30DC8">
        <w:rPr>
          <w:rFonts w:ascii="Times New Roman" w:eastAsia="Times New Roman" w:hAnsi="Times New Roman" w:cs="Times New Roman"/>
          <w:sz w:val="24"/>
          <w:szCs w:val="24"/>
          <w:lang w:val="id-ID" w:eastAsia="id-ID"/>
        </w:rPr>
        <w:t xml:space="preserve">menyatakan bahwa </w:t>
      </w:r>
      <w:r w:rsidRPr="00F30DC8">
        <w:rPr>
          <w:rFonts w:ascii="Times New Roman" w:eastAsia="Times New Roman" w:hAnsi="Times New Roman" w:cs="Times New Roman"/>
          <w:sz w:val="24"/>
          <w:szCs w:val="24"/>
          <w:lang w:eastAsia="id-ID"/>
        </w:rPr>
        <w:t>kepribadian ideal anak-anak sangat bergantung kepada upaya yang dilakukan kedua orang tua sedini mungkin hingga anak-anak mampu memahami berbagai pengenalan, pengalaman sosial baik melalui bimbingan, latihan-latihan dan pendidikan, terutama melalui proses pembinaan keagamaan yang baik</w:t>
      </w:r>
      <w:r w:rsidR="00A67C35" w:rsidRPr="00F30DC8">
        <w:rPr>
          <w:rFonts w:ascii="Times New Roman" w:eastAsia="Times New Roman" w:hAnsi="Times New Roman" w:cs="Times New Roman"/>
          <w:sz w:val="24"/>
          <w:szCs w:val="24"/>
          <w:lang w:eastAsia="id-ID"/>
        </w:rPr>
        <w:t>”</w:t>
      </w:r>
      <w:r w:rsidR="00106667" w:rsidRPr="00F30DC8">
        <w:rPr>
          <w:rFonts w:ascii="Times New Roman" w:eastAsia="Times New Roman" w:hAnsi="Times New Roman" w:cs="Times New Roman"/>
          <w:sz w:val="24"/>
          <w:szCs w:val="24"/>
          <w:lang w:eastAsia="id-ID"/>
        </w:rPr>
        <w:t>.</w:t>
      </w:r>
      <w:r w:rsidR="00106667" w:rsidRPr="00F30DC8">
        <w:rPr>
          <w:rStyle w:val="FootnoteReference"/>
          <w:rFonts w:ascii="Times New Roman" w:hAnsi="Times New Roman" w:cs="Times New Roman"/>
          <w:sz w:val="24"/>
          <w:szCs w:val="24"/>
        </w:rPr>
        <w:footnoteReference w:id="4"/>
      </w:r>
      <w:r w:rsidR="00C376F1" w:rsidRPr="00F30DC8">
        <w:rPr>
          <w:rFonts w:ascii="Times New Roman" w:eastAsia="Times New Roman" w:hAnsi="Times New Roman" w:cs="Times New Roman"/>
          <w:sz w:val="24"/>
          <w:szCs w:val="24"/>
          <w:lang w:val="id-ID" w:eastAsia="id-ID"/>
        </w:rPr>
        <w:t xml:space="preserve"> Tidak berlebihan jika dikatakan bahwa pendidikan keluarga menentukan keberhasilan perkembangan anak di masa depan karena pada masa pendidikan orang tua anak dalam fase perkembangan balita, yang pada saat itu anak berada pada fase netral dan </w:t>
      </w:r>
      <w:r w:rsidR="00314320" w:rsidRPr="00F30DC8">
        <w:rPr>
          <w:rFonts w:ascii="Times New Roman" w:eastAsia="Times New Roman" w:hAnsi="Times New Roman" w:cs="Times New Roman"/>
          <w:sz w:val="24"/>
          <w:szCs w:val="24"/>
          <w:lang w:val="id-ID" w:eastAsia="id-ID"/>
        </w:rPr>
        <w:t xml:space="preserve">memiliki kemampuan </w:t>
      </w:r>
      <w:r w:rsidR="00C376F1" w:rsidRPr="00F30DC8">
        <w:rPr>
          <w:rFonts w:ascii="Times New Roman" w:eastAsia="Times New Roman" w:hAnsi="Times New Roman" w:cs="Times New Roman"/>
          <w:sz w:val="24"/>
          <w:szCs w:val="24"/>
          <w:lang w:val="id-ID" w:eastAsia="id-ID"/>
        </w:rPr>
        <w:t xml:space="preserve">mampu menampung, meneladani, meniru, bersikap dan berperilaku sebagaimana yang ia </w:t>
      </w:r>
      <w:r w:rsidR="00314320" w:rsidRPr="00F30DC8">
        <w:rPr>
          <w:rFonts w:ascii="Times New Roman" w:eastAsia="Times New Roman" w:hAnsi="Times New Roman" w:cs="Times New Roman"/>
          <w:sz w:val="24"/>
          <w:szCs w:val="24"/>
          <w:lang w:val="id-ID" w:eastAsia="id-ID"/>
        </w:rPr>
        <w:t xml:space="preserve">dapatkan </w:t>
      </w:r>
      <w:r w:rsidR="00C376F1" w:rsidRPr="00F30DC8">
        <w:rPr>
          <w:rFonts w:ascii="Times New Roman" w:eastAsia="Times New Roman" w:hAnsi="Times New Roman" w:cs="Times New Roman"/>
          <w:sz w:val="24"/>
          <w:szCs w:val="24"/>
          <w:lang w:val="id-ID" w:eastAsia="id-ID"/>
        </w:rPr>
        <w:t xml:space="preserve">dari </w:t>
      </w:r>
      <w:r w:rsidR="00314320" w:rsidRPr="00F30DC8">
        <w:rPr>
          <w:rFonts w:ascii="Times New Roman" w:eastAsia="Times New Roman" w:hAnsi="Times New Roman" w:cs="Times New Roman"/>
          <w:sz w:val="24"/>
          <w:szCs w:val="24"/>
          <w:lang w:val="id-ID" w:eastAsia="id-ID"/>
        </w:rPr>
        <w:t xml:space="preserve">pengalaman </w:t>
      </w:r>
      <w:r w:rsidR="00C376F1" w:rsidRPr="00F30DC8">
        <w:rPr>
          <w:rFonts w:ascii="Times New Roman" w:eastAsia="Times New Roman" w:hAnsi="Times New Roman" w:cs="Times New Roman"/>
          <w:sz w:val="24"/>
          <w:szCs w:val="24"/>
          <w:lang w:val="id-ID" w:eastAsia="id-ID"/>
        </w:rPr>
        <w:t>lingkungan keluarganya</w:t>
      </w:r>
      <w:r w:rsidR="00314320" w:rsidRPr="00F30DC8">
        <w:rPr>
          <w:rFonts w:ascii="Times New Roman" w:eastAsia="Times New Roman" w:hAnsi="Times New Roman" w:cs="Times New Roman"/>
          <w:sz w:val="24"/>
          <w:szCs w:val="24"/>
          <w:lang w:val="id-ID" w:eastAsia="id-ID"/>
        </w:rPr>
        <w:t>. Pendidikan keluarga berperan besar dalam memenuhi kebutuhan perkembangan anak, baik dalam aspek fisiologis, psikologis, emosional, dan mental anak, sehingga menjadi penting sebagai orang tua harus memahami tanggungjawan dan me</w:t>
      </w:r>
      <w:r w:rsidR="00603CFC" w:rsidRPr="00F30DC8">
        <w:rPr>
          <w:rFonts w:ascii="Times New Roman" w:eastAsia="Times New Roman" w:hAnsi="Times New Roman" w:cs="Times New Roman"/>
          <w:sz w:val="24"/>
          <w:szCs w:val="24"/>
          <w:lang w:val="id-ID" w:eastAsia="id-ID"/>
        </w:rPr>
        <w:t>ngetahui cara-cara mendidik</w:t>
      </w:r>
      <w:r w:rsidR="00314320" w:rsidRPr="00F30DC8">
        <w:rPr>
          <w:rFonts w:ascii="Times New Roman" w:eastAsia="Times New Roman" w:hAnsi="Times New Roman" w:cs="Times New Roman"/>
          <w:sz w:val="24"/>
          <w:szCs w:val="24"/>
          <w:lang w:val="id-ID" w:eastAsia="id-ID"/>
        </w:rPr>
        <w:t xml:space="preserve"> </w:t>
      </w:r>
      <w:r w:rsidR="00603CFC" w:rsidRPr="00F30DC8">
        <w:rPr>
          <w:rFonts w:ascii="Times New Roman" w:eastAsia="Times New Roman" w:hAnsi="Times New Roman" w:cs="Times New Roman"/>
          <w:sz w:val="24"/>
          <w:szCs w:val="24"/>
          <w:lang w:val="id-ID" w:eastAsia="id-ID"/>
        </w:rPr>
        <w:t xml:space="preserve">sesuai fase perkembangan anak </w:t>
      </w:r>
      <w:r w:rsidR="00314320" w:rsidRPr="00F30DC8">
        <w:rPr>
          <w:rFonts w:ascii="Times New Roman" w:eastAsia="Times New Roman" w:hAnsi="Times New Roman" w:cs="Times New Roman"/>
          <w:sz w:val="24"/>
          <w:szCs w:val="24"/>
          <w:lang w:val="id-ID" w:eastAsia="id-ID"/>
        </w:rPr>
        <w:t xml:space="preserve">supaya berbagai kebutuhan dasarnya dapat terpenuhi dengan </w:t>
      </w:r>
      <w:r w:rsidR="00314320" w:rsidRPr="00F30DC8">
        <w:rPr>
          <w:rFonts w:ascii="Times New Roman" w:eastAsia="Times New Roman" w:hAnsi="Times New Roman" w:cs="Times New Roman"/>
          <w:sz w:val="24"/>
          <w:szCs w:val="24"/>
          <w:lang w:val="id-ID" w:eastAsia="id-ID"/>
        </w:rPr>
        <w:lastRenderedPageBreak/>
        <w:t xml:space="preserve">maksimal. Sehingga anak tumbuh menjadi manusia berkepribadian shaleh sesuai cita-cita masyarakat muslim, sebagaimana disebutkan dalam </w:t>
      </w:r>
      <w:r w:rsidR="002E1069" w:rsidRPr="00F30DC8">
        <w:rPr>
          <w:rFonts w:ascii="Times New Roman" w:eastAsia="Times New Roman" w:hAnsi="Times New Roman" w:cs="Times New Roman"/>
          <w:sz w:val="24"/>
          <w:szCs w:val="24"/>
          <w:lang w:val="id-ID" w:eastAsia="id-ID"/>
        </w:rPr>
        <w:t xml:space="preserve">Al-Qur’an </w:t>
      </w:r>
      <w:r w:rsidR="00314320" w:rsidRPr="00F30DC8">
        <w:rPr>
          <w:rFonts w:ascii="Times New Roman" w:eastAsia="Times New Roman" w:hAnsi="Times New Roman" w:cs="Times New Roman"/>
          <w:sz w:val="24"/>
          <w:szCs w:val="24"/>
          <w:lang w:val="id-ID" w:eastAsia="id-ID"/>
        </w:rPr>
        <w:t xml:space="preserve">surat </w:t>
      </w:r>
      <w:r w:rsidR="00D11B9F" w:rsidRPr="00F30DC8">
        <w:rPr>
          <w:rFonts w:ascii="Times New Roman" w:eastAsia="Times New Roman" w:hAnsi="Times New Roman" w:cs="Times New Roman"/>
          <w:sz w:val="24"/>
          <w:szCs w:val="24"/>
          <w:lang w:val="id-ID" w:eastAsia="id-ID"/>
        </w:rPr>
        <w:t>at-Tahrim ayat 6.</w:t>
      </w:r>
    </w:p>
    <w:p w:rsidR="00A2408A" w:rsidRPr="00F30DC8" w:rsidRDefault="00D11B9F"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Secara umum, p</w:t>
      </w:r>
      <w:r w:rsidR="00E82CC3" w:rsidRPr="00F30DC8">
        <w:rPr>
          <w:rFonts w:ascii="Times New Roman" w:eastAsia="Times New Roman" w:hAnsi="Times New Roman" w:cs="Times New Roman"/>
          <w:sz w:val="24"/>
          <w:szCs w:val="24"/>
          <w:lang w:eastAsia="id-ID"/>
        </w:rPr>
        <w:t xml:space="preserve">endidikan </w:t>
      </w:r>
      <w:r w:rsidRPr="00F30DC8">
        <w:rPr>
          <w:rFonts w:ascii="Times New Roman" w:eastAsia="Times New Roman" w:hAnsi="Times New Roman" w:cs="Times New Roman"/>
          <w:sz w:val="24"/>
          <w:szCs w:val="24"/>
          <w:lang w:val="id-ID" w:eastAsia="id-ID"/>
        </w:rPr>
        <w:t xml:space="preserve">dalam </w:t>
      </w:r>
      <w:r w:rsidR="00E82CC3" w:rsidRPr="00F30DC8">
        <w:rPr>
          <w:rFonts w:ascii="Times New Roman" w:eastAsia="Times New Roman" w:hAnsi="Times New Roman" w:cs="Times New Roman"/>
          <w:sz w:val="24"/>
          <w:szCs w:val="24"/>
          <w:lang w:eastAsia="id-ID"/>
        </w:rPr>
        <w:t>islam</w:t>
      </w:r>
      <w:r w:rsidRPr="00F30DC8">
        <w:rPr>
          <w:rFonts w:ascii="Times New Roman" w:eastAsia="Times New Roman" w:hAnsi="Times New Roman" w:cs="Times New Roman"/>
          <w:sz w:val="24"/>
          <w:szCs w:val="24"/>
          <w:lang w:val="id-ID" w:eastAsia="id-ID"/>
        </w:rPr>
        <w:t xml:space="preserve"> khususnya pendidikan anak</w:t>
      </w:r>
      <w:r w:rsidR="00E82CC3" w:rsidRPr="00F30DC8">
        <w:rPr>
          <w:rFonts w:ascii="Times New Roman" w:eastAsia="Times New Roman" w:hAnsi="Times New Roman" w:cs="Times New Roman"/>
          <w:sz w:val="24"/>
          <w:szCs w:val="24"/>
          <w:lang w:eastAsia="id-ID"/>
        </w:rPr>
        <w:t xml:space="preserve"> banyak mengajarkan kepada ora</w:t>
      </w:r>
      <w:r w:rsidRPr="00F30DC8">
        <w:rPr>
          <w:rFonts w:ascii="Times New Roman" w:eastAsia="Times New Roman" w:hAnsi="Times New Roman" w:cs="Times New Roman"/>
          <w:sz w:val="24"/>
          <w:szCs w:val="24"/>
          <w:lang w:eastAsia="id-ID"/>
        </w:rPr>
        <w:t xml:space="preserve">ng tua </w:t>
      </w:r>
      <w:r w:rsidRPr="00F30DC8">
        <w:rPr>
          <w:rFonts w:ascii="Times New Roman" w:eastAsia="Times New Roman" w:hAnsi="Times New Roman" w:cs="Times New Roman"/>
          <w:sz w:val="24"/>
          <w:szCs w:val="24"/>
          <w:lang w:val="id-ID" w:eastAsia="id-ID"/>
        </w:rPr>
        <w:t xml:space="preserve">betapa </w:t>
      </w:r>
      <w:r w:rsidRPr="00F30DC8">
        <w:rPr>
          <w:rFonts w:ascii="Times New Roman" w:eastAsia="Times New Roman" w:hAnsi="Times New Roman" w:cs="Times New Roman"/>
          <w:sz w:val="24"/>
          <w:szCs w:val="24"/>
          <w:lang w:eastAsia="id-ID"/>
        </w:rPr>
        <w:t>pentingnya menjadi figur</w:t>
      </w:r>
      <w:r w:rsidR="00E82CC3" w:rsidRPr="00F30DC8">
        <w:rPr>
          <w:rFonts w:ascii="Times New Roman" w:eastAsia="Times New Roman" w:hAnsi="Times New Roman" w:cs="Times New Roman"/>
          <w:sz w:val="24"/>
          <w:szCs w:val="24"/>
          <w:lang w:eastAsia="id-ID"/>
        </w:rPr>
        <w:t xml:space="preserve"> dalam membentuk kepribadian anak</w:t>
      </w:r>
      <w:r w:rsidRPr="00F30DC8">
        <w:rPr>
          <w:rFonts w:ascii="Times New Roman" w:eastAsia="Times New Roman" w:hAnsi="Times New Roman" w:cs="Times New Roman"/>
          <w:sz w:val="24"/>
          <w:szCs w:val="24"/>
          <w:lang w:val="id-ID" w:eastAsia="id-ID"/>
        </w:rPr>
        <w:t xml:space="preserve"> supaya anak tumbuh sebagaimana figur yang mendidik dan membesarkannya</w:t>
      </w:r>
      <w:r w:rsidR="00E82CC3"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 xml:space="preserve">Sudah saatnya masyarakat muslim khususnya membaca kembali literatur agama, baik Al-Qur’an, Hadist, dan literatur lain yang secara spesifik membahas tentang tata cara mendidik anak dalam perspekstif islam kaitannya dengan keberhasilan pertumbuhan dan perkembangan anak menjadi pribadi yang ideal. Sehingga akan lahir anak-anak dengan kondisi fisik yang sehat, berkepribadian baik, kematangan emosi-psikologis-mental, cerdas, dan berimplikasi positif terhadap lingkungan di tempat ia tinggal. Kemudian setelah </w:t>
      </w:r>
      <w:r w:rsidR="00F62BE0" w:rsidRPr="00F30DC8">
        <w:rPr>
          <w:rFonts w:ascii="Times New Roman" w:eastAsia="Times New Roman" w:hAnsi="Times New Roman" w:cs="Times New Roman"/>
          <w:sz w:val="24"/>
          <w:szCs w:val="24"/>
          <w:lang w:val="id-ID" w:eastAsia="id-ID"/>
        </w:rPr>
        <w:t>anak-anak yang ideal lahir dan tumbuh, sehingga halayak akan mengetahui</w:t>
      </w:r>
      <w:r w:rsidRPr="00F30DC8">
        <w:rPr>
          <w:rFonts w:ascii="Times New Roman" w:eastAsia="Times New Roman" w:hAnsi="Times New Roman" w:cs="Times New Roman"/>
          <w:sz w:val="24"/>
          <w:szCs w:val="24"/>
          <w:lang w:val="id-ID" w:eastAsia="id-ID"/>
        </w:rPr>
        <w:t xml:space="preserve"> </w:t>
      </w:r>
      <w:r w:rsidR="00F62BE0" w:rsidRPr="00F30DC8">
        <w:rPr>
          <w:rFonts w:ascii="Times New Roman" w:eastAsia="Times New Roman" w:hAnsi="Times New Roman" w:cs="Times New Roman"/>
          <w:sz w:val="24"/>
          <w:szCs w:val="24"/>
          <w:lang w:val="id-ID" w:eastAsia="id-ID"/>
        </w:rPr>
        <w:t xml:space="preserve">bahwa </w:t>
      </w:r>
      <w:r w:rsidRPr="00F30DC8">
        <w:rPr>
          <w:rFonts w:ascii="Times New Roman" w:eastAsia="Times New Roman" w:hAnsi="Times New Roman" w:cs="Times New Roman"/>
          <w:sz w:val="24"/>
          <w:szCs w:val="24"/>
          <w:lang w:val="id-ID" w:eastAsia="id-ID"/>
        </w:rPr>
        <w:t>pendidikan anak</w:t>
      </w:r>
      <w:r w:rsidR="00F62BE0" w:rsidRPr="00F30DC8">
        <w:rPr>
          <w:rFonts w:ascii="Times New Roman" w:eastAsia="Times New Roman" w:hAnsi="Times New Roman" w:cs="Times New Roman"/>
          <w:sz w:val="24"/>
          <w:szCs w:val="24"/>
          <w:lang w:val="id-ID" w:eastAsia="id-ID"/>
        </w:rPr>
        <w:t xml:space="preserve"> dalam</w:t>
      </w:r>
      <w:r w:rsidRPr="00F30DC8">
        <w:rPr>
          <w:rFonts w:ascii="Times New Roman" w:eastAsia="Times New Roman" w:hAnsi="Times New Roman" w:cs="Times New Roman"/>
          <w:sz w:val="24"/>
          <w:szCs w:val="24"/>
          <w:lang w:val="id-ID" w:eastAsia="id-ID"/>
        </w:rPr>
        <w:t xml:space="preserve"> perspektif islam </w:t>
      </w:r>
      <w:r w:rsidR="00F62BE0" w:rsidRPr="00F30DC8">
        <w:rPr>
          <w:rFonts w:ascii="Times New Roman" w:eastAsia="Times New Roman" w:hAnsi="Times New Roman" w:cs="Times New Roman"/>
          <w:sz w:val="24"/>
          <w:szCs w:val="24"/>
          <w:lang w:val="id-ID" w:eastAsia="id-ID"/>
        </w:rPr>
        <w:t>benar-benar berpotensi besar dalam membentuk anak menja</w:t>
      </w:r>
      <w:r w:rsidRPr="00F30DC8">
        <w:rPr>
          <w:rFonts w:ascii="Times New Roman" w:eastAsia="Times New Roman" w:hAnsi="Times New Roman" w:cs="Times New Roman"/>
          <w:sz w:val="24"/>
          <w:szCs w:val="24"/>
          <w:lang w:val="id-ID" w:eastAsia="id-ID"/>
        </w:rPr>
        <w:t>di mausia seutuhnya</w:t>
      </w:r>
      <w:r w:rsidR="00F62BE0" w:rsidRPr="00F30DC8">
        <w:rPr>
          <w:rFonts w:ascii="Times New Roman" w:eastAsia="Times New Roman" w:hAnsi="Times New Roman" w:cs="Times New Roman"/>
          <w:sz w:val="24"/>
          <w:szCs w:val="24"/>
          <w:lang w:val="id-ID" w:eastAsia="id-ID"/>
        </w:rPr>
        <w:t>, dan tidak mustahil pada akhirnya literatur-literatu</w:t>
      </w:r>
      <w:r w:rsidR="007A6F75" w:rsidRPr="00F30DC8">
        <w:rPr>
          <w:rFonts w:ascii="Times New Roman" w:eastAsia="Times New Roman" w:hAnsi="Times New Roman" w:cs="Times New Roman"/>
          <w:sz w:val="24"/>
          <w:szCs w:val="24"/>
          <w:lang w:val="id-ID" w:eastAsia="id-ID"/>
        </w:rPr>
        <w:t>r</w:t>
      </w:r>
      <w:r w:rsidR="00F62BE0" w:rsidRPr="00F30DC8">
        <w:rPr>
          <w:rFonts w:ascii="Times New Roman" w:eastAsia="Times New Roman" w:hAnsi="Times New Roman" w:cs="Times New Roman"/>
          <w:sz w:val="24"/>
          <w:szCs w:val="24"/>
          <w:lang w:val="id-ID" w:eastAsia="id-ID"/>
        </w:rPr>
        <w:t xml:space="preserve"> pendidikan islam akan diminati banyak kalangan bahkan hingga di luar islam karena dianggap dapat dijadikan sebagai model pendidikan anak yang ideal.</w:t>
      </w:r>
    </w:p>
    <w:p w:rsidR="00DD4BBD" w:rsidRPr="00F30DC8" w:rsidRDefault="00A96384" w:rsidP="00A96384">
      <w:pPr>
        <w:ind w:left="0"/>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b/>
          <w:bCs/>
          <w:sz w:val="24"/>
          <w:szCs w:val="24"/>
          <w:lang w:val="id-ID" w:eastAsia="id-ID"/>
        </w:rPr>
        <w:t xml:space="preserve">Wawasan </w:t>
      </w:r>
      <w:r w:rsidR="007967A4" w:rsidRPr="00F30DC8">
        <w:rPr>
          <w:rFonts w:ascii="Times New Roman" w:eastAsia="Times New Roman" w:hAnsi="Times New Roman" w:cs="Times New Roman"/>
          <w:b/>
          <w:bCs/>
          <w:sz w:val="24"/>
          <w:szCs w:val="24"/>
          <w:lang w:eastAsia="id-ID"/>
        </w:rPr>
        <w:t>Pendidikan Keluarga</w:t>
      </w:r>
    </w:p>
    <w:p w:rsidR="007967A4" w:rsidRPr="00F30DC8" w:rsidRDefault="005577EE" w:rsidP="00A96384">
      <w:pPr>
        <w:ind w:left="0" w:firstLine="567"/>
        <w:rPr>
          <w:rFonts w:ascii="Times New Roman" w:eastAsia="Times New Roman" w:hAnsi="Times New Roman" w:cs="Times New Roman"/>
          <w:sz w:val="24"/>
          <w:szCs w:val="24"/>
          <w:lang w:val="id-ID" w:eastAsia="id-ID"/>
        </w:rPr>
      </w:pPr>
      <w:proofErr w:type="gramStart"/>
      <w:r w:rsidRPr="00F30DC8">
        <w:rPr>
          <w:rFonts w:ascii="Times New Roman" w:eastAsia="Times New Roman" w:hAnsi="Times New Roman" w:cs="Times New Roman"/>
          <w:sz w:val="24"/>
          <w:szCs w:val="24"/>
          <w:lang w:eastAsia="id-ID"/>
        </w:rPr>
        <w:t>M</w:t>
      </w:r>
      <w:r w:rsidR="007967A4" w:rsidRPr="00F30DC8">
        <w:rPr>
          <w:rFonts w:ascii="Times New Roman" w:eastAsia="Times New Roman" w:hAnsi="Times New Roman" w:cs="Times New Roman"/>
          <w:sz w:val="24"/>
          <w:szCs w:val="24"/>
          <w:lang w:eastAsia="id-ID"/>
        </w:rPr>
        <w:t xml:space="preserve">enurut Santrock </w:t>
      </w:r>
      <w:r w:rsidRPr="00F30DC8">
        <w:rPr>
          <w:rFonts w:ascii="Times New Roman" w:eastAsia="Times New Roman" w:hAnsi="Times New Roman" w:cs="Times New Roman"/>
          <w:sz w:val="24"/>
          <w:szCs w:val="24"/>
          <w:lang w:val="id-ID" w:eastAsia="id-ID"/>
        </w:rPr>
        <w:t xml:space="preserve">keluarga </w:t>
      </w:r>
      <w:r w:rsidR="007967A4" w:rsidRPr="00F30DC8">
        <w:rPr>
          <w:rFonts w:ascii="Times New Roman" w:eastAsia="Times New Roman" w:hAnsi="Times New Roman" w:cs="Times New Roman"/>
          <w:sz w:val="24"/>
          <w:szCs w:val="24"/>
          <w:lang w:eastAsia="id-ID"/>
        </w:rPr>
        <w:t>merupakan suatu sistem yang diharapkan berhubungan dua arah antara orang tua dan anak.</w:t>
      </w:r>
      <w:proofErr w:type="gramEnd"/>
      <w:r w:rsidR="007967A4" w:rsidRPr="00F30DC8">
        <w:rPr>
          <w:rFonts w:ascii="Times New Roman" w:eastAsia="Times New Roman" w:hAnsi="Times New Roman" w:cs="Times New Roman"/>
          <w:sz w:val="24"/>
          <w:szCs w:val="24"/>
          <w:lang w:eastAsia="id-ID"/>
        </w:rPr>
        <w:t xml:space="preserve"> Adanya timbal balik dan kerja </w:t>
      </w:r>
      <w:proofErr w:type="gramStart"/>
      <w:r w:rsidR="007967A4" w:rsidRPr="00F30DC8">
        <w:rPr>
          <w:rFonts w:ascii="Times New Roman" w:eastAsia="Times New Roman" w:hAnsi="Times New Roman" w:cs="Times New Roman"/>
          <w:sz w:val="24"/>
          <w:szCs w:val="24"/>
          <w:lang w:eastAsia="id-ID"/>
        </w:rPr>
        <w:t>sama</w:t>
      </w:r>
      <w:proofErr w:type="gramEnd"/>
      <w:r w:rsidR="007967A4" w:rsidRPr="00F30DC8">
        <w:rPr>
          <w:rFonts w:ascii="Times New Roman" w:eastAsia="Times New Roman" w:hAnsi="Times New Roman" w:cs="Times New Roman"/>
          <w:sz w:val="24"/>
          <w:szCs w:val="24"/>
          <w:lang w:eastAsia="id-ID"/>
        </w:rPr>
        <w:t xml:space="preserve"> anta</w:t>
      </w:r>
      <w:r w:rsidRPr="00F30DC8">
        <w:rPr>
          <w:rFonts w:ascii="Times New Roman" w:eastAsia="Times New Roman" w:hAnsi="Times New Roman" w:cs="Times New Roman"/>
          <w:sz w:val="24"/>
          <w:szCs w:val="24"/>
          <w:lang w:eastAsia="id-ID"/>
        </w:rPr>
        <w:t>r keduanya akan memperkuat</w:t>
      </w:r>
      <w:r w:rsidR="007967A4" w:rsidRPr="00F30DC8">
        <w:rPr>
          <w:rFonts w:ascii="Times New Roman" w:eastAsia="Times New Roman" w:hAnsi="Times New Roman" w:cs="Times New Roman"/>
          <w:sz w:val="24"/>
          <w:szCs w:val="24"/>
          <w:lang w:eastAsia="id-ID"/>
        </w:rPr>
        <w:t xml:space="preserve"> jalinan keluarga dan keharmonisan dalam keluarga itu sendiri. Santrock menyebutkan bahwa </w:t>
      </w:r>
      <w:r w:rsidRPr="00F30DC8">
        <w:rPr>
          <w:rFonts w:ascii="Times New Roman" w:eastAsia="Times New Roman" w:hAnsi="Times New Roman" w:cs="Times New Roman"/>
          <w:sz w:val="24"/>
          <w:szCs w:val="24"/>
          <w:lang w:val="id-ID" w:eastAsia="id-ID"/>
        </w:rPr>
        <w:t>i</w:t>
      </w:r>
      <w:r w:rsidR="007967A4" w:rsidRPr="00F30DC8">
        <w:rPr>
          <w:rFonts w:ascii="Times New Roman" w:eastAsia="Times New Roman" w:hAnsi="Times New Roman" w:cs="Times New Roman"/>
          <w:sz w:val="24"/>
          <w:szCs w:val="24"/>
          <w:lang w:eastAsia="id-ID"/>
        </w:rPr>
        <w:t xml:space="preserve">nteraksi dua arah dalam sebuah keluarga disebut dengan </w:t>
      </w:r>
      <w:r w:rsidR="007967A4" w:rsidRPr="00F30DC8">
        <w:rPr>
          <w:rFonts w:ascii="Times New Roman" w:eastAsia="Times New Roman" w:hAnsi="Times New Roman" w:cs="Times New Roman"/>
          <w:i/>
          <w:iCs/>
          <w:sz w:val="24"/>
          <w:szCs w:val="24"/>
          <w:lang w:eastAsia="id-ID"/>
        </w:rPr>
        <w:t>Mutual Synchrony</w:t>
      </w:r>
      <w:r w:rsidR="007967A4" w:rsidRPr="00F30DC8">
        <w:rPr>
          <w:rFonts w:ascii="Times New Roman" w:eastAsia="Times New Roman" w:hAnsi="Times New Roman" w:cs="Times New Roman"/>
          <w:sz w:val="24"/>
          <w:szCs w:val="24"/>
          <w:lang w:eastAsia="id-ID"/>
        </w:rPr>
        <w:t xml:space="preserve"> yang </w:t>
      </w:r>
      <w:r w:rsidRPr="00F30DC8">
        <w:rPr>
          <w:rFonts w:ascii="Times New Roman" w:eastAsia="Times New Roman" w:hAnsi="Times New Roman" w:cs="Times New Roman"/>
          <w:sz w:val="24"/>
          <w:szCs w:val="24"/>
          <w:lang w:val="id-ID" w:eastAsia="id-ID"/>
        </w:rPr>
        <w:t xml:space="preserve">artinya </w:t>
      </w:r>
      <w:r w:rsidR="007967A4" w:rsidRPr="00F30DC8">
        <w:rPr>
          <w:rFonts w:ascii="Times New Roman" w:eastAsia="Times New Roman" w:hAnsi="Times New Roman" w:cs="Times New Roman"/>
          <w:sz w:val="24"/>
          <w:szCs w:val="24"/>
          <w:lang w:eastAsia="id-ID"/>
        </w:rPr>
        <w:t>perilaku setiap orang bergantung pada perilaku sebelumnya dari mitranya</w:t>
      </w:r>
      <w:r w:rsidRPr="00F30DC8">
        <w:rPr>
          <w:rFonts w:ascii="Times New Roman" w:eastAsia="Times New Roman" w:hAnsi="Times New Roman" w:cs="Times New Roman"/>
          <w:sz w:val="24"/>
          <w:szCs w:val="24"/>
          <w:lang w:val="id-ID" w:eastAsia="id-ID"/>
        </w:rPr>
        <w:t>,</w:t>
      </w:r>
      <w:r w:rsidR="007967A4" w:rsidRPr="00F30DC8">
        <w:rPr>
          <w:rStyle w:val="FootnoteReference"/>
          <w:rFonts w:ascii="Times New Roman" w:hAnsi="Times New Roman" w:cs="Times New Roman"/>
          <w:sz w:val="24"/>
          <w:szCs w:val="24"/>
        </w:rPr>
        <w:footnoteReference w:id="5"/>
      </w:r>
      <w:r w:rsidR="007967A4"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dan mitra yang dimaksud dalam konteks penjelasan tersebut adalah orangtua, yaitu pihak kedua yang selalu berada di samping anak, menjadi rekan komunikasi, relasi dan sosialisasi anak.</w:t>
      </w:r>
    </w:p>
    <w:p w:rsidR="00311D2D" w:rsidRPr="00F30DC8" w:rsidRDefault="005577EE"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Kemudian </w:t>
      </w:r>
      <w:r w:rsidR="00311D2D" w:rsidRPr="00F30DC8">
        <w:rPr>
          <w:rFonts w:ascii="Times New Roman" w:eastAsia="Times New Roman" w:hAnsi="Times New Roman" w:cs="Times New Roman"/>
          <w:sz w:val="24"/>
          <w:szCs w:val="24"/>
          <w:lang w:eastAsia="id-ID"/>
        </w:rPr>
        <w:t xml:space="preserve">Schneiders </w:t>
      </w:r>
      <w:r w:rsidRPr="00F30DC8">
        <w:rPr>
          <w:rFonts w:ascii="Times New Roman" w:eastAsia="Times New Roman" w:hAnsi="Times New Roman" w:cs="Times New Roman"/>
          <w:sz w:val="24"/>
          <w:szCs w:val="24"/>
          <w:lang w:val="id-ID" w:eastAsia="id-ID"/>
        </w:rPr>
        <w:t xml:space="preserve">menjelaskan tentang model </w:t>
      </w:r>
      <w:r w:rsidR="00311D2D" w:rsidRPr="00F30DC8">
        <w:rPr>
          <w:rFonts w:ascii="Times New Roman" w:eastAsia="Times New Roman" w:hAnsi="Times New Roman" w:cs="Times New Roman"/>
          <w:sz w:val="24"/>
          <w:szCs w:val="24"/>
          <w:lang w:eastAsia="id-ID"/>
        </w:rPr>
        <w:t xml:space="preserve">keluarga ideal </w:t>
      </w:r>
      <w:r w:rsidRPr="00F30DC8">
        <w:rPr>
          <w:rFonts w:ascii="Times New Roman" w:eastAsia="Times New Roman" w:hAnsi="Times New Roman" w:cs="Times New Roman"/>
          <w:sz w:val="24"/>
          <w:szCs w:val="24"/>
          <w:lang w:val="id-ID" w:eastAsia="id-ID"/>
        </w:rPr>
        <w:t xml:space="preserve">yaitu </w:t>
      </w:r>
      <w:r w:rsidR="00311D2D" w:rsidRPr="00F30DC8">
        <w:rPr>
          <w:rFonts w:ascii="Times New Roman" w:eastAsia="Times New Roman" w:hAnsi="Times New Roman" w:cs="Times New Roman"/>
          <w:sz w:val="24"/>
          <w:szCs w:val="24"/>
          <w:lang w:eastAsia="id-ID"/>
        </w:rPr>
        <w:t>ditandai dengan ci</w:t>
      </w:r>
      <w:r w:rsidRPr="00F30DC8">
        <w:rPr>
          <w:rFonts w:ascii="Times New Roman" w:eastAsia="Times New Roman" w:hAnsi="Times New Roman" w:cs="Times New Roman"/>
          <w:sz w:val="24"/>
          <w:szCs w:val="24"/>
          <w:lang w:eastAsia="id-ID"/>
        </w:rPr>
        <w:t>ri-ciri</w:t>
      </w:r>
      <w:r w:rsidRPr="00F30DC8">
        <w:rPr>
          <w:rFonts w:ascii="Times New Roman" w:eastAsia="Times New Roman" w:hAnsi="Times New Roman" w:cs="Times New Roman"/>
          <w:sz w:val="24"/>
          <w:szCs w:val="24"/>
          <w:lang w:val="id-ID" w:eastAsia="id-ID"/>
        </w:rPr>
        <w:t>;</w:t>
      </w:r>
      <w:r w:rsidR="00311D2D" w:rsidRPr="00F30DC8">
        <w:rPr>
          <w:rFonts w:ascii="Times New Roman" w:eastAsia="Times New Roman" w:hAnsi="Times New Roman" w:cs="Times New Roman"/>
          <w:sz w:val="24"/>
          <w:szCs w:val="24"/>
          <w:lang w:eastAsia="id-ID"/>
        </w:rPr>
        <w:t xml:space="preserve"> mi</w:t>
      </w:r>
      <w:r w:rsidRPr="00F30DC8">
        <w:rPr>
          <w:rFonts w:ascii="Times New Roman" w:eastAsia="Times New Roman" w:hAnsi="Times New Roman" w:cs="Times New Roman"/>
          <w:sz w:val="24"/>
          <w:szCs w:val="24"/>
          <w:lang w:eastAsia="id-ID"/>
        </w:rPr>
        <w:t xml:space="preserve">nimnya perselisihan antar </w:t>
      </w:r>
      <w:r w:rsidRPr="00F30DC8">
        <w:rPr>
          <w:rFonts w:ascii="Times New Roman" w:eastAsia="Times New Roman" w:hAnsi="Times New Roman" w:cs="Times New Roman"/>
          <w:sz w:val="24"/>
          <w:szCs w:val="24"/>
          <w:lang w:val="id-ID" w:eastAsia="id-ID"/>
        </w:rPr>
        <w:t xml:space="preserve">kedua </w:t>
      </w:r>
      <w:r w:rsidRPr="00F30DC8">
        <w:rPr>
          <w:rFonts w:ascii="Times New Roman" w:eastAsia="Times New Roman" w:hAnsi="Times New Roman" w:cs="Times New Roman"/>
          <w:sz w:val="24"/>
          <w:szCs w:val="24"/>
          <w:lang w:eastAsia="id-ID"/>
        </w:rPr>
        <w:t>orangtua atau orang</w:t>
      </w:r>
      <w:r w:rsidR="00311D2D" w:rsidRPr="00F30DC8">
        <w:rPr>
          <w:rFonts w:ascii="Times New Roman" w:eastAsia="Times New Roman" w:hAnsi="Times New Roman" w:cs="Times New Roman"/>
          <w:sz w:val="24"/>
          <w:szCs w:val="24"/>
          <w:lang w:eastAsia="id-ID"/>
        </w:rPr>
        <w:t>tua dengan anak, ada</w:t>
      </w:r>
      <w:r w:rsidRPr="00F30DC8">
        <w:rPr>
          <w:rFonts w:ascii="Times New Roman" w:eastAsia="Times New Roman" w:hAnsi="Times New Roman" w:cs="Times New Roman"/>
          <w:sz w:val="24"/>
          <w:szCs w:val="24"/>
          <w:lang w:val="id-ID" w:eastAsia="id-ID"/>
        </w:rPr>
        <w:t>nya</w:t>
      </w:r>
      <w:r w:rsidR="00311D2D" w:rsidRPr="00F30DC8">
        <w:rPr>
          <w:rFonts w:ascii="Times New Roman" w:eastAsia="Times New Roman" w:hAnsi="Times New Roman" w:cs="Times New Roman"/>
          <w:sz w:val="24"/>
          <w:szCs w:val="24"/>
          <w:lang w:eastAsia="id-ID"/>
        </w:rPr>
        <w:t xml:space="preserve"> kesempatan menyatakan keinginan, penuh </w:t>
      </w:r>
      <w:r w:rsidRPr="00F30DC8">
        <w:rPr>
          <w:rFonts w:ascii="Times New Roman" w:eastAsia="Times New Roman" w:hAnsi="Times New Roman" w:cs="Times New Roman"/>
          <w:sz w:val="24"/>
          <w:szCs w:val="24"/>
          <w:lang w:val="id-ID" w:eastAsia="id-ID"/>
        </w:rPr>
        <w:t xml:space="preserve">sikap-sikap </w:t>
      </w:r>
      <w:r w:rsidR="00311D2D" w:rsidRPr="00F30DC8">
        <w:rPr>
          <w:rFonts w:ascii="Times New Roman" w:eastAsia="Times New Roman" w:hAnsi="Times New Roman" w:cs="Times New Roman"/>
          <w:sz w:val="24"/>
          <w:szCs w:val="24"/>
          <w:lang w:eastAsia="id-ID"/>
        </w:rPr>
        <w:t xml:space="preserve">kasih sayang, penerapan </w:t>
      </w:r>
      <w:r w:rsidRPr="00F30DC8">
        <w:rPr>
          <w:rFonts w:ascii="Times New Roman" w:eastAsia="Times New Roman" w:hAnsi="Times New Roman" w:cs="Times New Roman"/>
          <w:sz w:val="24"/>
          <w:szCs w:val="24"/>
          <w:lang w:val="id-ID" w:eastAsia="id-ID"/>
        </w:rPr>
        <w:t>ke</w:t>
      </w:r>
      <w:r w:rsidR="00311D2D" w:rsidRPr="00F30DC8">
        <w:rPr>
          <w:rFonts w:ascii="Times New Roman" w:eastAsia="Times New Roman" w:hAnsi="Times New Roman" w:cs="Times New Roman"/>
          <w:sz w:val="24"/>
          <w:szCs w:val="24"/>
          <w:lang w:eastAsia="id-ID"/>
        </w:rPr>
        <w:t>disiplin</w:t>
      </w:r>
      <w:r w:rsidRPr="00F30DC8">
        <w:rPr>
          <w:rFonts w:ascii="Times New Roman" w:eastAsia="Times New Roman" w:hAnsi="Times New Roman" w:cs="Times New Roman"/>
          <w:sz w:val="24"/>
          <w:szCs w:val="24"/>
          <w:lang w:val="id-ID" w:eastAsia="id-ID"/>
        </w:rPr>
        <w:t>an</w:t>
      </w:r>
      <w:r w:rsidR="00311D2D" w:rsidRPr="00F30DC8">
        <w:rPr>
          <w:rFonts w:ascii="Times New Roman" w:eastAsia="Times New Roman" w:hAnsi="Times New Roman" w:cs="Times New Roman"/>
          <w:sz w:val="24"/>
          <w:szCs w:val="24"/>
          <w:lang w:eastAsia="id-ID"/>
        </w:rPr>
        <w:t xml:space="preserve"> yang tidak keras, ada</w:t>
      </w:r>
      <w:r w:rsidRPr="00F30DC8">
        <w:rPr>
          <w:rFonts w:ascii="Times New Roman" w:eastAsia="Times New Roman" w:hAnsi="Times New Roman" w:cs="Times New Roman"/>
          <w:sz w:val="24"/>
          <w:szCs w:val="24"/>
          <w:lang w:val="id-ID" w:eastAsia="id-ID"/>
        </w:rPr>
        <w:t>nya</w:t>
      </w:r>
      <w:r w:rsidR="00311D2D"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 xml:space="preserve">ruang (anak) </w:t>
      </w:r>
      <w:r w:rsidR="00311D2D" w:rsidRPr="00F30DC8">
        <w:rPr>
          <w:rFonts w:ascii="Times New Roman" w:eastAsia="Times New Roman" w:hAnsi="Times New Roman" w:cs="Times New Roman"/>
          <w:sz w:val="24"/>
          <w:szCs w:val="24"/>
          <w:lang w:eastAsia="id-ID"/>
        </w:rPr>
        <w:t>bersikap mandiri dalam berpikir, merasa dan berperilaku, saling menghargai</w:t>
      </w:r>
      <w:r w:rsidRPr="00F30DC8">
        <w:rPr>
          <w:rFonts w:ascii="Times New Roman" w:eastAsia="Times New Roman" w:hAnsi="Times New Roman" w:cs="Times New Roman"/>
          <w:sz w:val="24"/>
          <w:szCs w:val="24"/>
          <w:lang w:val="id-ID" w:eastAsia="id-ID"/>
        </w:rPr>
        <w:t xml:space="preserve"> dan </w:t>
      </w:r>
      <w:r w:rsidR="00311D2D" w:rsidRPr="00F30DC8">
        <w:rPr>
          <w:rFonts w:ascii="Times New Roman" w:eastAsia="Times New Roman" w:hAnsi="Times New Roman" w:cs="Times New Roman"/>
          <w:sz w:val="24"/>
          <w:szCs w:val="24"/>
          <w:lang w:eastAsia="id-ID"/>
        </w:rPr>
        <w:t xml:space="preserve">menghormati, emosi </w:t>
      </w:r>
      <w:r w:rsidRPr="00F30DC8">
        <w:rPr>
          <w:rFonts w:ascii="Times New Roman" w:eastAsia="Times New Roman" w:hAnsi="Times New Roman" w:cs="Times New Roman"/>
          <w:sz w:val="24"/>
          <w:szCs w:val="24"/>
          <w:lang w:val="id-ID" w:eastAsia="id-ID"/>
        </w:rPr>
        <w:t xml:space="preserve">orangtua </w:t>
      </w:r>
      <w:r w:rsidR="00311D2D" w:rsidRPr="00F30DC8">
        <w:rPr>
          <w:rFonts w:ascii="Times New Roman" w:eastAsia="Times New Roman" w:hAnsi="Times New Roman" w:cs="Times New Roman"/>
          <w:sz w:val="24"/>
          <w:szCs w:val="24"/>
          <w:lang w:eastAsia="id-ID"/>
        </w:rPr>
        <w:t>stabil, berkecukupan dalam ekonomi, mengamalkan nilai</w:t>
      </w:r>
      <w:r w:rsidRPr="00F30DC8">
        <w:rPr>
          <w:rFonts w:ascii="Times New Roman" w:eastAsia="Times New Roman" w:hAnsi="Times New Roman" w:cs="Times New Roman"/>
          <w:sz w:val="24"/>
          <w:szCs w:val="24"/>
          <w:lang w:val="id-ID" w:eastAsia="id-ID"/>
        </w:rPr>
        <w:t>-nilai</w:t>
      </w:r>
      <w:r w:rsidR="00311D2D" w:rsidRPr="00F30DC8">
        <w:rPr>
          <w:rFonts w:ascii="Times New Roman" w:eastAsia="Times New Roman" w:hAnsi="Times New Roman" w:cs="Times New Roman"/>
          <w:sz w:val="24"/>
          <w:szCs w:val="24"/>
          <w:lang w:eastAsia="id-ID"/>
        </w:rPr>
        <w:t xml:space="preserve"> moral dan agama. </w:t>
      </w:r>
      <w:r w:rsidRPr="00F30DC8">
        <w:rPr>
          <w:rFonts w:ascii="Times New Roman" w:eastAsia="Times New Roman" w:hAnsi="Times New Roman" w:cs="Times New Roman"/>
          <w:sz w:val="24"/>
          <w:szCs w:val="24"/>
          <w:lang w:val="id-ID" w:eastAsia="id-ID"/>
        </w:rPr>
        <w:t>Namun a</w:t>
      </w:r>
      <w:r w:rsidR="00311D2D" w:rsidRPr="00F30DC8">
        <w:rPr>
          <w:rFonts w:ascii="Times New Roman" w:eastAsia="Times New Roman" w:hAnsi="Times New Roman" w:cs="Times New Roman"/>
          <w:sz w:val="24"/>
          <w:szCs w:val="24"/>
          <w:lang w:eastAsia="id-ID"/>
        </w:rPr>
        <w:t xml:space="preserve">pabila </w:t>
      </w:r>
      <w:r w:rsidRPr="00F30DC8">
        <w:rPr>
          <w:rFonts w:ascii="Times New Roman" w:eastAsia="Times New Roman" w:hAnsi="Times New Roman" w:cs="Times New Roman"/>
          <w:sz w:val="24"/>
          <w:szCs w:val="24"/>
          <w:lang w:val="id-ID" w:eastAsia="id-ID"/>
        </w:rPr>
        <w:t xml:space="preserve">dalam </w:t>
      </w:r>
      <w:r w:rsidR="00311D2D" w:rsidRPr="00F30DC8">
        <w:rPr>
          <w:rFonts w:ascii="Times New Roman" w:eastAsia="Times New Roman" w:hAnsi="Times New Roman" w:cs="Times New Roman"/>
          <w:sz w:val="24"/>
          <w:szCs w:val="24"/>
          <w:lang w:eastAsia="id-ID"/>
        </w:rPr>
        <w:t>keluarga tidak mampu menerapkan atau melaksanakan fungsi</w:t>
      </w:r>
      <w:r w:rsidRPr="00F30DC8">
        <w:rPr>
          <w:rFonts w:ascii="Times New Roman" w:eastAsia="Times New Roman" w:hAnsi="Times New Roman" w:cs="Times New Roman"/>
          <w:sz w:val="24"/>
          <w:szCs w:val="24"/>
          <w:lang w:val="id-ID" w:eastAsia="id-ID"/>
        </w:rPr>
        <w:t xml:space="preserve"> dasar</w:t>
      </w:r>
      <w:r w:rsidR="00311D2D" w:rsidRPr="00F30DC8">
        <w:rPr>
          <w:rFonts w:ascii="Times New Roman" w:eastAsia="Times New Roman" w:hAnsi="Times New Roman" w:cs="Times New Roman"/>
          <w:sz w:val="24"/>
          <w:szCs w:val="24"/>
          <w:lang w:eastAsia="id-ID"/>
        </w:rPr>
        <w:t xml:space="preserve"> tersebut</w:t>
      </w:r>
      <w:r w:rsidRPr="00F30DC8">
        <w:rPr>
          <w:rFonts w:ascii="Times New Roman" w:eastAsia="Times New Roman" w:hAnsi="Times New Roman" w:cs="Times New Roman"/>
          <w:sz w:val="24"/>
          <w:szCs w:val="24"/>
          <w:lang w:val="id-ID" w:eastAsia="id-ID"/>
        </w:rPr>
        <w:t>,</w:t>
      </w:r>
      <w:r w:rsidR="00311D2D" w:rsidRPr="00F30DC8">
        <w:rPr>
          <w:rFonts w:ascii="Times New Roman" w:eastAsia="Times New Roman" w:hAnsi="Times New Roman" w:cs="Times New Roman"/>
          <w:sz w:val="24"/>
          <w:szCs w:val="24"/>
          <w:lang w:eastAsia="id-ID"/>
        </w:rPr>
        <w:t xml:space="preserve"> maka disebut </w:t>
      </w:r>
      <w:r w:rsidR="000646E9" w:rsidRPr="00F30DC8">
        <w:rPr>
          <w:rFonts w:ascii="Times New Roman" w:eastAsia="Times New Roman" w:hAnsi="Times New Roman" w:cs="Times New Roman"/>
          <w:sz w:val="24"/>
          <w:szCs w:val="24"/>
          <w:lang w:val="id-ID" w:eastAsia="id-ID"/>
        </w:rPr>
        <w:t xml:space="preserve">(mengalami) </w:t>
      </w:r>
      <w:r w:rsidR="00311D2D" w:rsidRPr="00F30DC8">
        <w:rPr>
          <w:rFonts w:ascii="Times New Roman" w:eastAsia="Times New Roman" w:hAnsi="Times New Roman" w:cs="Times New Roman"/>
          <w:sz w:val="24"/>
          <w:szCs w:val="24"/>
          <w:lang w:eastAsia="id-ID"/>
        </w:rPr>
        <w:t>disfungsi keluarga.</w:t>
      </w:r>
      <w:r w:rsidR="00311D2D" w:rsidRPr="00F30DC8">
        <w:rPr>
          <w:rStyle w:val="FootnoteReference"/>
          <w:rFonts w:ascii="Times New Roman" w:hAnsi="Times New Roman" w:cs="Times New Roman"/>
          <w:sz w:val="24"/>
          <w:szCs w:val="24"/>
        </w:rPr>
        <w:footnoteReference w:id="6"/>
      </w:r>
    </w:p>
    <w:p w:rsidR="00823006" w:rsidRPr="00F30DC8" w:rsidRDefault="006A2FD5" w:rsidP="00A96384">
      <w:pPr>
        <w:ind w:left="0" w:firstLine="567"/>
        <w:rPr>
          <w:rFonts w:ascii="Times New Roman" w:eastAsia="Times New Roman" w:hAnsi="Times New Roman" w:cs="Times New Roman"/>
          <w:sz w:val="24"/>
          <w:szCs w:val="24"/>
          <w:lang w:val="id-ID" w:eastAsia="id-ID"/>
        </w:rPr>
      </w:pPr>
      <w:proofErr w:type="gramStart"/>
      <w:r w:rsidRPr="00F30DC8">
        <w:rPr>
          <w:rFonts w:ascii="Times New Roman" w:eastAsia="Times New Roman" w:hAnsi="Times New Roman" w:cs="Times New Roman"/>
          <w:sz w:val="24"/>
          <w:szCs w:val="24"/>
          <w:lang w:eastAsia="id-ID"/>
        </w:rPr>
        <w:lastRenderedPageBreak/>
        <w:t>Sebagaimana yang</w:t>
      </w:r>
      <w:r w:rsidR="007967A4" w:rsidRPr="00F30DC8">
        <w:rPr>
          <w:rFonts w:ascii="Times New Roman" w:eastAsia="Times New Roman" w:hAnsi="Times New Roman" w:cs="Times New Roman"/>
          <w:sz w:val="24"/>
          <w:szCs w:val="24"/>
          <w:lang w:eastAsia="id-ID"/>
        </w:rPr>
        <w:t xml:space="preserve"> dipahami sebelumnya</w:t>
      </w:r>
      <w:r w:rsidRPr="00F30DC8">
        <w:rPr>
          <w:rFonts w:ascii="Times New Roman" w:eastAsia="Times New Roman" w:hAnsi="Times New Roman" w:cs="Times New Roman"/>
          <w:sz w:val="24"/>
          <w:szCs w:val="24"/>
          <w:lang w:val="id-ID" w:eastAsia="id-ID"/>
        </w:rPr>
        <w:t xml:space="preserve"> bahwa </w:t>
      </w:r>
      <w:r w:rsidR="007967A4" w:rsidRPr="00F30DC8">
        <w:rPr>
          <w:rFonts w:ascii="Times New Roman" w:eastAsia="Times New Roman" w:hAnsi="Times New Roman" w:cs="Times New Roman"/>
          <w:sz w:val="24"/>
          <w:szCs w:val="24"/>
          <w:lang w:eastAsia="id-ID"/>
        </w:rPr>
        <w:t>keluarga me</w:t>
      </w:r>
      <w:r w:rsidRPr="00F30DC8">
        <w:rPr>
          <w:rFonts w:ascii="Times New Roman" w:eastAsia="Times New Roman" w:hAnsi="Times New Roman" w:cs="Times New Roman"/>
          <w:sz w:val="24"/>
          <w:szCs w:val="24"/>
          <w:lang w:val="id-ID" w:eastAsia="id-ID"/>
        </w:rPr>
        <w:t xml:space="preserve">miliki </w:t>
      </w:r>
      <w:r w:rsidRPr="00F30DC8">
        <w:rPr>
          <w:rFonts w:ascii="Times New Roman" w:eastAsia="Times New Roman" w:hAnsi="Times New Roman" w:cs="Times New Roman"/>
          <w:sz w:val="24"/>
          <w:szCs w:val="24"/>
          <w:lang w:eastAsia="id-ID"/>
        </w:rPr>
        <w:t>andil</w:t>
      </w:r>
      <w:r w:rsidR="007967A4" w:rsidRPr="00F30DC8">
        <w:rPr>
          <w:rFonts w:ascii="Times New Roman" w:eastAsia="Times New Roman" w:hAnsi="Times New Roman" w:cs="Times New Roman"/>
          <w:sz w:val="24"/>
          <w:szCs w:val="24"/>
          <w:lang w:eastAsia="id-ID"/>
        </w:rPr>
        <w:t xml:space="preserve"> besar </w:t>
      </w:r>
      <w:r w:rsidRPr="00F30DC8">
        <w:rPr>
          <w:rFonts w:ascii="Times New Roman" w:eastAsia="Times New Roman" w:hAnsi="Times New Roman" w:cs="Times New Roman"/>
          <w:sz w:val="24"/>
          <w:szCs w:val="24"/>
          <w:lang w:val="id-ID" w:eastAsia="id-ID"/>
        </w:rPr>
        <w:t xml:space="preserve">dalam </w:t>
      </w:r>
      <w:r w:rsidR="007967A4" w:rsidRPr="00F30DC8">
        <w:rPr>
          <w:rFonts w:ascii="Times New Roman" w:eastAsia="Times New Roman" w:hAnsi="Times New Roman" w:cs="Times New Roman"/>
          <w:sz w:val="24"/>
          <w:szCs w:val="24"/>
          <w:lang w:eastAsia="id-ID"/>
        </w:rPr>
        <w:t>pengemban</w:t>
      </w:r>
      <w:r w:rsidRPr="00F30DC8">
        <w:rPr>
          <w:rFonts w:ascii="Times New Roman" w:eastAsia="Times New Roman" w:hAnsi="Times New Roman" w:cs="Times New Roman"/>
          <w:sz w:val="24"/>
          <w:szCs w:val="24"/>
          <w:lang w:eastAsia="id-ID"/>
        </w:rPr>
        <w:t>gan jiwa dan kepribadian anak</w:t>
      </w:r>
      <w:r w:rsidRPr="00F30DC8">
        <w:rPr>
          <w:rFonts w:ascii="Times New Roman" w:eastAsia="Times New Roman" w:hAnsi="Times New Roman" w:cs="Times New Roman"/>
          <w:sz w:val="24"/>
          <w:szCs w:val="24"/>
          <w:lang w:val="id-ID" w:eastAsia="id-ID"/>
        </w:rPr>
        <w:t>, dan k</w:t>
      </w:r>
      <w:r w:rsidR="007967A4" w:rsidRPr="00F30DC8">
        <w:rPr>
          <w:rFonts w:ascii="Times New Roman" w:eastAsia="Times New Roman" w:hAnsi="Times New Roman" w:cs="Times New Roman"/>
          <w:sz w:val="24"/>
          <w:szCs w:val="24"/>
          <w:lang w:eastAsia="id-ID"/>
        </w:rPr>
        <w:t xml:space="preserve">eluarga </w:t>
      </w:r>
      <w:r w:rsidRPr="00F30DC8">
        <w:rPr>
          <w:rFonts w:ascii="Times New Roman" w:eastAsia="Times New Roman" w:hAnsi="Times New Roman" w:cs="Times New Roman"/>
          <w:sz w:val="24"/>
          <w:szCs w:val="24"/>
          <w:lang w:val="id-ID" w:eastAsia="id-ID"/>
        </w:rPr>
        <w:t xml:space="preserve">merupakan </w:t>
      </w:r>
      <w:r w:rsidR="007967A4" w:rsidRPr="00F30DC8">
        <w:rPr>
          <w:rFonts w:ascii="Times New Roman" w:eastAsia="Times New Roman" w:hAnsi="Times New Roman" w:cs="Times New Roman"/>
          <w:sz w:val="24"/>
          <w:szCs w:val="24"/>
          <w:lang w:eastAsia="id-ID"/>
        </w:rPr>
        <w:t xml:space="preserve">unit terkecil </w:t>
      </w:r>
      <w:r w:rsidR="00823006" w:rsidRPr="00F30DC8">
        <w:rPr>
          <w:rFonts w:ascii="Times New Roman" w:eastAsia="Times New Roman" w:hAnsi="Times New Roman" w:cs="Times New Roman"/>
          <w:sz w:val="24"/>
          <w:szCs w:val="24"/>
          <w:lang w:val="id-ID" w:eastAsia="id-ID"/>
        </w:rPr>
        <w:t xml:space="preserve">yang menentukan eksistensi anak dengan segala kepribadiannya di tengah-tengah </w:t>
      </w:r>
      <w:r w:rsidR="007967A4" w:rsidRPr="00F30DC8">
        <w:rPr>
          <w:rFonts w:ascii="Times New Roman" w:eastAsia="Times New Roman" w:hAnsi="Times New Roman" w:cs="Times New Roman"/>
          <w:sz w:val="24"/>
          <w:szCs w:val="24"/>
          <w:lang w:eastAsia="id-ID"/>
        </w:rPr>
        <w:t>masyarakat.</w:t>
      </w:r>
      <w:proofErr w:type="gramEnd"/>
      <w:r w:rsidR="007967A4" w:rsidRPr="00F30DC8">
        <w:rPr>
          <w:rFonts w:ascii="Times New Roman" w:eastAsia="Times New Roman" w:hAnsi="Times New Roman" w:cs="Times New Roman"/>
          <w:sz w:val="24"/>
          <w:szCs w:val="24"/>
          <w:lang w:eastAsia="id-ID"/>
        </w:rPr>
        <w:t xml:space="preserve"> Menurut Suwarno, </w:t>
      </w:r>
      <w:r w:rsidRPr="00F30DC8">
        <w:rPr>
          <w:rFonts w:ascii="Times New Roman" w:eastAsia="Times New Roman" w:hAnsi="Times New Roman" w:cs="Times New Roman"/>
          <w:sz w:val="24"/>
          <w:szCs w:val="24"/>
          <w:lang w:val="id-ID" w:eastAsia="id-ID"/>
        </w:rPr>
        <w:t>k</w:t>
      </w:r>
      <w:r w:rsidR="007967A4" w:rsidRPr="00F30DC8">
        <w:rPr>
          <w:rFonts w:ascii="Times New Roman" w:eastAsia="Times New Roman" w:hAnsi="Times New Roman" w:cs="Times New Roman"/>
          <w:sz w:val="24"/>
          <w:szCs w:val="24"/>
          <w:lang w:eastAsia="id-ID"/>
        </w:rPr>
        <w:t xml:space="preserve">eluarga merupakan lembaga pendidikan yang bersifat jelas dan resmi, selain itu keluarga juga </w:t>
      </w:r>
      <w:r w:rsidRPr="00F30DC8">
        <w:rPr>
          <w:rFonts w:ascii="Times New Roman" w:eastAsia="Times New Roman" w:hAnsi="Times New Roman" w:cs="Times New Roman"/>
          <w:sz w:val="24"/>
          <w:szCs w:val="24"/>
          <w:lang w:eastAsia="id-ID"/>
        </w:rPr>
        <w:t xml:space="preserve">bersifat kodrati karena </w:t>
      </w:r>
      <w:r w:rsidRPr="00F30DC8">
        <w:rPr>
          <w:rFonts w:ascii="Times New Roman" w:eastAsia="Times New Roman" w:hAnsi="Times New Roman" w:cs="Times New Roman"/>
          <w:sz w:val="24"/>
          <w:szCs w:val="24"/>
          <w:lang w:val="id-ID" w:eastAsia="id-ID"/>
        </w:rPr>
        <w:t>adanya</w:t>
      </w:r>
      <w:r w:rsidR="007967A4" w:rsidRPr="00F30DC8">
        <w:rPr>
          <w:rFonts w:ascii="Times New Roman" w:eastAsia="Times New Roman" w:hAnsi="Times New Roman" w:cs="Times New Roman"/>
          <w:sz w:val="24"/>
          <w:szCs w:val="24"/>
          <w:lang w:eastAsia="id-ID"/>
        </w:rPr>
        <w:t xml:space="preserve"> hubungan darah antara pendidik dan anak didiknya</w:t>
      </w:r>
      <w:r w:rsidR="007967A4" w:rsidRPr="00F30DC8">
        <w:rPr>
          <w:rFonts w:ascii="Times New Roman" w:eastAsia="Times New Roman" w:hAnsi="Times New Roman" w:cs="Times New Roman"/>
          <w:sz w:val="24"/>
          <w:szCs w:val="24"/>
          <w:lang w:val="id-ID" w:eastAsia="id-ID"/>
        </w:rPr>
        <w:t>.</w:t>
      </w:r>
      <w:r w:rsidR="007967A4" w:rsidRPr="00F30DC8">
        <w:rPr>
          <w:rStyle w:val="FootnoteReference"/>
          <w:rFonts w:ascii="Times New Roman" w:hAnsi="Times New Roman" w:cs="Times New Roman"/>
          <w:sz w:val="24"/>
          <w:szCs w:val="24"/>
        </w:rPr>
        <w:footnoteReference w:id="7"/>
      </w:r>
      <w:r w:rsidR="00217B35" w:rsidRPr="00F30DC8">
        <w:rPr>
          <w:rFonts w:ascii="Times New Roman" w:eastAsia="Times New Roman" w:hAnsi="Times New Roman" w:cs="Times New Roman"/>
          <w:sz w:val="24"/>
          <w:szCs w:val="24"/>
          <w:lang w:val="id-ID" w:eastAsia="id-ID"/>
        </w:rPr>
        <w:t xml:space="preserve"> Sehingga dengan demikian pendidikan keluarga berpotensi mengembangkan dua hal sekaligus yaitu pendidikan formal dan informal. Pendidikan formal berupa pembentukan pembiasaan-pembiasaan seperti cara makan, tidur, bangun pagi, berpakaian dan sopan santun, </w:t>
      </w:r>
      <w:r w:rsidR="00081E6A" w:rsidRPr="00F30DC8">
        <w:rPr>
          <w:rFonts w:ascii="Times New Roman" w:eastAsia="Times New Roman" w:hAnsi="Times New Roman" w:cs="Times New Roman"/>
          <w:sz w:val="24"/>
          <w:szCs w:val="24"/>
          <w:lang w:val="id-ID" w:eastAsia="id-ID"/>
        </w:rPr>
        <w:t xml:space="preserve">demikian pula </w:t>
      </w:r>
      <w:r w:rsidR="00217B35" w:rsidRPr="00F30DC8">
        <w:rPr>
          <w:rFonts w:ascii="Times New Roman" w:eastAsia="Times New Roman" w:hAnsi="Times New Roman" w:cs="Times New Roman"/>
          <w:sz w:val="24"/>
          <w:szCs w:val="24"/>
          <w:lang w:val="id-ID" w:eastAsia="id-ID"/>
        </w:rPr>
        <w:t xml:space="preserve">pendidikan informal </w:t>
      </w:r>
      <w:r w:rsidR="007967A4" w:rsidRPr="00F30DC8">
        <w:rPr>
          <w:rFonts w:ascii="Times New Roman" w:eastAsia="Times New Roman" w:hAnsi="Times New Roman" w:cs="Times New Roman"/>
          <w:sz w:val="24"/>
          <w:szCs w:val="24"/>
          <w:lang w:eastAsia="id-ID"/>
        </w:rPr>
        <w:t xml:space="preserve">akan </w:t>
      </w:r>
      <w:r w:rsidR="00081E6A" w:rsidRPr="00F30DC8">
        <w:rPr>
          <w:rFonts w:ascii="Times New Roman" w:eastAsia="Times New Roman" w:hAnsi="Times New Roman" w:cs="Times New Roman"/>
          <w:sz w:val="24"/>
          <w:szCs w:val="24"/>
          <w:lang w:val="id-ID" w:eastAsia="id-ID"/>
        </w:rPr>
        <w:t xml:space="preserve">berkontribusi besar dalam </w:t>
      </w:r>
      <w:r w:rsidR="007967A4" w:rsidRPr="00F30DC8">
        <w:rPr>
          <w:rFonts w:ascii="Times New Roman" w:eastAsia="Times New Roman" w:hAnsi="Times New Roman" w:cs="Times New Roman"/>
          <w:sz w:val="24"/>
          <w:szCs w:val="24"/>
          <w:lang w:eastAsia="id-ID"/>
        </w:rPr>
        <w:t>meletakkan dasar-dasar pembentukan perkembangan dan pendidikan anak.</w:t>
      </w:r>
      <w:r w:rsidR="007967A4" w:rsidRPr="00F30DC8">
        <w:rPr>
          <w:rStyle w:val="FootnoteReference"/>
          <w:rFonts w:ascii="Times New Roman" w:hAnsi="Times New Roman" w:cs="Times New Roman"/>
          <w:sz w:val="24"/>
          <w:szCs w:val="24"/>
        </w:rPr>
        <w:footnoteReference w:id="8"/>
      </w:r>
      <w:r w:rsidR="007967A4" w:rsidRPr="00F30DC8">
        <w:rPr>
          <w:rFonts w:ascii="Times New Roman" w:eastAsia="Times New Roman" w:hAnsi="Times New Roman" w:cs="Times New Roman"/>
          <w:sz w:val="24"/>
          <w:szCs w:val="24"/>
          <w:lang w:eastAsia="id-ID"/>
        </w:rPr>
        <w:t xml:space="preserve"> </w:t>
      </w:r>
    </w:p>
    <w:p w:rsidR="00823006" w:rsidRPr="00F30DC8" w:rsidRDefault="00823006" w:rsidP="00A96384">
      <w:pPr>
        <w:ind w:left="0" w:firstLine="567"/>
        <w:rPr>
          <w:rFonts w:ascii="Times New Roman" w:eastAsia="Times New Roman" w:hAnsi="Times New Roman" w:cs="Times New Roman"/>
          <w:sz w:val="24"/>
          <w:szCs w:val="24"/>
          <w:lang w:val="id-ID" w:eastAsia="id-ID"/>
        </w:rPr>
      </w:pPr>
      <w:proofErr w:type="gramStart"/>
      <w:r w:rsidRPr="00F30DC8">
        <w:rPr>
          <w:rFonts w:ascii="Times New Roman" w:hAnsi="Times New Roman" w:cs="Times New Roman"/>
          <w:sz w:val="24"/>
          <w:szCs w:val="24"/>
        </w:rPr>
        <w:t>Keluarga memiliki peranan penting atas pengajaran dan perlindungan anak dari mulai anak lahir sampai dengan remaja.</w:t>
      </w:r>
      <w:proofErr w:type="gramEnd"/>
      <w:r w:rsidRPr="00F30DC8">
        <w:rPr>
          <w:rFonts w:ascii="Times New Roman" w:hAnsi="Times New Roman" w:cs="Times New Roman"/>
          <w:sz w:val="24"/>
          <w:szCs w:val="24"/>
        </w:rPr>
        <w:t xml:space="preserve"> Chasiyah, </w:t>
      </w:r>
      <w:proofErr w:type="gramStart"/>
      <w:r w:rsidRPr="00F30DC8">
        <w:rPr>
          <w:rFonts w:ascii="Times New Roman" w:hAnsi="Times New Roman" w:cs="Times New Roman"/>
          <w:sz w:val="24"/>
          <w:szCs w:val="24"/>
        </w:rPr>
        <w:t>Dkk.,</w:t>
      </w:r>
      <w:proofErr w:type="gramEnd"/>
      <w:r w:rsidRPr="00F30DC8">
        <w:rPr>
          <w:rFonts w:ascii="Times New Roman" w:hAnsi="Times New Roman" w:cs="Times New Roman"/>
          <w:sz w:val="24"/>
          <w:szCs w:val="24"/>
        </w:rPr>
        <w:t xml:space="preserve"> mengemukakan fungsi dasar keluarga adalah memberikan rasa memiliki, rasa aman, kasih sayang dan mengembangkan hubungan yang baik diantara anggota keluarga. </w:t>
      </w:r>
      <w:proofErr w:type="gramStart"/>
      <w:r w:rsidRPr="00F30DC8">
        <w:rPr>
          <w:rFonts w:ascii="Times New Roman" w:hAnsi="Times New Roman" w:cs="Times New Roman"/>
          <w:sz w:val="24"/>
          <w:szCs w:val="24"/>
        </w:rPr>
        <w:t>Anak merupakan tanggung jawab orang tua, maka dari itu orang tua harus berusaha untuk memberikan yang terbaik untuk anak-anak mereka.</w:t>
      </w:r>
      <w:proofErr w:type="gramEnd"/>
      <w:r w:rsidRPr="00F30DC8">
        <w:rPr>
          <w:rFonts w:ascii="Times New Roman" w:hAnsi="Times New Roman" w:cs="Times New Roman"/>
          <w:sz w:val="24"/>
          <w:szCs w:val="24"/>
        </w:rPr>
        <w:t xml:space="preserve"> </w:t>
      </w:r>
      <w:proofErr w:type="gramStart"/>
      <w:r w:rsidRPr="00F30DC8">
        <w:rPr>
          <w:rFonts w:ascii="Times New Roman" w:hAnsi="Times New Roman" w:cs="Times New Roman"/>
          <w:sz w:val="24"/>
          <w:szCs w:val="24"/>
        </w:rPr>
        <w:t>Keluarga memiliki peranan yang sangat penting dalam pendidikan anak, karena keluargalah terutama orang tua adalah lingkungan serta orang yang pertama kali dikenal oleh anak, sehingga pendidikan dasar merupakan tanggung jawab orang tua.</w:t>
      </w:r>
      <w:proofErr w:type="gramEnd"/>
      <w:r w:rsidRPr="00F30DC8">
        <w:rPr>
          <w:rStyle w:val="FootnoteReference"/>
          <w:rFonts w:ascii="Times New Roman" w:hAnsi="Times New Roman" w:cs="Times New Roman"/>
          <w:sz w:val="24"/>
          <w:szCs w:val="24"/>
        </w:rPr>
        <w:footnoteReference w:id="9"/>
      </w:r>
      <w:r w:rsidRPr="00F30DC8">
        <w:rPr>
          <w:rFonts w:ascii="Times New Roman" w:hAnsi="Times New Roman" w:cs="Times New Roman"/>
          <w:sz w:val="24"/>
          <w:szCs w:val="24"/>
        </w:rPr>
        <w:t xml:space="preserve"> Penyediaan fasilitas pendidikan dan lingkungan belajar yang maksimal dalam keluarga, saperti komunikasi yang hangat, hubungan yang karib dan cair, pemberian kebebasan berekspresi bagi anak, serta pemberian keteladanan yang maksimal </w:t>
      </w:r>
      <w:proofErr w:type="gramStart"/>
      <w:r w:rsidRPr="00F30DC8">
        <w:rPr>
          <w:rFonts w:ascii="Times New Roman" w:hAnsi="Times New Roman" w:cs="Times New Roman"/>
          <w:sz w:val="24"/>
          <w:szCs w:val="24"/>
        </w:rPr>
        <w:t>akan</w:t>
      </w:r>
      <w:proofErr w:type="gramEnd"/>
      <w:r w:rsidRPr="00F30DC8">
        <w:rPr>
          <w:rFonts w:ascii="Times New Roman" w:hAnsi="Times New Roman" w:cs="Times New Roman"/>
          <w:sz w:val="24"/>
          <w:szCs w:val="24"/>
        </w:rPr>
        <w:t xml:space="preserve"> membentuk anak menjadi pribadi yang baik sebagaimana pengalaman-pengalaman yang dialaminya dalam keluarga. </w:t>
      </w:r>
    </w:p>
    <w:p w:rsidR="00A96384" w:rsidRPr="00F30DC8" w:rsidRDefault="00823006" w:rsidP="00A96384">
      <w:pPr>
        <w:ind w:left="0" w:firstLine="567"/>
        <w:rPr>
          <w:rFonts w:ascii="Times New Roman" w:eastAsia="Times New Roman" w:hAnsi="Times New Roman" w:cs="Times New Roman"/>
          <w:sz w:val="24"/>
          <w:szCs w:val="24"/>
          <w:lang w:val="id-ID" w:eastAsia="id-ID"/>
        </w:rPr>
      </w:pPr>
      <w:r w:rsidRPr="00F30DC8">
        <w:rPr>
          <w:rFonts w:ascii="Times New Roman" w:hAnsi="Times New Roman" w:cs="Times New Roman"/>
          <w:sz w:val="24"/>
          <w:szCs w:val="24"/>
        </w:rPr>
        <w:t xml:space="preserve">Menurut Slameto, </w:t>
      </w:r>
      <w:proofErr w:type="gramStart"/>
      <w:r w:rsidRPr="00F30DC8">
        <w:rPr>
          <w:rFonts w:ascii="Times New Roman" w:hAnsi="Times New Roman" w:cs="Times New Roman"/>
          <w:sz w:val="24"/>
          <w:szCs w:val="24"/>
        </w:rPr>
        <w:t>c</w:t>
      </w:r>
      <w:r w:rsidR="00081E6A" w:rsidRPr="00F30DC8">
        <w:rPr>
          <w:rFonts w:ascii="Times New Roman" w:hAnsi="Times New Roman" w:cs="Times New Roman"/>
          <w:sz w:val="24"/>
          <w:szCs w:val="24"/>
        </w:rPr>
        <w:t>ara</w:t>
      </w:r>
      <w:proofErr w:type="gramEnd"/>
      <w:r w:rsidR="00081E6A" w:rsidRPr="00F30DC8">
        <w:rPr>
          <w:rFonts w:ascii="Times New Roman" w:hAnsi="Times New Roman" w:cs="Times New Roman"/>
          <w:sz w:val="24"/>
          <w:szCs w:val="24"/>
        </w:rPr>
        <w:t xml:space="preserve"> orang</w:t>
      </w:r>
      <w:r w:rsidRPr="00F30DC8">
        <w:rPr>
          <w:rFonts w:ascii="Times New Roman" w:hAnsi="Times New Roman" w:cs="Times New Roman"/>
          <w:sz w:val="24"/>
          <w:szCs w:val="24"/>
        </w:rPr>
        <w:t xml:space="preserve">tua dalam mendidik anak mememiliki pengaruh besar terhadap </w:t>
      </w:r>
      <w:r w:rsidR="00081E6A" w:rsidRPr="00F30DC8">
        <w:rPr>
          <w:rFonts w:ascii="Times New Roman" w:hAnsi="Times New Roman" w:cs="Times New Roman"/>
          <w:sz w:val="24"/>
          <w:szCs w:val="24"/>
        </w:rPr>
        <w:t>kemampuan</w:t>
      </w:r>
      <w:r w:rsidRPr="00F30DC8">
        <w:rPr>
          <w:rFonts w:ascii="Times New Roman" w:hAnsi="Times New Roman" w:cs="Times New Roman"/>
          <w:sz w:val="24"/>
          <w:szCs w:val="24"/>
        </w:rPr>
        <w:t xml:space="preserve"> belajar anaknya, jadi keberhasilan belajar anak sangat dipengaruhi oleh pola asuh.</w:t>
      </w:r>
      <w:r w:rsidRPr="00F30DC8">
        <w:rPr>
          <w:rStyle w:val="FootnoteReference"/>
          <w:rFonts w:ascii="Times New Roman" w:hAnsi="Times New Roman" w:cs="Times New Roman"/>
          <w:sz w:val="24"/>
          <w:szCs w:val="24"/>
        </w:rPr>
        <w:footnoteReference w:id="10"/>
      </w:r>
      <w:r w:rsidRPr="00F30DC8">
        <w:rPr>
          <w:rFonts w:ascii="Times New Roman" w:hAnsi="Times New Roman" w:cs="Times New Roman"/>
          <w:sz w:val="24"/>
          <w:szCs w:val="24"/>
        </w:rPr>
        <w:t xml:space="preserve"> </w:t>
      </w:r>
      <w:proofErr w:type="gramStart"/>
      <w:r w:rsidRPr="00F30DC8">
        <w:rPr>
          <w:rFonts w:ascii="Times New Roman" w:hAnsi="Times New Roman" w:cs="Times New Roman"/>
          <w:sz w:val="24"/>
          <w:szCs w:val="24"/>
        </w:rPr>
        <w:t xml:space="preserve">Adapun sifat-sifat pola asuh orangtua berbeda-beda, ada yang bersifat </w:t>
      </w:r>
      <w:r w:rsidRPr="00F30DC8">
        <w:rPr>
          <w:rFonts w:ascii="Times New Roman" w:hAnsi="Times New Roman" w:cs="Times New Roman"/>
          <w:i/>
          <w:iCs/>
          <w:sz w:val="24"/>
          <w:szCs w:val="24"/>
        </w:rPr>
        <w:t xml:space="preserve">overprotection </w:t>
      </w:r>
      <w:r w:rsidRPr="00F30DC8">
        <w:rPr>
          <w:rFonts w:ascii="Times New Roman" w:hAnsi="Times New Roman" w:cs="Times New Roman"/>
          <w:sz w:val="24"/>
          <w:szCs w:val="24"/>
        </w:rPr>
        <w:t xml:space="preserve">(terlalu melindungi), </w:t>
      </w:r>
      <w:r w:rsidRPr="00F30DC8">
        <w:rPr>
          <w:rFonts w:ascii="Times New Roman" w:hAnsi="Times New Roman" w:cs="Times New Roman"/>
          <w:i/>
          <w:iCs/>
          <w:sz w:val="24"/>
          <w:szCs w:val="24"/>
        </w:rPr>
        <w:t xml:space="preserve">permissiveeness </w:t>
      </w:r>
      <w:r w:rsidRPr="00F30DC8">
        <w:rPr>
          <w:rFonts w:ascii="Times New Roman" w:hAnsi="Times New Roman" w:cs="Times New Roman"/>
          <w:sz w:val="24"/>
          <w:szCs w:val="24"/>
        </w:rPr>
        <w:t xml:space="preserve">(memberikan kebebasan), </w:t>
      </w:r>
      <w:r w:rsidRPr="00F30DC8">
        <w:rPr>
          <w:rFonts w:ascii="Times New Roman" w:hAnsi="Times New Roman" w:cs="Times New Roman"/>
          <w:i/>
          <w:iCs/>
          <w:sz w:val="24"/>
          <w:szCs w:val="24"/>
        </w:rPr>
        <w:t xml:space="preserve">rejection </w:t>
      </w:r>
      <w:r w:rsidRPr="00F30DC8">
        <w:rPr>
          <w:rFonts w:ascii="Times New Roman" w:hAnsi="Times New Roman" w:cs="Times New Roman"/>
          <w:sz w:val="24"/>
          <w:szCs w:val="24"/>
        </w:rPr>
        <w:t xml:space="preserve">(acuh tak acuh), </w:t>
      </w:r>
      <w:r w:rsidRPr="00F30DC8">
        <w:rPr>
          <w:rFonts w:ascii="Times New Roman" w:hAnsi="Times New Roman" w:cs="Times New Roman"/>
          <w:i/>
          <w:iCs/>
          <w:sz w:val="24"/>
          <w:szCs w:val="24"/>
        </w:rPr>
        <w:t xml:space="preserve">acceptence </w:t>
      </w:r>
      <w:r w:rsidRPr="00F30DC8">
        <w:rPr>
          <w:rFonts w:ascii="Times New Roman" w:hAnsi="Times New Roman" w:cs="Times New Roman"/>
          <w:sz w:val="24"/>
          <w:szCs w:val="24"/>
        </w:rPr>
        <w:t xml:space="preserve">(kasih sayang yang tulus), </w:t>
      </w:r>
      <w:r w:rsidRPr="00F30DC8">
        <w:rPr>
          <w:rFonts w:ascii="Times New Roman" w:hAnsi="Times New Roman" w:cs="Times New Roman"/>
          <w:i/>
          <w:iCs/>
          <w:sz w:val="24"/>
          <w:szCs w:val="24"/>
        </w:rPr>
        <w:t xml:space="preserve">domination </w:t>
      </w:r>
      <w:r w:rsidRPr="00F30DC8">
        <w:rPr>
          <w:rFonts w:ascii="Times New Roman" w:hAnsi="Times New Roman" w:cs="Times New Roman"/>
          <w:sz w:val="24"/>
          <w:szCs w:val="24"/>
        </w:rPr>
        <w:t xml:space="preserve">(mendominasi anak), </w:t>
      </w:r>
      <w:r w:rsidRPr="00F30DC8">
        <w:rPr>
          <w:rFonts w:ascii="Times New Roman" w:hAnsi="Times New Roman" w:cs="Times New Roman"/>
          <w:i/>
          <w:iCs/>
          <w:sz w:val="24"/>
          <w:szCs w:val="24"/>
        </w:rPr>
        <w:t xml:space="preserve">sibmission </w:t>
      </w:r>
      <w:r w:rsidRPr="00F30DC8">
        <w:rPr>
          <w:rFonts w:ascii="Times New Roman" w:hAnsi="Times New Roman" w:cs="Times New Roman"/>
          <w:sz w:val="24"/>
          <w:szCs w:val="24"/>
        </w:rPr>
        <w:t xml:space="preserve">(memanjakan) dan </w:t>
      </w:r>
      <w:r w:rsidRPr="00F30DC8">
        <w:rPr>
          <w:rFonts w:ascii="Times New Roman" w:hAnsi="Times New Roman" w:cs="Times New Roman"/>
          <w:i/>
          <w:iCs/>
          <w:sz w:val="24"/>
          <w:szCs w:val="24"/>
        </w:rPr>
        <w:t>overdiclipline</w:t>
      </w:r>
      <w:r w:rsidRPr="00F30DC8">
        <w:rPr>
          <w:rFonts w:ascii="Times New Roman" w:hAnsi="Times New Roman" w:cs="Times New Roman"/>
          <w:sz w:val="24"/>
          <w:szCs w:val="24"/>
        </w:rPr>
        <w:t>.</w:t>
      </w:r>
      <w:proofErr w:type="gramEnd"/>
      <w:r w:rsidRPr="00F30DC8">
        <w:rPr>
          <w:rStyle w:val="FootnoteReference"/>
          <w:rFonts w:ascii="Times New Roman" w:hAnsi="Times New Roman" w:cs="Times New Roman"/>
          <w:sz w:val="24"/>
          <w:szCs w:val="24"/>
        </w:rPr>
        <w:footnoteReference w:id="11"/>
      </w:r>
      <w:r w:rsidRPr="00F30DC8">
        <w:rPr>
          <w:rFonts w:ascii="Times New Roman" w:hAnsi="Times New Roman" w:cs="Times New Roman"/>
          <w:sz w:val="24"/>
          <w:szCs w:val="24"/>
        </w:rPr>
        <w:t xml:space="preserve"> Latar belakang orangtua yang beragam, dengan aktivitas dan kesibukan yang juga berbeda-beda, latar ekonomi yang tidak </w:t>
      </w:r>
      <w:proofErr w:type="gramStart"/>
      <w:r w:rsidRPr="00F30DC8">
        <w:rPr>
          <w:rFonts w:ascii="Times New Roman" w:hAnsi="Times New Roman" w:cs="Times New Roman"/>
          <w:sz w:val="24"/>
          <w:szCs w:val="24"/>
        </w:rPr>
        <w:t>sama</w:t>
      </w:r>
      <w:proofErr w:type="gramEnd"/>
      <w:r w:rsidRPr="00F30DC8">
        <w:rPr>
          <w:rFonts w:ascii="Times New Roman" w:hAnsi="Times New Roman" w:cs="Times New Roman"/>
          <w:sz w:val="24"/>
          <w:szCs w:val="24"/>
        </w:rPr>
        <w:t xml:space="preserve">, dan sebagainya, berimplikasi </w:t>
      </w:r>
      <w:r w:rsidRPr="00F30DC8">
        <w:rPr>
          <w:rFonts w:ascii="Times New Roman" w:hAnsi="Times New Roman" w:cs="Times New Roman"/>
          <w:sz w:val="24"/>
          <w:szCs w:val="24"/>
        </w:rPr>
        <w:lastRenderedPageBreak/>
        <w:t>pada perbedaan cara mendidik dan tingkat perhatian yang diberikan kepada anak. Hubungan harmonis yang terjalin dalam keluarga, penuh perhatian dan kasih sayang dari orangtua, dapat memberikan rasa nyaman bagi anak dalam menjalani proses perkembangannya. Sehingga komunikasi yang baik antara anak dan orangtua sangat dibutuuhkan untuk menciptakan kenyamanan anak ketika bersama keluarga dan mendukung proses perkembangan yang stabil dan ideal.</w:t>
      </w:r>
    </w:p>
    <w:p w:rsidR="007967A4" w:rsidRPr="00F30DC8" w:rsidRDefault="00A96384" w:rsidP="00A96384">
      <w:pPr>
        <w:ind w:left="0"/>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b/>
          <w:sz w:val="24"/>
          <w:szCs w:val="24"/>
          <w:lang w:val="id-ID" w:eastAsia="id-ID"/>
        </w:rPr>
        <w:t xml:space="preserve">Fase </w:t>
      </w:r>
      <w:r w:rsidR="007967A4" w:rsidRPr="00F30DC8">
        <w:rPr>
          <w:rFonts w:ascii="Times New Roman" w:eastAsia="Times New Roman" w:hAnsi="Times New Roman" w:cs="Times New Roman"/>
          <w:b/>
          <w:bCs/>
          <w:sz w:val="24"/>
          <w:szCs w:val="24"/>
          <w:lang w:eastAsia="id-ID"/>
        </w:rPr>
        <w:t>Perkembangan Anak</w:t>
      </w:r>
    </w:p>
    <w:p w:rsidR="007967A4" w:rsidRPr="00F30DC8" w:rsidRDefault="007967A4" w:rsidP="00A96384">
      <w:pPr>
        <w:ind w:left="0" w:firstLine="567"/>
        <w:rPr>
          <w:rFonts w:ascii="Times New Roman" w:eastAsia="Times New Roman" w:hAnsi="Times New Roman" w:cs="Times New Roman"/>
          <w:sz w:val="24"/>
          <w:szCs w:val="24"/>
          <w:lang w:val="id-ID" w:eastAsia="id-ID"/>
        </w:rPr>
      </w:pPr>
      <w:proofErr w:type="gramStart"/>
      <w:r w:rsidRPr="00F30DC8">
        <w:rPr>
          <w:rFonts w:ascii="Times New Roman" w:eastAsia="Times New Roman" w:hAnsi="Times New Roman" w:cs="Times New Roman"/>
          <w:sz w:val="24"/>
          <w:szCs w:val="24"/>
          <w:lang w:eastAsia="id-ID"/>
        </w:rPr>
        <w:t xml:space="preserve">Perkembangan merupakan perubahan yang </w:t>
      </w:r>
      <w:r w:rsidRPr="00F30DC8">
        <w:rPr>
          <w:rFonts w:ascii="Times New Roman" w:eastAsia="Times New Roman" w:hAnsi="Times New Roman" w:cs="Times New Roman"/>
          <w:i/>
          <w:sz w:val="24"/>
          <w:szCs w:val="24"/>
          <w:lang w:eastAsia="id-ID"/>
        </w:rPr>
        <w:t>sistematis</w:t>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i/>
          <w:sz w:val="24"/>
          <w:szCs w:val="24"/>
          <w:lang w:eastAsia="id-ID"/>
        </w:rPr>
        <w:t>progresif</w:t>
      </w:r>
      <w:r w:rsidRPr="00F30DC8">
        <w:rPr>
          <w:rFonts w:ascii="Times New Roman" w:eastAsia="Times New Roman" w:hAnsi="Times New Roman" w:cs="Times New Roman"/>
          <w:sz w:val="24"/>
          <w:szCs w:val="24"/>
          <w:lang w:eastAsia="id-ID"/>
        </w:rPr>
        <w:t>, dan</w:t>
      </w:r>
      <w:r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i/>
          <w:sz w:val="24"/>
          <w:szCs w:val="24"/>
          <w:lang w:eastAsia="id-ID"/>
        </w:rPr>
        <w:t>berkesinambungan</w:t>
      </w:r>
      <w:r w:rsidRPr="00F30DC8">
        <w:rPr>
          <w:rFonts w:ascii="Times New Roman" w:eastAsia="Times New Roman" w:hAnsi="Times New Roman" w:cs="Times New Roman"/>
          <w:sz w:val="24"/>
          <w:szCs w:val="24"/>
          <w:lang w:eastAsia="id-ID"/>
        </w:rPr>
        <w:t xml:space="preserve"> dalam diri individu </w:t>
      </w:r>
      <w:r w:rsidRPr="00F30DC8">
        <w:rPr>
          <w:rFonts w:ascii="Times New Roman" w:eastAsia="Times New Roman" w:hAnsi="Times New Roman" w:cs="Times New Roman"/>
          <w:sz w:val="24"/>
          <w:szCs w:val="24"/>
          <w:lang w:val="id-ID" w:eastAsia="id-ID"/>
        </w:rPr>
        <w:t xml:space="preserve">mulai </w:t>
      </w:r>
      <w:r w:rsidRPr="00F30DC8">
        <w:rPr>
          <w:rFonts w:ascii="Times New Roman" w:eastAsia="Times New Roman" w:hAnsi="Times New Roman" w:cs="Times New Roman"/>
          <w:sz w:val="24"/>
          <w:szCs w:val="24"/>
          <w:lang w:eastAsia="id-ID"/>
        </w:rPr>
        <w:t>sejak lahir hingga akhir hayat</w:t>
      </w:r>
      <w:r w:rsidRPr="00F30DC8">
        <w:rPr>
          <w:rFonts w:ascii="Times New Roman" w:eastAsia="Times New Roman" w:hAnsi="Times New Roman" w:cs="Times New Roman"/>
          <w:sz w:val="24"/>
          <w:szCs w:val="24"/>
          <w:lang w:val="id-ID" w:eastAsia="id-ID"/>
        </w:rPr>
        <w:t xml:space="preserve">, dan perkembangan </w:t>
      </w:r>
      <w:r w:rsidRPr="00F30DC8">
        <w:rPr>
          <w:rFonts w:ascii="Times New Roman" w:eastAsia="Times New Roman" w:hAnsi="Times New Roman" w:cs="Times New Roman"/>
          <w:sz w:val="24"/>
          <w:szCs w:val="24"/>
          <w:lang w:eastAsia="id-ID"/>
        </w:rPr>
        <w:t xml:space="preserve">dijalani oleh </w:t>
      </w:r>
      <w:r w:rsidRPr="00F30DC8">
        <w:rPr>
          <w:rFonts w:ascii="Times New Roman" w:eastAsia="Times New Roman" w:hAnsi="Times New Roman" w:cs="Times New Roman"/>
          <w:sz w:val="24"/>
          <w:szCs w:val="24"/>
          <w:lang w:val="id-ID" w:eastAsia="id-ID"/>
        </w:rPr>
        <w:t>individu dari sejak kelahiran hingga mencapai tingkat kematangan dan kedewasaan.</w:t>
      </w:r>
      <w:proofErr w:type="gramEnd"/>
      <w:r w:rsidRPr="00F30DC8">
        <w:rPr>
          <w:rFonts w:ascii="Times New Roman" w:eastAsia="Times New Roman" w:hAnsi="Times New Roman" w:cs="Times New Roman"/>
          <w:sz w:val="24"/>
          <w:szCs w:val="24"/>
          <w:lang w:val="id-ID" w:eastAsia="id-ID"/>
        </w:rPr>
        <w:t xml:space="preserve"> Kemudian maksud dari aspek-aspek perkembangan di atas adalah, sistematis merupakan perkembangan yang normal atau sesuai tahapan dan urutannya, dan progresif adalah perkembangan atau metamorfosis individu menuju kondisi yang ideal, dan berkesinambungan bermakna konsistensi proses atau tahapan perkembangan sampai pada tingkat optimum yang dapat dicapai.</w:t>
      </w:r>
    </w:p>
    <w:p w:rsidR="007967A4" w:rsidRPr="00F30DC8" w:rsidRDefault="007967A4"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Kemudian definisi berbeda dan lebih spesifik dikemukakan bahwa perkembangan dinyatakan dalam rangka menata berbagai perubahan dalam aspek kejiwaan, aspek tersebut meliputi kognitif, emosi, sosial, moral, bahasa, dan agama.</w:t>
      </w:r>
      <w:r w:rsidRPr="00F30DC8">
        <w:rPr>
          <w:rStyle w:val="FootnoteReference"/>
          <w:rFonts w:ascii="Times New Roman" w:hAnsi="Times New Roman" w:cs="Times New Roman"/>
          <w:sz w:val="24"/>
          <w:szCs w:val="24"/>
        </w:rPr>
        <w:footnoteReference w:id="12"/>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Berdasarkan penjelasan di atas dapat terlihat dengan tegas perbedaan antara makna perkembangan dan pertumbuhan serta aspek-aspek yang dilingkupinya, yaitu perkembangan menelaah individu dalam aspek kejiwaan atau bagian yang abstrak dan pertumbuhan menelaah individu dalam aspek fisiologis atau bagian material/kongkrit, sehingga kemudian muncul kesimpulan bahwa dimensi fisik sering diistilahkan dengan jasmani dan dimensi psikis diistilahkan dengan rohani. Kemudian b</w:t>
      </w:r>
      <w:r w:rsidRPr="00F30DC8">
        <w:rPr>
          <w:rFonts w:ascii="Times New Roman" w:eastAsia="Times New Roman" w:hAnsi="Times New Roman" w:cs="Times New Roman"/>
          <w:sz w:val="24"/>
          <w:szCs w:val="24"/>
          <w:lang w:eastAsia="id-ID"/>
        </w:rPr>
        <w:t>eberapa dimensi perkembangan dijelaskan sebagaimana berikut:</w:t>
      </w:r>
      <w:r w:rsidRPr="00F30DC8">
        <w:rPr>
          <w:rStyle w:val="FootnoteReference"/>
          <w:rFonts w:ascii="Times New Roman" w:hAnsi="Times New Roman" w:cs="Times New Roman"/>
          <w:sz w:val="24"/>
          <w:szCs w:val="24"/>
        </w:rPr>
        <w:footnoteReference w:id="13"/>
      </w:r>
    </w:p>
    <w:p w:rsidR="007967A4" w:rsidRPr="00F30DC8" w:rsidRDefault="007967A4"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i/>
          <w:sz w:val="24"/>
          <w:szCs w:val="24"/>
          <w:lang w:val="id-ID" w:eastAsia="id-ID"/>
        </w:rPr>
        <w:t>Pertama;</w:t>
      </w:r>
      <w:r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sz w:val="24"/>
          <w:szCs w:val="24"/>
          <w:lang w:eastAsia="id-ID"/>
        </w:rPr>
        <w:t>Pematangan (</w:t>
      </w:r>
      <w:r w:rsidRPr="00F30DC8">
        <w:rPr>
          <w:rFonts w:ascii="Times New Roman" w:eastAsia="Times New Roman" w:hAnsi="Times New Roman" w:cs="Times New Roman"/>
          <w:i/>
          <w:iCs/>
          <w:sz w:val="24"/>
          <w:szCs w:val="24"/>
          <w:lang w:eastAsia="id-ID"/>
        </w:rPr>
        <w:t>maturation</w:t>
      </w:r>
      <w:r w:rsidRPr="00F30DC8">
        <w:rPr>
          <w:rFonts w:ascii="Times New Roman" w:eastAsia="Times New Roman" w:hAnsi="Times New Roman" w:cs="Times New Roman"/>
          <w:sz w:val="24"/>
          <w:szCs w:val="24"/>
          <w:lang w:eastAsia="id-ID"/>
        </w:rPr>
        <w:t>).</w:t>
      </w:r>
      <w:r w:rsidRPr="00F30DC8">
        <w:rPr>
          <w:rFonts w:ascii="Times New Roman" w:eastAsia="Times New Roman" w:hAnsi="Times New Roman" w:cs="Times New Roman"/>
          <w:i/>
          <w:iCs/>
          <w:sz w:val="24"/>
          <w:szCs w:val="24"/>
          <w:lang w:val="id-ID" w:eastAsia="id-ID"/>
        </w:rPr>
        <w:t xml:space="preserve"> </w:t>
      </w:r>
      <w:proofErr w:type="gramStart"/>
      <w:r w:rsidRPr="00F30DC8">
        <w:rPr>
          <w:rFonts w:ascii="Times New Roman" w:eastAsia="Times New Roman" w:hAnsi="Times New Roman" w:cs="Times New Roman"/>
          <w:sz w:val="24"/>
          <w:szCs w:val="24"/>
          <w:lang w:eastAsia="id-ID"/>
        </w:rPr>
        <w:t>Kemunculan dan perkembangan karakteristik pribadi berjalan dalam sebuah urutan ter</w:t>
      </w:r>
      <w:r w:rsidRPr="00F30DC8">
        <w:rPr>
          <w:rFonts w:ascii="Times New Roman" w:eastAsia="Times New Roman" w:hAnsi="Times New Roman" w:cs="Times New Roman"/>
          <w:sz w:val="24"/>
          <w:szCs w:val="24"/>
          <w:lang w:val="id-ID" w:eastAsia="id-ID"/>
        </w:rPr>
        <w:t>a</w:t>
      </w:r>
      <w:r w:rsidRPr="00F30DC8">
        <w:rPr>
          <w:rFonts w:ascii="Times New Roman" w:eastAsia="Times New Roman" w:hAnsi="Times New Roman" w:cs="Times New Roman"/>
          <w:sz w:val="24"/>
          <w:szCs w:val="24"/>
          <w:lang w:eastAsia="id-ID"/>
        </w:rPr>
        <w:t>tur sejalan dengan pertumbuhan fisik.</w:t>
      </w:r>
      <w:proofErr w:type="gramEnd"/>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Pematangan mengacu pada pertumbuhan fisik dan perkembangan mengacu pada sistem saraf.</w:t>
      </w:r>
      <w:proofErr w:type="gramEnd"/>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Pematangan merupakan urutan teratur sejalan dengan pertumbuhan kemampuan dasar</w:t>
      </w:r>
      <w:r w:rsidRPr="00F30DC8">
        <w:rPr>
          <w:rFonts w:ascii="Times New Roman" w:eastAsia="Times New Roman" w:hAnsi="Times New Roman" w:cs="Times New Roman"/>
          <w:sz w:val="24"/>
          <w:szCs w:val="24"/>
          <w:lang w:val="id-ID" w:eastAsia="id-ID"/>
        </w:rPr>
        <w:t>,</w:t>
      </w:r>
      <w:r w:rsidRPr="00F30DC8">
        <w:rPr>
          <w:rFonts w:ascii="Times New Roman" w:eastAsia="Times New Roman" w:hAnsi="Times New Roman" w:cs="Times New Roman"/>
          <w:sz w:val="24"/>
          <w:szCs w:val="24"/>
          <w:lang w:eastAsia="id-ID"/>
        </w:rPr>
        <w:t xml:space="preserve"> khususnya kemampuan motorik, seperti merangkak dan berjalan.</w:t>
      </w:r>
      <w:proofErr w:type="gramEnd"/>
      <w:r w:rsidR="006A2FD5"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i/>
          <w:sz w:val="24"/>
          <w:szCs w:val="24"/>
          <w:lang w:val="id-ID" w:eastAsia="id-ID"/>
        </w:rPr>
        <w:t>Kedua;</w:t>
      </w:r>
      <w:r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sz w:val="24"/>
          <w:szCs w:val="24"/>
          <w:lang w:eastAsia="id-ID"/>
        </w:rPr>
        <w:t xml:space="preserve">Sekuensi teratur atau </w:t>
      </w:r>
      <w:r w:rsidRPr="00F30DC8">
        <w:rPr>
          <w:rFonts w:ascii="Times New Roman" w:eastAsia="Times New Roman" w:hAnsi="Times New Roman" w:cs="Times New Roman"/>
          <w:i/>
          <w:iCs/>
          <w:sz w:val="24"/>
          <w:szCs w:val="24"/>
          <w:lang w:eastAsia="id-ID"/>
        </w:rPr>
        <w:t>orderly sequence</w:t>
      </w:r>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Tingkat kematangan bervariasi pada masing-masing anak, meskipun urutan hampir universal.</w:t>
      </w:r>
      <w:proofErr w:type="gramEnd"/>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 xml:space="preserve">Secara umum, peningkatan </w:t>
      </w:r>
      <w:r w:rsidRPr="00F30DC8">
        <w:rPr>
          <w:rFonts w:ascii="Times New Roman" w:eastAsia="Times New Roman" w:hAnsi="Times New Roman" w:cs="Times New Roman"/>
          <w:sz w:val="24"/>
          <w:szCs w:val="24"/>
          <w:lang w:val="id-ID" w:eastAsia="id-ID"/>
        </w:rPr>
        <w:t>k</w:t>
      </w:r>
      <w:r w:rsidRPr="00F30DC8">
        <w:rPr>
          <w:rFonts w:ascii="Times New Roman" w:eastAsia="Times New Roman" w:hAnsi="Times New Roman" w:cs="Times New Roman"/>
          <w:sz w:val="24"/>
          <w:szCs w:val="24"/>
          <w:lang w:eastAsia="id-ID"/>
        </w:rPr>
        <w:t xml:space="preserve">ontrol otot pada bayi berawal dari kepala sampai kaki dan pada tubuh </w:t>
      </w:r>
      <w:r w:rsidRPr="00F30DC8">
        <w:rPr>
          <w:rFonts w:ascii="Times New Roman" w:eastAsia="Times New Roman" w:hAnsi="Times New Roman" w:cs="Times New Roman"/>
          <w:sz w:val="24"/>
          <w:szCs w:val="24"/>
          <w:lang w:eastAsia="id-ID"/>
        </w:rPr>
        <w:lastRenderedPageBreak/>
        <w:t>bagian tengah ke kaki.</w:t>
      </w:r>
      <w:proofErr w:type="gramEnd"/>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Urutan yang umumnya universal itu, misalnya, kemampuan menahan kepala sebalum bisa tengkurap sendiri, kemampuan duduk sebelum merangkak dan lain sebagainya.</w:t>
      </w:r>
      <w:proofErr w:type="gramEnd"/>
    </w:p>
    <w:p w:rsidR="007967A4" w:rsidRPr="00F30DC8" w:rsidRDefault="007967A4"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i/>
          <w:sz w:val="24"/>
          <w:szCs w:val="24"/>
          <w:lang w:val="id-ID" w:eastAsia="id-ID"/>
        </w:rPr>
        <w:t>Ketiga;</w:t>
      </w:r>
      <w:r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sz w:val="24"/>
          <w:szCs w:val="24"/>
          <w:lang w:eastAsia="id-ID"/>
        </w:rPr>
        <w:t>Prinsip kesiapan keutamaan gerak (</w:t>
      </w:r>
      <w:r w:rsidRPr="00F30DC8">
        <w:rPr>
          <w:rFonts w:ascii="Times New Roman" w:eastAsia="Times New Roman" w:hAnsi="Times New Roman" w:cs="Times New Roman"/>
          <w:i/>
          <w:iCs/>
          <w:sz w:val="24"/>
          <w:szCs w:val="24"/>
          <w:lang w:eastAsia="id-ID"/>
        </w:rPr>
        <w:t>readiness peinciple of motor primacy</w:t>
      </w:r>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 xml:space="preserve">Pematangan biasanya menciptakan kondisi kesiapan </w:t>
      </w:r>
      <w:r w:rsidRPr="00F30DC8">
        <w:rPr>
          <w:rFonts w:ascii="Times New Roman" w:eastAsia="Times New Roman" w:hAnsi="Times New Roman" w:cs="Times New Roman"/>
          <w:sz w:val="24"/>
          <w:szCs w:val="24"/>
          <w:lang w:val="id-ID" w:eastAsia="id-ID"/>
        </w:rPr>
        <w:t xml:space="preserve">individu </w:t>
      </w:r>
      <w:r w:rsidRPr="00F30DC8">
        <w:rPr>
          <w:rFonts w:ascii="Times New Roman" w:eastAsia="Times New Roman" w:hAnsi="Times New Roman" w:cs="Times New Roman"/>
          <w:sz w:val="24"/>
          <w:szCs w:val="24"/>
          <w:lang w:eastAsia="id-ID"/>
        </w:rPr>
        <w:t>untuk belajar</w:t>
      </w:r>
      <w:r w:rsidRPr="00F30DC8">
        <w:rPr>
          <w:rFonts w:ascii="Times New Roman" w:eastAsia="Times New Roman" w:hAnsi="Times New Roman" w:cs="Times New Roman"/>
          <w:sz w:val="24"/>
          <w:szCs w:val="24"/>
          <w:lang w:val="id-ID" w:eastAsia="id-ID"/>
        </w:rPr>
        <w:t xml:space="preserve">, termasuk di dalamnya adalah </w:t>
      </w:r>
      <w:r w:rsidRPr="00F30DC8">
        <w:rPr>
          <w:rFonts w:ascii="Times New Roman" w:eastAsia="Times New Roman" w:hAnsi="Times New Roman" w:cs="Times New Roman"/>
          <w:sz w:val="24"/>
          <w:szCs w:val="24"/>
          <w:lang w:eastAsia="id-ID"/>
        </w:rPr>
        <w:t xml:space="preserve">struktur fisik yang dipersiapkan </w:t>
      </w:r>
      <w:r w:rsidRPr="00F30DC8">
        <w:rPr>
          <w:rFonts w:ascii="Times New Roman" w:eastAsia="Times New Roman" w:hAnsi="Times New Roman" w:cs="Times New Roman"/>
          <w:sz w:val="24"/>
          <w:szCs w:val="24"/>
          <w:lang w:val="id-ID" w:eastAsia="id-ID"/>
        </w:rPr>
        <w:t>dengan sigap</w:t>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 xml:space="preserve">dan </w:t>
      </w:r>
      <w:r w:rsidRPr="00F30DC8">
        <w:rPr>
          <w:rFonts w:ascii="Times New Roman" w:eastAsia="Times New Roman" w:hAnsi="Times New Roman" w:cs="Times New Roman"/>
          <w:sz w:val="24"/>
          <w:szCs w:val="24"/>
          <w:lang w:eastAsia="id-ID"/>
        </w:rPr>
        <w:t xml:space="preserve">mestinya </w:t>
      </w:r>
      <w:r w:rsidRPr="00F30DC8">
        <w:rPr>
          <w:rFonts w:ascii="Times New Roman" w:eastAsia="Times New Roman" w:hAnsi="Times New Roman" w:cs="Times New Roman"/>
          <w:sz w:val="24"/>
          <w:szCs w:val="24"/>
          <w:lang w:val="id-ID" w:eastAsia="id-ID"/>
        </w:rPr>
        <w:t xml:space="preserve">tanpa </w:t>
      </w:r>
      <w:r w:rsidRPr="00F30DC8">
        <w:rPr>
          <w:rFonts w:ascii="Times New Roman" w:eastAsia="Times New Roman" w:hAnsi="Times New Roman" w:cs="Times New Roman"/>
          <w:sz w:val="24"/>
          <w:szCs w:val="24"/>
          <w:lang w:eastAsia="id-ID"/>
        </w:rPr>
        <w:t xml:space="preserve">dilakukan </w:t>
      </w:r>
      <w:r w:rsidRPr="00F30DC8">
        <w:rPr>
          <w:rFonts w:ascii="Times New Roman" w:eastAsia="Times New Roman" w:hAnsi="Times New Roman" w:cs="Times New Roman"/>
          <w:sz w:val="24"/>
          <w:szCs w:val="24"/>
          <w:lang w:val="id-ID" w:eastAsia="id-ID"/>
        </w:rPr>
        <w:t>latihan dengan</w:t>
      </w:r>
      <w:r w:rsidRPr="00F30DC8">
        <w:rPr>
          <w:rFonts w:ascii="Times New Roman" w:eastAsia="Times New Roman" w:hAnsi="Times New Roman" w:cs="Times New Roman"/>
          <w:sz w:val="24"/>
          <w:szCs w:val="24"/>
          <w:lang w:eastAsia="id-ID"/>
        </w:rPr>
        <w:t xml:space="preserve"> pemaksaan.</w:t>
      </w:r>
      <w:proofErr w:type="gramEnd"/>
      <w:r w:rsidRPr="00F30DC8">
        <w:rPr>
          <w:rFonts w:ascii="Times New Roman" w:eastAsia="Times New Roman" w:hAnsi="Times New Roman" w:cs="Times New Roman"/>
          <w:sz w:val="24"/>
          <w:szCs w:val="24"/>
          <w:lang w:eastAsia="id-ID"/>
        </w:rPr>
        <w:t xml:space="preserve"> Misalnya, mencoba mengajari anak untuk berjalan ke toilet atau naik sepeda sebalum siap, n</w:t>
      </w:r>
      <w:r w:rsidRPr="00F30DC8">
        <w:rPr>
          <w:rFonts w:ascii="Times New Roman" w:eastAsia="Times New Roman" w:hAnsi="Times New Roman" w:cs="Times New Roman"/>
          <w:sz w:val="24"/>
          <w:szCs w:val="24"/>
          <w:lang w:val="id-ID" w:eastAsia="id-ID"/>
        </w:rPr>
        <w:t>amun berbeda jika anak telah memiliki kesiapan fisik, ia akan mudah menerima dan meresap berbagai pelatihan, aba-aba, dan pembelajaran karena secara fisik anak telah siap menerima berbagai hal dari luar dirinya.</w:t>
      </w:r>
    </w:p>
    <w:p w:rsidR="007967A4" w:rsidRPr="00F30DC8" w:rsidRDefault="007967A4"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i/>
          <w:sz w:val="24"/>
          <w:szCs w:val="24"/>
          <w:lang w:val="id-ID" w:eastAsia="id-ID"/>
        </w:rPr>
        <w:t>Keempat;</w:t>
      </w:r>
      <w:r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sz w:val="24"/>
          <w:szCs w:val="24"/>
          <w:lang w:eastAsia="id-ID"/>
        </w:rPr>
        <w:t>Temperamen (</w:t>
      </w:r>
      <w:r w:rsidRPr="00F30DC8">
        <w:rPr>
          <w:rFonts w:ascii="Times New Roman" w:eastAsia="Times New Roman" w:hAnsi="Times New Roman" w:cs="Times New Roman"/>
          <w:i/>
          <w:iCs/>
          <w:sz w:val="24"/>
          <w:szCs w:val="24"/>
          <w:lang w:eastAsia="id-ID"/>
        </w:rPr>
        <w:t>temperament</w:t>
      </w:r>
      <w:r w:rsidRPr="00F30DC8">
        <w:rPr>
          <w:rFonts w:ascii="Times New Roman" w:eastAsia="Times New Roman" w:hAnsi="Times New Roman" w:cs="Times New Roman"/>
          <w:sz w:val="24"/>
          <w:szCs w:val="24"/>
          <w:lang w:eastAsia="id-ID"/>
        </w:rPr>
        <w:t>) mengacu pada ciri kepribadian, seperti suasana hati, kepekaan, dan tingkat energ</w:t>
      </w:r>
      <w:r w:rsidRPr="00F30DC8">
        <w:rPr>
          <w:rFonts w:ascii="Times New Roman" w:eastAsia="Times New Roman" w:hAnsi="Times New Roman" w:cs="Times New Roman"/>
          <w:sz w:val="24"/>
          <w:szCs w:val="24"/>
          <w:lang w:val="id-ID" w:eastAsia="id-ID"/>
        </w:rPr>
        <w:t>i</w:t>
      </w:r>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 xml:space="preserve">Bayi baru lahir berbeda dalam kegiatan, lekas marah, </w:t>
      </w:r>
      <w:r w:rsidRPr="00F30DC8">
        <w:rPr>
          <w:rFonts w:ascii="Times New Roman" w:eastAsia="Times New Roman" w:hAnsi="Times New Roman" w:cs="Times New Roman"/>
          <w:i/>
          <w:iCs/>
          <w:sz w:val="24"/>
          <w:szCs w:val="24"/>
          <w:lang w:eastAsia="id-ID"/>
        </w:rPr>
        <w:t xml:space="preserve">distracbility, </w:t>
      </w:r>
      <w:r w:rsidRPr="00F30DC8">
        <w:rPr>
          <w:rFonts w:ascii="Times New Roman" w:eastAsia="Times New Roman" w:hAnsi="Times New Roman" w:cs="Times New Roman"/>
          <w:sz w:val="24"/>
          <w:szCs w:val="24"/>
          <w:lang w:eastAsia="id-ID"/>
        </w:rPr>
        <w:t>dan aspe</w:t>
      </w:r>
      <w:r w:rsidRPr="00F30DC8">
        <w:rPr>
          <w:rFonts w:ascii="Times New Roman" w:eastAsia="Times New Roman" w:hAnsi="Times New Roman" w:cs="Times New Roman"/>
          <w:sz w:val="24"/>
          <w:szCs w:val="24"/>
          <w:lang w:val="id-ID" w:eastAsia="id-ID"/>
        </w:rPr>
        <w:t>k-aspek</w:t>
      </w:r>
      <w:r w:rsidRPr="00F30DC8">
        <w:rPr>
          <w:rFonts w:ascii="Times New Roman" w:eastAsia="Times New Roman" w:hAnsi="Times New Roman" w:cs="Times New Roman"/>
          <w:sz w:val="24"/>
          <w:szCs w:val="24"/>
          <w:lang w:eastAsia="id-ID"/>
        </w:rPr>
        <w:t xml:space="preserve"> lain dari </w:t>
      </w:r>
      <w:r w:rsidRPr="00F30DC8">
        <w:rPr>
          <w:rFonts w:ascii="Times New Roman" w:eastAsia="Times New Roman" w:hAnsi="Times New Roman" w:cs="Times New Roman"/>
          <w:sz w:val="24"/>
          <w:szCs w:val="24"/>
          <w:lang w:val="id-ID" w:eastAsia="id-ID"/>
        </w:rPr>
        <w:t xml:space="preserve">kasus </w:t>
      </w:r>
      <w:r w:rsidRPr="00F30DC8">
        <w:rPr>
          <w:rFonts w:ascii="Times New Roman" w:eastAsia="Times New Roman" w:hAnsi="Times New Roman" w:cs="Times New Roman"/>
          <w:sz w:val="24"/>
          <w:szCs w:val="24"/>
          <w:lang w:eastAsia="id-ID"/>
        </w:rPr>
        <w:t>temperamen.</w:t>
      </w:r>
      <w:proofErr w:type="gramEnd"/>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 xml:space="preserve">Berdasarkan </w:t>
      </w:r>
      <w:r w:rsidRPr="00F30DC8">
        <w:rPr>
          <w:rFonts w:ascii="Times New Roman" w:eastAsia="Times New Roman" w:hAnsi="Times New Roman" w:cs="Times New Roman"/>
          <w:sz w:val="24"/>
          <w:szCs w:val="24"/>
          <w:lang w:eastAsia="id-ID"/>
        </w:rPr>
        <w:t>perbedaan bawaan pada masing-masing anak</w:t>
      </w:r>
      <w:r w:rsidRPr="00F30DC8">
        <w:rPr>
          <w:rFonts w:ascii="Times New Roman" w:eastAsia="Times New Roman" w:hAnsi="Times New Roman" w:cs="Times New Roman"/>
          <w:sz w:val="24"/>
          <w:szCs w:val="24"/>
          <w:lang w:val="id-ID" w:eastAsia="id-ID"/>
        </w:rPr>
        <w:t xml:space="preserve"> kemudian</w:t>
      </w:r>
      <w:r w:rsidRPr="00F30DC8">
        <w:rPr>
          <w:rFonts w:ascii="Times New Roman" w:eastAsia="Times New Roman" w:hAnsi="Times New Roman" w:cs="Times New Roman"/>
          <w:sz w:val="24"/>
          <w:szCs w:val="24"/>
          <w:lang w:eastAsia="id-ID"/>
        </w:rPr>
        <w:t xml:space="preserve"> berbeda pula kesiapan mereka untuk bisa tersenyum, menangis, menyanyi, menjangkau atau meminta perhatian.</w:t>
      </w:r>
    </w:p>
    <w:p w:rsidR="007967A4" w:rsidRPr="00F30DC8" w:rsidRDefault="007967A4"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Secara umum setiap </w:t>
      </w:r>
      <w:r w:rsidRPr="00F30DC8">
        <w:rPr>
          <w:rFonts w:ascii="Times New Roman" w:eastAsia="Times New Roman" w:hAnsi="Times New Roman" w:cs="Times New Roman"/>
          <w:sz w:val="24"/>
          <w:szCs w:val="24"/>
          <w:lang w:eastAsia="id-ID"/>
        </w:rPr>
        <w:t xml:space="preserve">anak memiliki </w:t>
      </w:r>
      <w:r w:rsidRPr="00F30DC8">
        <w:rPr>
          <w:rFonts w:ascii="Times New Roman" w:eastAsia="Times New Roman" w:hAnsi="Times New Roman" w:cs="Times New Roman"/>
          <w:sz w:val="24"/>
          <w:szCs w:val="24"/>
          <w:lang w:val="id-ID" w:eastAsia="id-ID"/>
        </w:rPr>
        <w:t>perkembangan yang sama, namun terdapat beberapa anak yang melalui atau mengalami fase perkembangan yang berbeda, mulai dari sejak lahir hingga tumbuh dewasa dengan melewati tahapan-tahapan perkembangan tertentu. Adapun periodisasi dalam perkembangan anak dikelompokkan ke dalam beberapa fase berdasarkan rentang usia, yaitu: dari sejak lahir hingga berusia 3 tahun disebut periode pra-lahir, bayi, dan balita, kemudian pada usia 3-6 tahun disebut periode masa anak-anak awal, pada usia 6-11 tahun disebut periode masa anak-anak, dan pada usia 11-20 tahun disebut periode masa remaja.</w:t>
      </w:r>
      <w:r w:rsidRPr="00F30DC8">
        <w:rPr>
          <w:rStyle w:val="FootnoteReference"/>
          <w:rFonts w:ascii="Times New Roman" w:hAnsi="Times New Roman" w:cs="Times New Roman"/>
          <w:sz w:val="24"/>
          <w:szCs w:val="24"/>
        </w:rPr>
        <w:footnoteReference w:id="14"/>
      </w:r>
    </w:p>
    <w:p w:rsidR="007967A4" w:rsidRPr="00F30DC8" w:rsidRDefault="007967A4"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Uraian periodisasi perkembangan anak tersebut tidak hanya berfungsi sebagai informasi tahapan perkembangan anak namun juga memberikan perhatian kepada para orangtua untuk bentul-betul faham dan mampu memberikan pendidikan kepada anak sesuai dengan fase perkembangannya. Sebab, setiap masing-masing fase perkembangan anak memiliki kecenderungan dan model perhatian yang berbeda, sehingga menjadi tanggungjawab orangtua untuk mengetahui dan mampu menyesuaikan pendidikan yang diberikan berdasarkan perkembangan anak.</w:t>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 xml:space="preserve">Pola pendidikan orangtua dan perkembangan anak merupakan dua hal yang berhubungan kuat dan saling menentukan keduanya (simbiosis mutualisme), artinya layanan pendidikan keluarga menentukan perkembangan psikologis dan emosi anak yang normal dan pertumbuhan fisiologis yang ideal. </w:t>
      </w:r>
    </w:p>
    <w:p w:rsidR="007967A4" w:rsidRPr="00F30DC8" w:rsidRDefault="007967A4" w:rsidP="00A96384">
      <w:pPr>
        <w:pStyle w:val="ListParagraph"/>
        <w:ind w:left="0" w:firstLine="567"/>
        <w:rPr>
          <w:rFonts w:ascii="Times New Roman" w:eastAsia="Times New Roman" w:hAnsi="Times New Roman" w:cs="Times New Roman"/>
          <w:sz w:val="24"/>
          <w:szCs w:val="24"/>
          <w:lang w:eastAsia="id-ID"/>
        </w:rPr>
      </w:pPr>
      <w:r w:rsidRPr="00F30DC8">
        <w:rPr>
          <w:rFonts w:ascii="Times New Roman" w:eastAsia="Times New Roman" w:hAnsi="Times New Roman" w:cs="Times New Roman"/>
          <w:sz w:val="24"/>
          <w:szCs w:val="24"/>
          <w:lang w:val="id-ID" w:eastAsia="id-ID"/>
        </w:rPr>
        <w:lastRenderedPageBreak/>
        <w:t>Upaya-upaya pemenuhan kebutuhan anak yang maksimal serta pola komunikasi yang dibangun menentukan kehangatan hubungan antara anak dan orangtua dalam keluarga. Dalam keluarga akan terbentuk ikatan batin dan hubungan emosional antara anak dengan pengasuhnya serta akan membentuk sikap-sikap dan kecenderungan yang sama antara keduanya. Pada masa kanak-kanak awal (early childhood) anak cenderung mengembangkan kontrol diri lebih kuat, menyatakan otonomi dirinya, dan besarnya ketertarikan pada anak-anak lain sebayanya, namun pada waktu bersamaan pada fase tersebut dibutuhkan kontrol ekstra dari orangtuanya supaya perkembangan anak berjalan normal dan tidak terjerumus pada ha-hal yang berbahaya, baik berbahaya dalam aspek fisik, mental, maupun moral. Sehingga pengawasan orangtualah yang terlibat menentukan proses perkembangan anak menujuu pribadi yang baik dan ideal.</w:t>
      </w:r>
    </w:p>
    <w:p w:rsidR="007967A4" w:rsidRPr="00F30DC8" w:rsidRDefault="007967A4" w:rsidP="00A96384">
      <w:pPr>
        <w:ind w:left="0"/>
        <w:rPr>
          <w:rFonts w:ascii="Times New Roman" w:eastAsia="Times New Roman" w:hAnsi="Times New Roman" w:cs="Times New Roman"/>
          <w:b/>
          <w:bCs/>
          <w:sz w:val="24"/>
          <w:szCs w:val="24"/>
          <w:lang w:val="id-ID" w:eastAsia="id-ID"/>
        </w:rPr>
      </w:pPr>
      <w:r w:rsidRPr="00F30DC8">
        <w:rPr>
          <w:rFonts w:ascii="Times New Roman" w:eastAsia="Times New Roman" w:hAnsi="Times New Roman" w:cs="Times New Roman"/>
          <w:b/>
          <w:bCs/>
          <w:sz w:val="24"/>
          <w:szCs w:val="24"/>
          <w:lang w:eastAsia="id-ID"/>
        </w:rPr>
        <w:t>Tahapan Perkembangan Anak</w:t>
      </w:r>
    </w:p>
    <w:p w:rsidR="007967A4" w:rsidRPr="00F30DC8" w:rsidRDefault="007967A4" w:rsidP="00A96384">
      <w:pPr>
        <w:pStyle w:val="ListParagraph"/>
        <w:ind w:left="0" w:firstLine="567"/>
        <w:rPr>
          <w:rFonts w:ascii="Times New Roman" w:hAnsi="Times New Roman" w:cs="Times New Roman"/>
          <w:sz w:val="24"/>
          <w:szCs w:val="24"/>
          <w:lang w:val="id-ID"/>
        </w:rPr>
      </w:pPr>
      <w:r w:rsidRPr="00F30DC8">
        <w:rPr>
          <w:rFonts w:ascii="Times New Roman" w:eastAsia="Times New Roman" w:hAnsi="Times New Roman" w:cs="Times New Roman"/>
          <w:bCs/>
          <w:i/>
          <w:sz w:val="24"/>
          <w:szCs w:val="24"/>
          <w:lang w:eastAsia="id-ID"/>
        </w:rPr>
        <w:t>Periode pra lahir</w:t>
      </w:r>
      <w:r w:rsidRPr="00F30DC8">
        <w:rPr>
          <w:rFonts w:ascii="Times New Roman" w:eastAsia="Times New Roman" w:hAnsi="Times New Roman" w:cs="Times New Roman"/>
          <w:i/>
          <w:sz w:val="24"/>
          <w:szCs w:val="24"/>
          <w:lang w:eastAsia="id-ID"/>
        </w:rPr>
        <w:t>,</w:t>
      </w:r>
      <w:r w:rsidRPr="00F30DC8">
        <w:rPr>
          <w:rFonts w:ascii="Times New Roman" w:eastAsia="Times New Roman" w:hAnsi="Times New Roman" w:cs="Times New Roman"/>
          <w:sz w:val="24"/>
          <w:szCs w:val="24"/>
          <w:lang w:eastAsia="id-ID"/>
        </w:rPr>
        <w:t xml:space="preserve"> </w:t>
      </w:r>
      <w:r w:rsidRPr="00F30DC8">
        <w:rPr>
          <w:rFonts w:ascii="Times New Roman" w:hAnsi="Times New Roman" w:cs="Times New Roman"/>
          <w:sz w:val="24"/>
          <w:szCs w:val="24"/>
        </w:rPr>
        <w:t>Masa perkembangan pra lahir atau dikenal dengan istilah pre-natal merupakan masa pertumbuhan dan perkembangan calon makhluk hidup yang masih berada dalam rahim seorang ibu, fase pra lahir biasa didefinisikan sebagai fase pembuahan yaitu proses terjadinya pembuahan akibat pertemuan ovum dan spermazoa, dan peristiwa pembuahan tersebut dikenal dengan istilah konsepsi. Pokok pertumbuhan</w:t>
      </w:r>
      <w:r w:rsidRPr="00F30DC8">
        <w:rPr>
          <w:rFonts w:ascii="Times New Roman" w:hAnsi="Times New Roman" w:cs="Times New Roman"/>
          <w:sz w:val="24"/>
          <w:szCs w:val="24"/>
          <w:lang w:val="id-ID"/>
        </w:rPr>
        <w:t xml:space="preserve"> di fase ini adalah </w:t>
      </w:r>
      <w:r w:rsidRPr="00F30DC8">
        <w:rPr>
          <w:rFonts w:ascii="Times New Roman" w:hAnsi="Times New Roman" w:cs="Times New Roman"/>
          <w:sz w:val="24"/>
          <w:szCs w:val="24"/>
        </w:rPr>
        <w:t xml:space="preserve">proses pembentukan struktur tubuh dan </w:t>
      </w:r>
      <w:r w:rsidRPr="00F30DC8">
        <w:rPr>
          <w:rFonts w:ascii="Times New Roman" w:hAnsi="Times New Roman" w:cs="Times New Roman"/>
          <w:sz w:val="24"/>
          <w:szCs w:val="24"/>
          <w:lang w:val="id-ID"/>
        </w:rPr>
        <w:t>p</w:t>
      </w:r>
      <w:r w:rsidRPr="00F30DC8">
        <w:rPr>
          <w:rFonts w:ascii="Times New Roman" w:hAnsi="Times New Roman" w:cs="Times New Roman"/>
          <w:sz w:val="24"/>
          <w:szCs w:val="24"/>
        </w:rPr>
        <w:t>erkembangan</w:t>
      </w:r>
      <w:r w:rsidRPr="00F30DC8">
        <w:rPr>
          <w:rFonts w:ascii="Times New Roman" w:hAnsi="Times New Roman" w:cs="Times New Roman"/>
          <w:sz w:val="24"/>
          <w:szCs w:val="24"/>
          <w:lang w:val="id-ID"/>
        </w:rPr>
        <w:t xml:space="preserve"> kognitif, psikologis, dan</w:t>
      </w:r>
      <w:r w:rsidRPr="00F30DC8">
        <w:rPr>
          <w:rFonts w:ascii="Times New Roman" w:hAnsi="Times New Roman" w:cs="Times New Roman"/>
          <w:sz w:val="24"/>
          <w:szCs w:val="24"/>
        </w:rPr>
        <w:t xml:space="preserve"> emosi calon bayi. </w:t>
      </w:r>
      <w:r w:rsidRPr="00F30DC8">
        <w:rPr>
          <w:rFonts w:ascii="Times New Roman" w:hAnsi="Times New Roman" w:cs="Times New Roman"/>
          <w:sz w:val="24"/>
          <w:szCs w:val="24"/>
          <w:lang w:val="id-ID"/>
        </w:rPr>
        <w:t>Selain itu,</w:t>
      </w:r>
      <w:r w:rsidRPr="00F30DC8">
        <w:rPr>
          <w:rFonts w:ascii="Times New Roman" w:hAnsi="Times New Roman" w:cs="Times New Roman"/>
          <w:sz w:val="24"/>
          <w:szCs w:val="24"/>
        </w:rPr>
        <w:t xml:space="preserve"> </w:t>
      </w:r>
      <w:r w:rsidRPr="00F30DC8">
        <w:rPr>
          <w:rFonts w:ascii="Times New Roman" w:hAnsi="Times New Roman" w:cs="Times New Roman"/>
          <w:sz w:val="24"/>
          <w:szCs w:val="24"/>
          <w:lang w:val="id-ID"/>
        </w:rPr>
        <w:t xml:space="preserve">dalam fase pra lahir </w:t>
      </w:r>
      <w:r w:rsidRPr="00F30DC8">
        <w:rPr>
          <w:rFonts w:ascii="Times New Roman" w:hAnsi="Times New Roman" w:cs="Times New Roman"/>
          <w:sz w:val="24"/>
          <w:szCs w:val="24"/>
        </w:rPr>
        <w:t xml:space="preserve">terjadi proses pembentukan kedekatan hubungan antara bayi dan orangtua </w:t>
      </w:r>
      <w:r w:rsidRPr="00F30DC8">
        <w:rPr>
          <w:rFonts w:ascii="Times New Roman" w:hAnsi="Times New Roman" w:cs="Times New Roman"/>
          <w:sz w:val="24"/>
          <w:szCs w:val="24"/>
          <w:lang w:val="id-ID"/>
        </w:rPr>
        <w:t>karena pada saat itu bayi telah dapat merespon suara ibu dan mulai menunjukkan rasa suka terhadap suara-suara tersebut,</w:t>
      </w:r>
      <w:r w:rsidRPr="00F30DC8">
        <w:rPr>
          <w:rStyle w:val="FootnoteReference"/>
          <w:rFonts w:ascii="Times New Roman" w:hAnsi="Times New Roman" w:cs="Times New Roman"/>
          <w:sz w:val="24"/>
          <w:szCs w:val="24"/>
        </w:rPr>
        <w:footnoteReference w:id="15"/>
      </w:r>
      <w:r w:rsidRPr="00F30DC8">
        <w:rPr>
          <w:rFonts w:ascii="Times New Roman" w:hAnsi="Times New Roman" w:cs="Times New Roman"/>
          <w:sz w:val="24"/>
          <w:szCs w:val="24"/>
          <w:lang w:val="id-ID"/>
        </w:rPr>
        <w:t xml:space="preserve"> serta adanya hubungan tersebut </w:t>
      </w:r>
      <w:r w:rsidRPr="00F30DC8">
        <w:rPr>
          <w:rFonts w:ascii="Times New Roman" w:hAnsi="Times New Roman" w:cs="Times New Roman"/>
          <w:sz w:val="24"/>
          <w:szCs w:val="24"/>
        </w:rPr>
        <w:t>berimplikasi terhadap kemampuan dan kecerdasan bayi dalam kandungan.</w:t>
      </w:r>
    </w:p>
    <w:p w:rsidR="007967A4" w:rsidRPr="00F30DC8" w:rsidRDefault="007967A4" w:rsidP="00A96384">
      <w:pPr>
        <w:ind w:left="0" w:firstLine="567"/>
        <w:rPr>
          <w:rFonts w:ascii="Times New Roman" w:hAnsi="Times New Roman" w:cs="Times New Roman"/>
          <w:sz w:val="24"/>
          <w:szCs w:val="24"/>
          <w:lang w:val="id-ID"/>
        </w:rPr>
      </w:pPr>
      <w:proofErr w:type="gramStart"/>
      <w:r w:rsidRPr="00F30DC8">
        <w:rPr>
          <w:rFonts w:ascii="Times New Roman" w:eastAsia="Times New Roman" w:hAnsi="Times New Roman" w:cs="Times New Roman"/>
          <w:bCs/>
          <w:i/>
          <w:sz w:val="24"/>
          <w:szCs w:val="24"/>
          <w:lang w:eastAsia="id-ID"/>
        </w:rPr>
        <w:t>Periode bayi dan belita</w:t>
      </w:r>
      <w:r w:rsidRPr="00F30DC8">
        <w:rPr>
          <w:rFonts w:ascii="Times New Roman" w:eastAsia="Times New Roman" w:hAnsi="Times New Roman" w:cs="Times New Roman"/>
          <w:i/>
          <w:sz w:val="24"/>
          <w:szCs w:val="24"/>
          <w:lang w:val="id-ID" w:eastAsia="id-ID"/>
        </w:rPr>
        <w:t>;</w:t>
      </w:r>
      <w:r w:rsidRPr="00F30DC8">
        <w:rPr>
          <w:rFonts w:ascii="Times New Roman" w:eastAsia="Times New Roman" w:hAnsi="Times New Roman" w:cs="Times New Roman"/>
          <w:sz w:val="24"/>
          <w:szCs w:val="24"/>
          <w:lang w:eastAsia="id-ID"/>
        </w:rPr>
        <w:t xml:space="preserve"> ada dua masa yang dilalui oleh anak yaitu masa vital dan masa estetik.</w:t>
      </w:r>
      <w:proofErr w:type="gramEnd"/>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 xml:space="preserve">Pada masa </w:t>
      </w:r>
      <w:r w:rsidRPr="00F30DC8">
        <w:rPr>
          <w:rFonts w:ascii="Times New Roman" w:eastAsia="Times New Roman" w:hAnsi="Times New Roman" w:cs="Times New Roman"/>
          <w:sz w:val="24"/>
          <w:szCs w:val="24"/>
          <w:lang w:val="id-ID" w:eastAsia="id-ID"/>
        </w:rPr>
        <w:t>v</w:t>
      </w:r>
      <w:r w:rsidRPr="00F30DC8">
        <w:rPr>
          <w:rFonts w:ascii="Times New Roman" w:eastAsia="Times New Roman" w:hAnsi="Times New Roman" w:cs="Times New Roman"/>
          <w:sz w:val="24"/>
          <w:szCs w:val="24"/>
          <w:lang w:eastAsia="id-ID"/>
        </w:rPr>
        <w:t>ital individu menggunakan fungsi-fungsi biologis untuk menemukan berbagai hal dalam dunianya</w:t>
      </w:r>
      <w:r w:rsidRPr="00F30DC8">
        <w:rPr>
          <w:rFonts w:ascii="Times New Roman" w:eastAsia="Times New Roman" w:hAnsi="Times New Roman" w:cs="Times New Roman"/>
          <w:sz w:val="24"/>
          <w:szCs w:val="24"/>
          <w:lang w:val="id-ID" w:eastAsia="id-ID"/>
        </w:rPr>
        <w:t xml:space="preserve">, pada </w:t>
      </w:r>
      <w:r w:rsidRPr="00F30DC8">
        <w:rPr>
          <w:rFonts w:ascii="Times New Roman" w:eastAsia="Times New Roman" w:hAnsi="Times New Roman" w:cs="Times New Roman"/>
          <w:sz w:val="24"/>
          <w:szCs w:val="24"/>
          <w:lang w:eastAsia="id-ID"/>
        </w:rPr>
        <w:t>masa belajar tahun pertama Freud menyebutnya sebagai masa oral (mulut) karena mulut dipandang sebagai sumber kenikmatan dan merupakan alat untuk melakukan eksplorasi dan belajar.</w:t>
      </w:r>
      <w:proofErr w:type="gramEnd"/>
      <w:r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Pada tahun kedua anak belajar berjalan sehingga anak belajar menguasai ruang, mulai dari yang paling dekat sampai dengan yang jauh.</w:t>
      </w:r>
      <w:proofErr w:type="gramEnd"/>
      <w:r w:rsidRPr="00F30DC8">
        <w:rPr>
          <w:rFonts w:ascii="Times New Roman" w:eastAsia="Times New Roman" w:hAnsi="Times New Roman" w:cs="Times New Roman"/>
          <w:sz w:val="24"/>
          <w:szCs w:val="24"/>
          <w:lang w:eastAsia="id-ID"/>
        </w:rPr>
        <w:t xml:space="preserve"> Pada tahun kedua </w:t>
      </w:r>
      <w:r w:rsidRPr="00F30DC8">
        <w:rPr>
          <w:rFonts w:ascii="Times New Roman" w:eastAsia="Times New Roman" w:hAnsi="Times New Roman" w:cs="Times New Roman"/>
          <w:sz w:val="24"/>
          <w:szCs w:val="24"/>
          <w:lang w:val="id-ID" w:eastAsia="id-ID"/>
        </w:rPr>
        <w:t xml:space="preserve">pula </w:t>
      </w:r>
      <w:r w:rsidRPr="00F30DC8">
        <w:rPr>
          <w:rFonts w:ascii="Times New Roman" w:eastAsia="Times New Roman" w:hAnsi="Times New Roman" w:cs="Times New Roman"/>
          <w:sz w:val="24"/>
          <w:szCs w:val="24"/>
          <w:lang w:eastAsia="id-ID"/>
        </w:rPr>
        <w:t xml:space="preserve">umumnya </w:t>
      </w:r>
      <w:r w:rsidRPr="00F30DC8">
        <w:rPr>
          <w:rFonts w:ascii="Times New Roman" w:eastAsia="Times New Roman" w:hAnsi="Times New Roman" w:cs="Times New Roman"/>
          <w:sz w:val="24"/>
          <w:szCs w:val="24"/>
          <w:lang w:val="id-ID" w:eastAsia="id-ID"/>
        </w:rPr>
        <w:t>anak telah mulai diberikan kebiasaan-kebiasaan baru seperti pembiasaan kebersihan, m</w:t>
      </w:r>
      <w:r w:rsidRPr="00F30DC8">
        <w:rPr>
          <w:rFonts w:ascii="Times New Roman" w:eastAsia="Times New Roman" w:hAnsi="Times New Roman" w:cs="Times New Roman"/>
          <w:sz w:val="24"/>
          <w:szCs w:val="24"/>
          <w:lang w:eastAsia="id-ID"/>
        </w:rPr>
        <w:t xml:space="preserve">elalui latihan kebersihan anak </w:t>
      </w:r>
      <w:proofErr w:type="gramStart"/>
      <w:r w:rsidRPr="00F30DC8">
        <w:rPr>
          <w:rFonts w:ascii="Times New Roman" w:eastAsia="Times New Roman" w:hAnsi="Times New Roman" w:cs="Times New Roman"/>
          <w:sz w:val="24"/>
          <w:szCs w:val="24"/>
          <w:lang w:val="id-ID" w:eastAsia="id-ID"/>
        </w:rPr>
        <w:t>akan</w:t>
      </w:r>
      <w:proofErr w:type="gramEnd"/>
      <w:r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sz w:val="24"/>
          <w:szCs w:val="24"/>
          <w:lang w:eastAsia="id-ID"/>
        </w:rPr>
        <w:t>belajar mengendalikan impuls-impuls atau dorongan-dorongan yang datang dari dalam dirinya</w:t>
      </w:r>
      <w:r w:rsidRPr="00F30DC8">
        <w:rPr>
          <w:rFonts w:ascii="Times New Roman" w:eastAsia="Times New Roman" w:hAnsi="Times New Roman" w:cs="Times New Roman"/>
          <w:sz w:val="24"/>
          <w:szCs w:val="24"/>
          <w:lang w:val="id-ID" w:eastAsia="id-ID"/>
        </w:rPr>
        <w:t>.</w:t>
      </w:r>
      <w:r w:rsidRPr="00F30DC8">
        <w:rPr>
          <w:rStyle w:val="FootnoteReference"/>
          <w:rFonts w:ascii="Times New Roman" w:hAnsi="Times New Roman" w:cs="Times New Roman"/>
          <w:sz w:val="24"/>
          <w:szCs w:val="24"/>
        </w:rPr>
        <w:footnoteReference w:id="16"/>
      </w:r>
    </w:p>
    <w:p w:rsidR="007967A4" w:rsidRPr="00F30DC8" w:rsidRDefault="007967A4" w:rsidP="00A96384">
      <w:pPr>
        <w:ind w:left="0" w:firstLine="567"/>
        <w:rPr>
          <w:rFonts w:ascii="Times New Roman" w:eastAsia="Times New Roman" w:hAnsi="Times New Roman" w:cs="Times New Roman"/>
          <w:sz w:val="24"/>
          <w:szCs w:val="24"/>
          <w:lang w:val="id-ID" w:eastAsia="id-ID"/>
        </w:rPr>
      </w:pPr>
      <w:proofErr w:type="gramStart"/>
      <w:r w:rsidRPr="00F30DC8">
        <w:rPr>
          <w:rFonts w:ascii="Times New Roman" w:eastAsia="Times New Roman" w:hAnsi="Times New Roman" w:cs="Times New Roman"/>
          <w:bCs/>
          <w:i/>
          <w:sz w:val="24"/>
          <w:szCs w:val="24"/>
          <w:lang w:eastAsia="id-ID"/>
        </w:rPr>
        <w:lastRenderedPageBreak/>
        <w:t>Masa kanak-kanak awal</w:t>
      </w:r>
      <w:r w:rsidRPr="00F30DC8">
        <w:rPr>
          <w:rFonts w:ascii="Times New Roman" w:eastAsia="Times New Roman" w:hAnsi="Times New Roman" w:cs="Times New Roman"/>
          <w:bCs/>
          <w:i/>
          <w:sz w:val="24"/>
          <w:szCs w:val="24"/>
          <w:lang w:val="id-ID" w:eastAsia="id-ID"/>
        </w:rPr>
        <w:t>;</w:t>
      </w:r>
      <w:r w:rsidRPr="00F30DC8">
        <w:rPr>
          <w:rFonts w:ascii="Times New Roman" w:eastAsia="Times New Roman" w:hAnsi="Times New Roman" w:cs="Times New Roman"/>
          <w:sz w:val="24"/>
          <w:szCs w:val="24"/>
          <w:lang w:eastAsia="id-ID"/>
        </w:rPr>
        <w:t xml:space="preserve"> pada masa ini hubungan pertemanan anak mulai meningkat</w:t>
      </w:r>
      <w:r w:rsidRPr="00F30DC8">
        <w:rPr>
          <w:rFonts w:ascii="Times New Roman" w:eastAsia="Times New Roman" w:hAnsi="Times New Roman" w:cs="Times New Roman"/>
          <w:sz w:val="24"/>
          <w:szCs w:val="24"/>
          <w:lang w:val="id-ID" w:eastAsia="id-ID"/>
        </w:rPr>
        <w:t>, p</w:t>
      </w:r>
      <w:r w:rsidRPr="00F30DC8">
        <w:rPr>
          <w:rFonts w:ascii="Times New Roman" w:eastAsia="Times New Roman" w:hAnsi="Times New Roman" w:cs="Times New Roman"/>
          <w:sz w:val="24"/>
          <w:szCs w:val="24"/>
          <w:lang w:eastAsia="id-ID"/>
        </w:rPr>
        <w:t>eningkatan itu seiring dengan berkembangnya moralitas anak</w:t>
      </w:r>
      <w:r w:rsidRPr="00F30DC8">
        <w:rPr>
          <w:rFonts w:ascii="Times New Roman" w:eastAsia="Times New Roman" w:hAnsi="Times New Roman" w:cs="Times New Roman"/>
          <w:sz w:val="24"/>
          <w:szCs w:val="24"/>
          <w:lang w:val="id-ID" w:eastAsia="id-ID"/>
        </w:rPr>
        <w:t xml:space="preserve">, anak mulai </w:t>
      </w:r>
      <w:r w:rsidRPr="00F30DC8">
        <w:rPr>
          <w:rFonts w:ascii="Times New Roman" w:eastAsia="Times New Roman" w:hAnsi="Times New Roman" w:cs="Times New Roman"/>
          <w:sz w:val="24"/>
          <w:szCs w:val="24"/>
          <w:lang w:eastAsia="id-ID"/>
        </w:rPr>
        <w:t>mengenal</w:t>
      </w:r>
      <w:r w:rsidRPr="00F30DC8">
        <w:rPr>
          <w:rFonts w:ascii="Times New Roman" w:eastAsia="Times New Roman" w:hAnsi="Times New Roman" w:cs="Times New Roman"/>
          <w:sz w:val="24"/>
          <w:szCs w:val="24"/>
          <w:lang w:val="id-ID" w:eastAsia="id-ID"/>
        </w:rPr>
        <w:t xml:space="preserve"> hal-hal yang benar atau tidak benar dan hal yang baik atau tidak baik (moral).</w:t>
      </w:r>
      <w:proofErr w:type="gramEnd"/>
      <w:r w:rsidRPr="00F30DC8">
        <w:rPr>
          <w:rFonts w:ascii="Times New Roman" w:eastAsia="Times New Roman" w:hAnsi="Times New Roman" w:cs="Times New Roman"/>
          <w:sz w:val="24"/>
          <w:szCs w:val="24"/>
          <w:lang w:val="id-ID" w:eastAsia="id-ID"/>
        </w:rPr>
        <w:t xml:space="preserve"> </w:t>
      </w:r>
      <w:proofErr w:type="gramStart"/>
      <w:r w:rsidRPr="00F30DC8">
        <w:rPr>
          <w:rFonts w:ascii="Times New Roman" w:eastAsia="Times New Roman" w:hAnsi="Times New Roman" w:cs="Times New Roman"/>
          <w:sz w:val="24"/>
          <w:szCs w:val="24"/>
          <w:lang w:eastAsia="id-ID"/>
        </w:rPr>
        <w:t xml:space="preserve">Anak </w:t>
      </w:r>
      <w:r w:rsidRPr="00F30DC8">
        <w:rPr>
          <w:rFonts w:ascii="Times New Roman" w:eastAsia="Times New Roman" w:hAnsi="Times New Roman" w:cs="Times New Roman"/>
          <w:sz w:val="24"/>
          <w:szCs w:val="24"/>
          <w:lang w:val="id-ID" w:eastAsia="id-ID"/>
        </w:rPr>
        <w:t xml:space="preserve">juga </w:t>
      </w:r>
      <w:r w:rsidRPr="00F30DC8">
        <w:rPr>
          <w:rFonts w:ascii="Times New Roman" w:eastAsia="Times New Roman" w:hAnsi="Times New Roman" w:cs="Times New Roman"/>
          <w:sz w:val="24"/>
          <w:szCs w:val="24"/>
          <w:lang w:eastAsia="id-ID"/>
        </w:rPr>
        <w:t xml:space="preserve">mulai </w:t>
      </w:r>
      <w:r w:rsidRPr="00F30DC8">
        <w:rPr>
          <w:rFonts w:ascii="Times New Roman" w:eastAsia="Times New Roman" w:hAnsi="Times New Roman" w:cs="Times New Roman"/>
          <w:sz w:val="24"/>
          <w:szCs w:val="24"/>
          <w:lang w:val="id-ID" w:eastAsia="id-ID"/>
        </w:rPr>
        <w:t>dapat</w:t>
      </w:r>
      <w:r w:rsidRPr="00F30DC8">
        <w:rPr>
          <w:rFonts w:ascii="Times New Roman" w:eastAsia="Times New Roman" w:hAnsi="Times New Roman" w:cs="Times New Roman"/>
          <w:sz w:val="24"/>
          <w:szCs w:val="24"/>
          <w:lang w:eastAsia="id-ID"/>
        </w:rPr>
        <w:t xml:space="preserve"> memahami aturan-aturan yang ada di rumah ataupun di sekolah</w:t>
      </w:r>
      <w:r w:rsidRPr="00F30DC8">
        <w:rPr>
          <w:rFonts w:ascii="Times New Roman" w:eastAsia="Times New Roman" w:hAnsi="Times New Roman" w:cs="Times New Roman"/>
          <w:sz w:val="24"/>
          <w:szCs w:val="24"/>
          <w:lang w:val="id-ID" w:eastAsia="id-ID"/>
        </w:rPr>
        <w:t>.</w:t>
      </w:r>
      <w:proofErr w:type="gramEnd"/>
      <w:r w:rsidRPr="00F30DC8">
        <w:rPr>
          <w:rStyle w:val="FootnoteReference"/>
          <w:rFonts w:ascii="Times New Roman" w:hAnsi="Times New Roman" w:cs="Times New Roman"/>
          <w:sz w:val="24"/>
          <w:szCs w:val="24"/>
        </w:rPr>
        <w:footnoteReference w:id="17"/>
      </w:r>
      <w:r w:rsidRPr="00F30DC8">
        <w:rPr>
          <w:rFonts w:ascii="Times New Roman" w:eastAsia="Times New Roman" w:hAnsi="Times New Roman" w:cs="Times New Roman"/>
          <w:sz w:val="24"/>
          <w:szCs w:val="24"/>
          <w:lang w:val="id-ID" w:eastAsia="id-ID"/>
        </w:rPr>
        <w:t xml:space="preserve"> Perkembangan moralitas juga yang menentukan kemampuan sosial anak, anak yang mengenal moral akan lebih mudah bermain dengan teman sebayanya, sebab anak sudah mulai sadar akan moralitas sehingga ia tau jika berperilaku tidak baik maka kehadirannya tidak akan diterima oleh teman-temannya, sehingga anak akan berperilaku dengan jenis perilaku yang dapat diterima oleh teman-teman sebayanga (yaitu perilaku baik).</w:t>
      </w:r>
    </w:p>
    <w:p w:rsidR="007967A4" w:rsidRPr="00F30DC8" w:rsidRDefault="007967A4"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bCs/>
          <w:i/>
          <w:sz w:val="24"/>
          <w:szCs w:val="24"/>
          <w:lang w:eastAsia="id-ID"/>
        </w:rPr>
        <w:t>Masa kanak-kanak</w:t>
      </w:r>
      <w:r w:rsidRPr="00F30DC8">
        <w:rPr>
          <w:rFonts w:ascii="Times New Roman" w:eastAsia="Times New Roman" w:hAnsi="Times New Roman" w:cs="Times New Roman"/>
          <w:bCs/>
          <w:i/>
          <w:sz w:val="24"/>
          <w:szCs w:val="24"/>
          <w:lang w:val="id-ID" w:eastAsia="id-ID"/>
        </w:rPr>
        <w:t>;</w:t>
      </w:r>
      <w:r w:rsidRPr="00F30DC8">
        <w:rPr>
          <w:rFonts w:ascii="Times New Roman" w:eastAsia="Times New Roman" w:hAnsi="Times New Roman" w:cs="Times New Roman"/>
          <w:sz w:val="24"/>
          <w:szCs w:val="24"/>
          <w:lang w:eastAsia="id-ID"/>
        </w:rPr>
        <w:t xml:space="preserve"> pada masa ini pertumbuhan anak dianggap sedikit melambat dari pada masa sebelumnya, walaupun perubahan </w:t>
      </w:r>
      <w:r w:rsidRPr="00F30DC8">
        <w:rPr>
          <w:rFonts w:ascii="Times New Roman" w:eastAsia="Times New Roman" w:hAnsi="Times New Roman" w:cs="Times New Roman"/>
          <w:sz w:val="24"/>
          <w:szCs w:val="24"/>
          <w:lang w:val="id-ID" w:eastAsia="id-ID"/>
        </w:rPr>
        <w:t xml:space="preserve">sehari-hari anak </w:t>
      </w:r>
      <w:r w:rsidRPr="00F30DC8">
        <w:rPr>
          <w:rFonts w:ascii="Times New Roman" w:eastAsia="Times New Roman" w:hAnsi="Times New Roman" w:cs="Times New Roman"/>
          <w:sz w:val="24"/>
          <w:szCs w:val="24"/>
          <w:lang w:eastAsia="id-ID"/>
        </w:rPr>
        <w:t xml:space="preserve">tidak begitu </w:t>
      </w:r>
      <w:r w:rsidRPr="00F30DC8">
        <w:rPr>
          <w:rFonts w:ascii="Times New Roman" w:eastAsia="Times New Roman" w:hAnsi="Times New Roman" w:cs="Times New Roman"/>
          <w:sz w:val="24"/>
          <w:szCs w:val="24"/>
          <w:lang w:val="id-ID" w:eastAsia="id-ID"/>
        </w:rPr>
        <w:t xml:space="preserve">terlihat jelas namun </w:t>
      </w:r>
      <w:r w:rsidRPr="00F30DC8">
        <w:rPr>
          <w:rFonts w:ascii="Times New Roman" w:eastAsia="Times New Roman" w:hAnsi="Times New Roman" w:cs="Times New Roman"/>
          <w:sz w:val="24"/>
          <w:szCs w:val="24"/>
          <w:lang w:eastAsia="id-ID"/>
        </w:rPr>
        <w:t xml:space="preserve">mereka terus </w:t>
      </w:r>
      <w:r w:rsidRPr="00F30DC8">
        <w:rPr>
          <w:rFonts w:ascii="Times New Roman" w:eastAsia="Times New Roman" w:hAnsi="Times New Roman" w:cs="Times New Roman"/>
          <w:sz w:val="24"/>
          <w:szCs w:val="24"/>
          <w:lang w:val="id-ID" w:eastAsia="id-ID"/>
        </w:rPr>
        <w:t>mengalami pertumbuhan</w:t>
      </w:r>
      <w:r w:rsidRPr="00F30DC8">
        <w:rPr>
          <w:rFonts w:ascii="Times New Roman" w:eastAsia="Times New Roman" w:hAnsi="Times New Roman" w:cs="Times New Roman"/>
          <w:sz w:val="24"/>
          <w:szCs w:val="24"/>
          <w:lang w:eastAsia="id-ID"/>
        </w:rPr>
        <w:t xml:space="preserve"> mencapai perbedaan yang mengejutkan</w:t>
      </w:r>
      <w:r w:rsidRPr="00F30DC8">
        <w:rPr>
          <w:rFonts w:ascii="Times New Roman" w:eastAsia="Times New Roman" w:hAnsi="Times New Roman" w:cs="Times New Roman"/>
          <w:sz w:val="24"/>
          <w:szCs w:val="24"/>
          <w:lang w:val="id-ID" w:eastAsia="id-ID"/>
        </w:rPr>
        <w:t>, terjadi perubahan besar</w:t>
      </w:r>
      <w:r w:rsidRPr="00F30DC8">
        <w:rPr>
          <w:rFonts w:ascii="Times New Roman" w:eastAsia="Times New Roman" w:hAnsi="Times New Roman" w:cs="Times New Roman"/>
          <w:sz w:val="24"/>
          <w:szCs w:val="24"/>
          <w:lang w:eastAsia="id-ID"/>
        </w:rPr>
        <w:t xml:space="preserve"> antara </w:t>
      </w:r>
      <w:r w:rsidRPr="00F30DC8">
        <w:rPr>
          <w:rFonts w:ascii="Times New Roman" w:eastAsia="Times New Roman" w:hAnsi="Times New Roman" w:cs="Times New Roman"/>
          <w:sz w:val="24"/>
          <w:szCs w:val="24"/>
          <w:lang w:val="id-ID" w:eastAsia="id-ID"/>
        </w:rPr>
        <w:t xml:space="preserve">sejak </w:t>
      </w:r>
      <w:r w:rsidRPr="00F30DC8">
        <w:rPr>
          <w:rFonts w:ascii="Times New Roman" w:eastAsia="Times New Roman" w:hAnsi="Times New Roman" w:cs="Times New Roman"/>
          <w:sz w:val="24"/>
          <w:szCs w:val="24"/>
          <w:lang w:eastAsia="id-ID"/>
        </w:rPr>
        <w:t xml:space="preserve">usia 6 tahun </w:t>
      </w:r>
      <w:r w:rsidRPr="00F30DC8">
        <w:rPr>
          <w:rFonts w:ascii="Times New Roman" w:eastAsia="Times New Roman" w:hAnsi="Times New Roman" w:cs="Times New Roman"/>
          <w:sz w:val="24"/>
          <w:szCs w:val="24"/>
          <w:lang w:val="id-ID" w:eastAsia="id-ID"/>
        </w:rPr>
        <w:t>yang terkesan masih anak-anak dan pada usia 11 tahun yang sudah terlihat beranjak dewasa</w:t>
      </w:r>
      <w:r w:rsidRPr="00F30DC8">
        <w:rPr>
          <w:rFonts w:ascii="Times New Roman" w:eastAsia="Times New Roman" w:hAnsi="Times New Roman" w:cs="Times New Roman"/>
          <w:sz w:val="24"/>
          <w:szCs w:val="24"/>
          <w:lang w:eastAsia="id-ID"/>
        </w:rPr>
        <w:t>.</w:t>
      </w:r>
    </w:p>
    <w:p w:rsidR="007967A4" w:rsidRPr="00F30DC8" w:rsidRDefault="007967A4" w:rsidP="00A96384">
      <w:pPr>
        <w:pStyle w:val="ListParagraph"/>
        <w:ind w:left="0" w:firstLine="567"/>
        <w:rPr>
          <w:rFonts w:ascii="Times New Roman" w:eastAsia="Times New Roman" w:hAnsi="Times New Roman" w:cs="Times New Roman"/>
          <w:sz w:val="24"/>
          <w:szCs w:val="24"/>
          <w:lang w:eastAsia="id-ID"/>
        </w:rPr>
      </w:pPr>
      <w:r w:rsidRPr="00F30DC8">
        <w:rPr>
          <w:rFonts w:ascii="Times New Roman" w:eastAsia="Times New Roman" w:hAnsi="Times New Roman" w:cs="Times New Roman"/>
          <w:bCs/>
          <w:i/>
          <w:sz w:val="24"/>
          <w:szCs w:val="24"/>
          <w:lang w:eastAsia="id-ID"/>
        </w:rPr>
        <w:t>Masa remaja</w:t>
      </w:r>
      <w:r w:rsidRPr="00F30DC8">
        <w:rPr>
          <w:rFonts w:ascii="Times New Roman" w:eastAsia="Times New Roman" w:hAnsi="Times New Roman" w:cs="Times New Roman"/>
          <w:i/>
          <w:sz w:val="24"/>
          <w:szCs w:val="24"/>
          <w:lang w:val="id-ID" w:eastAsia="id-ID"/>
        </w:rPr>
        <w:t>;</w:t>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 xml:space="preserve">menurut </w:t>
      </w:r>
      <w:r w:rsidRPr="00F30DC8">
        <w:rPr>
          <w:rFonts w:ascii="Times New Roman" w:eastAsia="Times New Roman" w:hAnsi="Times New Roman" w:cs="Times New Roman"/>
          <w:sz w:val="24"/>
          <w:szCs w:val="24"/>
          <w:lang w:eastAsia="id-ID"/>
        </w:rPr>
        <w:t>Erikson</w:t>
      </w:r>
      <w:r w:rsidRPr="00F30DC8">
        <w:rPr>
          <w:rFonts w:ascii="Times New Roman" w:eastAsia="Times New Roman" w:hAnsi="Times New Roman" w:cs="Times New Roman"/>
          <w:sz w:val="24"/>
          <w:szCs w:val="24"/>
          <w:lang w:val="id-ID" w:eastAsia="id-ID"/>
        </w:rPr>
        <w:t xml:space="preserve"> masa ini merupakan proses </w:t>
      </w:r>
      <w:r w:rsidRPr="00F30DC8">
        <w:rPr>
          <w:rFonts w:ascii="Times New Roman" w:eastAsia="Times New Roman" w:hAnsi="Times New Roman" w:cs="Times New Roman"/>
          <w:sz w:val="24"/>
          <w:szCs w:val="24"/>
          <w:lang w:eastAsia="id-ID"/>
        </w:rPr>
        <w:t xml:space="preserve">perkembangan </w:t>
      </w:r>
      <w:r w:rsidRPr="00F30DC8">
        <w:rPr>
          <w:rFonts w:ascii="Times New Roman" w:eastAsia="Times New Roman" w:hAnsi="Times New Roman" w:cs="Times New Roman"/>
          <w:sz w:val="24"/>
          <w:szCs w:val="24"/>
          <w:lang w:val="id-ID" w:eastAsia="id-ID"/>
        </w:rPr>
        <w:t xml:space="preserve">individu yang </w:t>
      </w:r>
      <w:r w:rsidRPr="00F30DC8">
        <w:rPr>
          <w:rFonts w:ascii="Times New Roman" w:eastAsia="Times New Roman" w:hAnsi="Times New Roman" w:cs="Times New Roman"/>
          <w:sz w:val="24"/>
          <w:szCs w:val="24"/>
          <w:lang w:eastAsia="id-ID"/>
        </w:rPr>
        <w:t xml:space="preserve">sebagian besar tergantung pada </w:t>
      </w:r>
      <w:proofErr w:type="gramStart"/>
      <w:r w:rsidRPr="00F30DC8">
        <w:rPr>
          <w:rFonts w:ascii="Times New Roman" w:eastAsia="Times New Roman" w:hAnsi="Times New Roman" w:cs="Times New Roman"/>
          <w:sz w:val="24"/>
          <w:szCs w:val="24"/>
          <w:lang w:eastAsia="id-ID"/>
        </w:rPr>
        <w:t>apa</w:t>
      </w:r>
      <w:proofErr w:type="gramEnd"/>
      <w:r w:rsidRPr="00F30DC8">
        <w:rPr>
          <w:rFonts w:ascii="Times New Roman" w:eastAsia="Times New Roman" w:hAnsi="Times New Roman" w:cs="Times New Roman"/>
          <w:sz w:val="24"/>
          <w:szCs w:val="24"/>
          <w:lang w:eastAsia="id-ID"/>
        </w:rPr>
        <w:t xml:space="preserve"> yang dilakukannya. Masa remaja merupakan</w:t>
      </w:r>
      <w:r w:rsidRPr="00F30DC8">
        <w:rPr>
          <w:rFonts w:ascii="Times New Roman" w:eastAsia="Times New Roman" w:hAnsi="Times New Roman" w:cs="Times New Roman"/>
          <w:sz w:val="24"/>
          <w:szCs w:val="24"/>
          <w:lang w:val="id-ID" w:eastAsia="id-ID"/>
        </w:rPr>
        <w:t xml:space="preserve"> fase dimana individu mulai menghadapi persoalan hidup yang semakin kompleks, karena fase ini individu dalam proses pencarian jati diri (eksistensi)</w:t>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pencarian itu dilakukan</w:t>
      </w:r>
      <w:r w:rsidRPr="00F30DC8">
        <w:rPr>
          <w:rFonts w:ascii="Times New Roman" w:eastAsia="Times New Roman" w:hAnsi="Times New Roman" w:cs="Times New Roman"/>
          <w:sz w:val="24"/>
          <w:szCs w:val="24"/>
          <w:lang w:eastAsia="id-ID"/>
        </w:rPr>
        <w:t xml:space="preserve"> melalui interaksi sosial, bergulat </w:t>
      </w:r>
      <w:r w:rsidRPr="00F30DC8">
        <w:rPr>
          <w:rFonts w:ascii="Times New Roman" w:eastAsia="Times New Roman" w:hAnsi="Times New Roman" w:cs="Times New Roman"/>
          <w:sz w:val="24"/>
          <w:szCs w:val="24"/>
          <w:lang w:val="id-ID" w:eastAsia="id-ID"/>
        </w:rPr>
        <w:t>ragam persoalan, menempuh pendidikan dan pengalaman. Pada usia remaja individu mulai menemukan eksistensi dirinya sebagai pribadi yang terpisah dengan identitas keluarga dan beralih menjadi identitas yang lebih majmuk dan luas yaitu menjadi pribadi dalam lingkup sosial kemasyarakatan.</w:t>
      </w:r>
    </w:p>
    <w:p w:rsidR="007967A4" w:rsidRPr="00F30DC8" w:rsidRDefault="007967A4"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Kemudian </w:t>
      </w:r>
      <w:r w:rsidRPr="00F30DC8">
        <w:rPr>
          <w:rFonts w:ascii="Times New Roman" w:eastAsia="Times New Roman" w:hAnsi="Times New Roman" w:cs="Times New Roman"/>
          <w:sz w:val="24"/>
          <w:szCs w:val="24"/>
          <w:lang w:eastAsia="id-ID"/>
        </w:rPr>
        <w:t>Erikson</w:t>
      </w:r>
      <w:r w:rsidRPr="00F30DC8">
        <w:rPr>
          <w:rFonts w:ascii="Times New Roman" w:eastAsia="Times New Roman" w:hAnsi="Times New Roman" w:cs="Times New Roman"/>
          <w:sz w:val="24"/>
          <w:szCs w:val="24"/>
          <w:lang w:val="id-ID" w:eastAsia="id-ID"/>
        </w:rPr>
        <w:t xml:space="preserve"> menambahkan kembali bahwa</w:t>
      </w:r>
      <w:r w:rsidRPr="00F30DC8">
        <w:rPr>
          <w:rFonts w:ascii="Times New Roman" w:eastAsia="Times New Roman" w:hAnsi="Times New Roman" w:cs="Times New Roman"/>
          <w:sz w:val="24"/>
          <w:szCs w:val="24"/>
          <w:lang w:eastAsia="id-ID"/>
        </w:rPr>
        <w:t xml:space="preserve"> pada fase ini kekuatan dasar</w:t>
      </w:r>
      <w:r w:rsidRPr="00F30DC8">
        <w:rPr>
          <w:rFonts w:ascii="Times New Roman" w:eastAsia="Times New Roman" w:hAnsi="Times New Roman" w:cs="Times New Roman"/>
          <w:sz w:val="24"/>
          <w:szCs w:val="24"/>
          <w:lang w:val="id-ID" w:eastAsia="id-ID"/>
        </w:rPr>
        <w:t xml:space="preserve"> individu a</w:t>
      </w:r>
      <w:r w:rsidRPr="00F30DC8">
        <w:rPr>
          <w:rFonts w:ascii="Times New Roman" w:eastAsia="Times New Roman" w:hAnsi="Times New Roman" w:cs="Times New Roman"/>
          <w:sz w:val="24"/>
          <w:szCs w:val="24"/>
          <w:lang w:eastAsia="id-ID"/>
        </w:rPr>
        <w:t xml:space="preserve">dalah </w:t>
      </w:r>
      <w:r w:rsidRPr="00F30DC8">
        <w:rPr>
          <w:rFonts w:ascii="Times New Roman" w:eastAsia="Times New Roman" w:hAnsi="Times New Roman" w:cs="Times New Roman"/>
          <w:sz w:val="24"/>
          <w:szCs w:val="24"/>
          <w:lang w:val="id-ID" w:eastAsia="id-ID"/>
        </w:rPr>
        <w:t xml:space="preserve">kaya dengan </w:t>
      </w:r>
      <w:r w:rsidRPr="00F30DC8">
        <w:rPr>
          <w:rFonts w:ascii="Times New Roman" w:eastAsia="Times New Roman" w:hAnsi="Times New Roman" w:cs="Times New Roman"/>
          <w:sz w:val="24"/>
          <w:szCs w:val="24"/>
          <w:lang w:eastAsia="id-ID"/>
        </w:rPr>
        <w:t xml:space="preserve">metode </w:t>
      </w:r>
      <w:r w:rsidRPr="00F30DC8">
        <w:rPr>
          <w:rFonts w:ascii="Times New Roman" w:eastAsia="Times New Roman" w:hAnsi="Times New Roman" w:cs="Times New Roman"/>
          <w:sz w:val="24"/>
          <w:szCs w:val="24"/>
          <w:lang w:val="id-ID" w:eastAsia="id-ID"/>
        </w:rPr>
        <w:t xml:space="preserve">(kemampuan menyelesaikan persoalan) </w:t>
      </w:r>
      <w:r w:rsidRPr="00F30DC8">
        <w:rPr>
          <w:rFonts w:ascii="Times New Roman" w:eastAsia="Times New Roman" w:hAnsi="Times New Roman" w:cs="Times New Roman"/>
          <w:sz w:val="24"/>
          <w:szCs w:val="24"/>
          <w:lang w:eastAsia="id-ID"/>
        </w:rPr>
        <w:t>dan kompetensi</w:t>
      </w:r>
      <w:r w:rsidRPr="00F30DC8">
        <w:rPr>
          <w:rFonts w:ascii="Times New Roman" w:eastAsia="Times New Roman" w:hAnsi="Times New Roman" w:cs="Times New Roman"/>
          <w:sz w:val="24"/>
          <w:szCs w:val="24"/>
          <w:lang w:val="id-ID" w:eastAsia="id-ID"/>
        </w:rPr>
        <w:t xml:space="preserve"> (naluri berlomba), dan fase remaja sering disebut dengan </w:t>
      </w:r>
      <w:r w:rsidRPr="00F30DC8">
        <w:rPr>
          <w:rFonts w:ascii="Times New Roman" w:eastAsia="Times New Roman" w:hAnsi="Times New Roman" w:cs="Times New Roman"/>
          <w:i/>
          <w:iCs/>
          <w:sz w:val="24"/>
          <w:szCs w:val="24"/>
          <w:lang w:eastAsia="id-ID"/>
        </w:rPr>
        <w:t>latency</w:t>
      </w:r>
      <w:r w:rsidRPr="00F30DC8">
        <w:rPr>
          <w:rFonts w:ascii="Times New Roman" w:eastAsia="Times New Roman" w:hAnsi="Times New Roman" w:cs="Times New Roman"/>
          <w:sz w:val="24"/>
          <w:szCs w:val="24"/>
          <w:lang w:val="id-ID" w:eastAsia="id-ID"/>
        </w:rPr>
        <w:t xml:space="preserve">. Dan fase remaja biasanya ditandai dengan kemampuan </w:t>
      </w:r>
      <w:r w:rsidRPr="00F30DC8">
        <w:rPr>
          <w:rFonts w:ascii="Times New Roman" w:eastAsia="Times New Roman" w:hAnsi="Times New Roman" w:cs="Times New Roman"/>
          <w:sz w:val="24"/>
          <w:szCs w:val="24"/>
          <w:lang w:eastAsia="id-ID"/>
        </w:rPr>
        <w:t>belajar, menciptakan dan menyelesaikan berbagai keterampilan dan pengetahuan</w:t>
      </w:r>
      <w:r w:rsidRPr="00F30DC8">
        <w:rPr>
          <w:rFonts w:ascii="Times New Roman" w:eastAsia="Times New Roman" w:hAnsi="Times New Roman" w:cs="Times New Roman"/>
          <w:sz w:val="24"/>
          <w:szCs w:val="24"/>
          <w:lang w:val="id-ID" w:eastAsia="id-ID"/>
        </w:rPr>
        <w:t xml:space="preserve"> baru</w:t>
      </w:r>
      <w:r w:rsidRPr="00F30DC8">
        <w:rPr>
          <w:rFonts w:ascii="Times New Roman" w:eastAsia="Times New Roman" w:hAnsi="Times New Roman" w:cs="Times New Roman"/>
          <w:sz w:val="24"/>
          <w:szCs w:val="24"/>
          <w:lang w:eastAsia="id-ID"/>
        </w:rPr>
        <w:t>,</w:t>
      </w:r>
      <w:r w:rsidRPr="00F30DC8">
        <w:rPr>
          <w:rFonts w:ascii="Times New Roman" w:eastAsia="Times New Roman" w:hAnsi="Times New Roman" w:cs="Times New Roman"/>
          <w:sz w:val="24"/>
          <w:szCs w:val="24"/>
          <w:lang w:val="id-ID" w:eastAsia="id-ID"/>
        </w:rPr>
        <w:t xml:space="preserve"> sehingga fase tersebut menjadi momen vital individu</w:t>
      </w:r>
      <w:r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dalam m</w:t>
      </w:r>
      <w:r w:rsidRPr="00F30DC8">
        <w:rPr>
          <w:rFonts w:ascii="Times New Roman" w:eastAsia="Times New Roman" w:hAnsi="Times New Roman" w:cs="Times New Roman"/>
          <w:sz w:val="24"/>
          <w:szCs w:val="24"/>
          <w:lang w:eastAsia="id-ID"/>
        </w:rPr>
        <w:t xml:space="preserve">engembangkan </w:t>
      </w:r>
      <w:r w:rsidRPr="00F30DC8">
        <w:rPr>
          <w:rFonts w:ascii="Times New Roman" w:eastAsia="Times New Roman" w:hAnsi="Times New Roman" w:cs="Times New Roman"/>
          <w:sz w:val="24"/>
          <w:szCs w:val="24"/>
          <w:lang w:val="id-ID" w:eastAsia="id-ID"/>
        </w:rPr>
        <w:t>naluri</w:t>
      </w:r>
      <w:r w:rsidRPr="00F30DC8">
        <w:rPr>
          <w:rFonts w:ascii="Times New Roman" w:eastAsia="Times New Roman" w:hAnsi="Times New Roman" w:cs="Times New Roman"/>
          <w:sz w:val="24"/>
          <w:szCs w:val="24"/>
          <w:lang w:eastAsia="id-ID"/>
        </w:rPr>
        <w:t xml:space="preserve"> industri atau </w:t>
      </w:r>
      <w:r w:rsidRPr="00F30DC8">
        <w:rPr>
          <w:rFonts w:ascii="Times New Roman" w:eastAsia="Times New Roman" w:hAnsi="Times New Roman" w:cs="Times New Roman"/>
          <w:sz w:val="24"/>
          <w:szCs w:val="24"/>
          <w:lang w:val="id-ID" w:eastAsia="id-ID"/>
        </w:rPr>
        <w:t xml:space="preserve">keterampilan </w:t>
      </w:r>
      <w:r w:rsidRPr="00F30DC8">
        <w:rPr>
          <w:rFonts w:ascii="Times New Roman" w:eastAsia="Times New Roman" w:hAnsi="Times New Roman" w:cs="Times New Roman"/>
          <w:sz w:val="24"/>
          <w:szCs w:val="24"/>
          <w:lang w:eastAsia="id-ID"/>
        </w:rPr>
        <w:t>mencipta</w:t>
      </w:r>
      <w:r w:rsidRPr="00F30DC8">
        <w:rPr>
          <w:rFonts w:ascii="Times New Roman" w:eastAsia="Times New Roman" w:hAnsi="Times New Roman" w:cs="Times New Roman"/>
          <w:sz w:val="24"/>
          <w:szCs w:val="24"/>
          <w:lang w:val="id-ID" w:eastAsia="id-ID"/>
        </w:rPr>
        <w:t xml:space="preserve"> sesuatu</w:t>
      </w:r>
      <w:r w:rsidRPr="00F30DC8">
        <w:rPr>
          <w:rFonts w:ascii="Times New Roman" w:eastAsia="Times New Roman" w:hAnsi="Times New Roman" w:cs="Times New Roman"/>
          <w:sz w:val="24"/>
          <w:szCs w:val="24"/>
          <w:lang w:eastAsia="id-ID"/>
        </w:rPr>
        <w:t>.</w:t>
      </w:r>
    </w:p>
    <w:p w:rsidR="007967A4" w:rsidRPr="00F30DC8" w:rsidRDefault="007967A4" w:rsidP="00A96384">
      <w:pPr>
        <w:pStyle w:val="ListParagraph"/>
        <w:ind w:left="0" w:firstLine="567"/>
        <w:rPr>
          <w:rFonts w:ascii="Times New Roman" w:eastAsia="Times New Roman" w:hAnsi="Times New Roman" w:cs="Times New Roman"/>
          <w:sz w:val="24"/>
          <w:szCs w:val="24"/>
          <w:lang w:eastAsia="id-ID"/>
        </w:rPr>
      </w:pPr>
      <w:r w:rsidRPr="00F30DC8">
        <w:rPr>
          <w:rFonts w:ascii="Times New Roman" w:eastAsia="Times New Roman" w:hAnsi="Times New Roman" w:cs="Times New Roman"/>
          <w:sz w:val="24"/>
          <w:szCs w:val="24"/>
          <w:lang w:val="id-ID" w:eastAsia="id-ID"/>
        </w:rPr>
        <w:t xml:space="preserve">Masa remaja merupakan fase yang sangat penting bagi pengembangan kecerdasan dan kesadaran sosial individu karena setelah remaja individu akan berupaya menjadi dan menunjukkan eksistensi dirinya sendiri serta keluar dari berbagai sistem atau struktur yang melingkupi dirinya, baik ruang lingkup keluarga, institusi pendidikan serta komunitas-komunitas </w:t>
      </w:r>
      <w:r w:rsidRPr="00F30DC8">
        <w:rPr>
          <w:rFonts w:ascii="Times New Roman" w:eastAsia="Times New Roman" w:hAnsi="Times New Roman" w:cs="Times New Roman"/>
          <w:sz w:val="24"/>
          <w:szCs w:val="24"/>
          <w:lang w:val="id-ID" w:eastAsia="id-ID"/>
        </w:rPr>
        <w:lastRenderedPageBreak/>
        <w:t>yang membawahinya. Namun jika di masa remaja individu tidak dapat mengembangkan hubungan sosialnya dengan baik, terdapat persoalan yang belum terselesaikan, minimnya kapasitas personal, dan perasaan inferioritas terhadap rekan sepermainan, maka ia akan mengalami masalah serius dalam persoalan penyesuaian diri, konpetensi, dan harga diri.</w:t>
      </w:r>
    </w:p>
    <w:p w:rsidR="00A96384" w:rsidRPr="00F30DC8" w:rsidRDefault="00A96384" w:rsidP="00A96384">
      <w:pPr>
        <w:pStyle w:val="ListParagraph"/>
        <w:numPr>
          <w:ilvl w:val="0"/>
          <w:numId w:val="8"/>
        </w:numPr>
        <w:ind w:left="284" w:hanging="284"/>
        <w:rPr>
          <w:rFonts w:ascii="Times New Roman" w:eastAsia="Times New Roman" w:hAnsi="Times New Roman" w:cs="Times New Roman"/>
          <w:b/>
          <w:bCs/>
          <w:sz w:val="24"/>
          <w:szCs w:val="24"/>
          <w:lang w:val="id-ID" w:eastAsia="id-ID"/>
        </w:rPr>
      </w:pPr>
      <w:r w:rsidRPr="00F30DC8">
        <w:rPr>
          <w:rFonts w:ascii="Times New Roman" w:eastAsia="Times New Roman" w:hAnsi="Times New Roman" w:cs="Times New Roman"/>
          <w:b/>
          <w:bCs/>
          <w:sz w:val="24"/>
          <w:szCs w:val="24"/>
          <w:lang w:val="id-ID" w:eastAsia="id-ID"/>
        </w:rPr>
        <w:t>Hasil dan Pembahasan</w:t>
      </w:r>
    </w:p>
    <w:p w:rsidR="00894550" w:rsidRPr="00F30DC8" w:rsidRDefault="00990632" w:rsidP="00A96384">
      <w:pPr>
        <w:ind w:left="0"/>
        <w:rPr>
          <w:rFonts w:ascii="Times New Roman" w:eastAsia="Times New Roman" w:hAnsi="Times New Roman" w:cs="Times New Roman"/>
          <w:b/>
          <w:bCs/>
          <w:sz w:val="24"/>
          <w:szCs w:val="24"/>
          <w:lang w:val="id-ID" w:eastAsia="id-ID"/>
        </w:rPr>
      </w:pPr>
      <w:r w:rsidRPr="00F30DC8">
        <w:rPr>
          <w:rFonts w:ascii="Times New Roman" w:eastAsia="Times New Roman" w:hAnsi="Times New Roman" w:cs="Times New Roman"/>
          <w:b/>
          <w:bCs/>
          <w:sz w:val="24"/>
          <w:szCs w:val="24"/>
          <w:lang w:val="id-ID" w:eastAsia="id-ID"/>
        </w:rPr>
        <w:t>Urgensi</w:t>
      </w:r>
      <w:r w:rsidR="0036670B" w:rsidRPr="00F30DC8">
        <w:rPr>
          <w:rFonts w:ascii="Times New Roman" w:eastAsia="Times New Roman" w:hAnsi="Times New Roman" w:cs="Times New Roman"/>
          <w:b/>
          <w:bCs/>
          <w:sz w:val="24"/>
          <w:szCs w:val="24"/>
          <w:lang w:eastAsia="id-ID"/>
        </w:rPr>
        <w:t xml:space="preserve"> </w:t>
      </w:r>
      <w:r w:rsidR="000B06C4" w:rsidRPr="00F30DC8">
        <w:rPr>
          <w:rFonts w:ascii="Times New Roman" w:eastAsia="Times New Roman" w:hAnsi="Times New Roman" w:cs="Times New Roman"/>
          <w:b/>
          <w:bCs/>
          <w:sz w:val="24"/>
          <w:szCs w:val="24"/>
          <w:lang w:eastAsia="id-ID"/>
        </w:rPr>
        <w:t>Pendidikan</w:t>
      </w:r>
      <w:r w:rsidR="0036670B" w:rsidRPr="00F30DC8">
        <w:rPr>
          <w:rFonts w:ascii="Times New Roman" w:eastAsia="Times New Roman" w:hAnsi="Times New Roman" w:cs="Times New Roman"/>
          <w:b/>
          <w:bCs/>
          <w:sz w:val="24"/>
          <w:szCs w:val="24"/>
          <w:lang w:eastAsia="id-ID"/>
        </w:rPr>
        <w:t xml:space="preserve"> </w:t>
      </w:r>
      <w:r w:rsidR="00AE7091" w:rsidRPr="00F30DC8">
        <w:rPr>
          <w:rFonts w:ascii="Times New Roman" w:eastAsia="Times New Roman" w:hAnsi="Times New Roman" w:cs="Times New Roman"/>
          <w:b/>
          <w:bCs/>
          <w:sz w:val="24"/>
          <w:szCs w:val="24"/>
          <w:lang w:val="id-ID" w:eastAsia="id-ID"/>
        </w:rPr>
        <w:t xml:space="preserve">Keluarga </w:t>
      </w:r>
      <w:r w:rsidR="00A96384" w:rsidRPr="00F30DC8">
        <w:rPr>
          <w:rFonts w:ascii="Times New Roman" w:eastAsia="Times New Roman" w:hAnsi="Times New Roman" w:cs="Times New Roman"/>
          <w:b/>
          <w:bCs/>
          <w:sz w:val="24"/>
          <w:szCs w:val="24"/>
          <w:lang w:val="id-ID" w:eastAsia="id-ID"/>
        </w:rPr>
        <w:t xml:space="preserve">Dalam </w:t>
      </w:r>
      <w:r w:rsidR="00A05841" w:rsidRPr="00F30DC8">
        <w:rPr>
          <w:rFonts w:ascii="Times New Roman" w:eastAsia="Times New Roman" w:hAnsi="Times New Roman" w:cs="Times New Roman"/>
          <w:b/>
          <w:bCs/>
          <w:sz w:val="24"/>
          <w:szCs w:val="24"/>
          <w:lang w:val="id-ID" w:eastAsia="id-ID"/>
        </w:rPr>
        <w:t>Perspektif Hadist</w:t>
      </w:r>
    </w:p>
    <w:p w:rsidR="000B06C4" w:rsidRPr="00F30DC8" w:rsidRDefault="00990632" w:rsidP="00A96384">
      <w:pPr>
        <w:pStyle w:val="ListParagraph"/>
        <w:ind w:left="0" w:firstLine="567"/>
        <w:rPr>
          <w:rFonts w:ascii="Times New Roman" w:hAnsi="Times New Roman" w:cs="Times New Roman"/>
          <w:b/>
          <w:bCs/>
          <w:sz w:val="24"/>
          <w:szCs w:val="24"/>
        </w:rPr>
      </w:pPr>
      <w:r w:rsidRPr="00F30DC8">
        <w:rPr>
          <w:rFonts w:ascii="Times New Roman" w:eastAsia="Times New Roman" w:hAnsi="Times New Roman" w:cs="Times New Roman"/>
          <w:bCs/>
          <w:sz w:val="24"/>
          <w:szCs w:val="24"/>
          <w:lang w:val="id-ID" w:eastAsia="id-ID"/>
        </w:rPr>
        <w:t>Di bawah ini akan disebutkan beberapa hadist yang berisi atau menjelaskan tentang pentingnya pendidikan bagi anak kaitannya dengan pengetahuan-pengetahuan (layanan) pendidikan dasar yang mest</w:t>
      </w:r>
      <w:r w:rsidR="005A7E52" w:rsidRPr="00F30DC8">
        <w:rPr>
          <w:rFonts w:ascii="Times New Roman" w:eastAsia="Times New Roman" w:hAnsi="Times New Roman" w:cs="Times New Roman"/>
          <w:bCs/>
          <w:sz w:val="24"/>
          <w:szCs w:val="24"/>
          <w:lang w:val="id-ID" w:eastAsia="id-ID"/>
        </w:rPr>
        <w:t>i diketahui oleh orangtua. Pert</w:t>
      </w:r>
      <w:r w:rsidRPr="00F30DC8">
        <w:rPr>
          <w:rFonts w:ascii="Times New Roman" w:eastAsia="Times New Roman" w:hAnsi="Times New Roman" w:cs="Times New Roman"/>
          <w:bCs/>
          <w:sz w:val="24"/>
          <w:szCs w:val="24"/>
          <w:lang w:val="id-ID" w:eastAsia="id-ID"/>
        </w:rPr>
        <w:t>am</w:t>
      </w:r>
      <w:r w:rsidR="005A7E52" w:rsidRPr="00F30DC8">
        <w:rPr>
          <w:rFonts w:ascii="Times New Roman" w:eastAsia="Times New Roman" w:hAnsi="Times New Roman" w:cs="Times New Roman"/>
          <w:bCs/>
          <w:sz w:val="24"/>
          <w:szCs w:val="24"/>
          <w:lang w:val="id-ID" w:eastAsia="id-ID"/>
        </w:rPr>
        <w:t>a</w:t>
      </w:r>
      <w:r w:rsidRPr="00F30DC8">
        <w:rPr>
          <w:rFonts w:ascii="Times New Roman" w:eastAsia="Times New Roman" w:hAnsi="Times New Roman" w:cs="Times New Roman"/>
          <w:bCs/>
          <w:sz w:val="24"/>
          <w:szCs w:val="24"/>
          <w:lang w:val="id-ID" w:eastAsia="id-ID"/>
        </w:rPr>
        <w:t xml:space="preserve"> hadist yang di</w:t>
      </w:r>
      <w:r w:rsidRPr="00F30DC8">
        <w:rPr>
          <w:rFonts w:ascii="Times New Roman" w:eastAsia="Times New Roman" w:hAnsi="Times New Roman" w:cs="Times New Roman"/>
          <w:bCs/>
          <w:sz w:val="24"/>
          <w:szCs w:val="24"/>
          <w:lang w:eastAsia="id-ID"/>
        </w:rPr>
        <w:t>riwayatkan</w:t>
      </w:r>
      <w:r w:rsidR="00FB3612" w:rsidRPr="00F30DC8">
        <w:rPr>
          <w:rFonts w:ascii="Times New Roman" w:eastAsia="Times New Roman" w:hAnsi="Times New Roman" w:cs="Times New Roman"/>
          <w:bCs/>
          <w:sz w:val="24"/>
          <w:szCs w:val="24"/>
          <w:lang w:eastAsia="id-ID"/>
        </w:rPr>
        <w:t xml:space="preserve"> Bukhari dari Abu Hurairah ra.</w:t>
      </w:r>
      <w:r w:rsidR="005A7E52" w:rsidRPr="00F30DC8">
        <w:rPr>
          <w:rFonts w:ascii="Times New Roman" w:eastAsia="Times New Roman" w:hAnsi="Times New Roman" w:cs="Times New Roman"/>
          <w:bCs/>
          <w:sz w:val="24"/>
          <w:szCs w:val="24"/>
          <w:lang w:val="id-ID" w:eastAsia="id-ID"/>
        </w:rPr>
        <w:t xml:space="preserve"> yang artinya</w:t>
      </w:r>
      <w:r w:rsidRPr="00F30DC8">
        <w:rPr>
          <w:rFonts w:ascii="Times New Roman" w:eastAsia="Times New Roman" w:hAnsi="Times New Roman" w:cs="Times New Roman"/>
          <w:bCs/>
          <w:sz w:val="24"/>
          <w:szCs w:val="24"/>
          <w:lang w:val="id-ID" w:eastAsia="id-ID"/>
        </w:rPr>
        <w:t>:</w:t>
      </w:r>
      <w:r w:rsidR="00FB3612" w:rsidRPr="00F30DC8">
        <w:rPr>
          <w:rFonts w:ascii="Times New Roman" w:eastAsia="Times New Roman" w:hAnsi="Times New Roman" w:cs="Times New Roman"/>
          <w:bCs/>
          <w:sz w:val="24"/>
          <w:szCs w:val="24"/>
          <w:lang w:eastAsia="id-ID"/>
        </w:rPr>
        <w:t xml:space="preserve"> </w:t>
      </w:r>
    </w:p>
    <w:p w:rsidR="00147917" w:rsidRPr="00F30DC8" w:rsidRDefault="00C33F1D" w:rsidP="008B1AD3">
      <w:pPr>
        <w:pStyle w:val="ListParagraph"/>
        <w:spacing w:line="240" w:lineRule="auto"/>
        <w:ind w:left="567"/>
        <w:rPr>
          <w:rFonts w:ascii="Times New Roman" w:hAnsi="Times New Roman" w:cs="Times New Roman"/>
          <w:i/>
          <w:sz w:val="24"/>
          <w:szCs w:val="24"/>
          <w:lang w:val="id-ID"/>
        </w:rPr>
      </w:pPr>
      <w:r w:rsidRPr="00F30DC8">
        <w:rPr>
          <w:rFonts w:ascii="Times New Roman" w:hAnsi="Times New Roman" w:cs="Times New Roman"/>
          <w:i/>
          <w:sz w:val="24"/>
          <w:szCs w:val="24"/>
          <w:lang w:val="id-ID"/>
        </w:rPr>
        <w:t>“D</w:t>
      </w:r>
      <w:r w:rsidR="00BD6B83" w:rsidRPr="00F30DC8">
        <w:rPr>
          <w:rFonts w:ascii="Times New Roman" w:hAnsi="Times New Roman" w:cs="Times New Roman"/>
          <w:i/>
          <w:sz w:val="24"/>
          <w:szCs w:val="24"/>
          <w:lang w:val="id-ID"/>
        </w:rPr>
        <w:t xml:space="preserve">ari </w:t>
      </w:r>
      <w:r w:rsidR="00B41B90" w:rsidRPr="00F30DC8">
        <w:rPr>
          <w:rFonts w:ascii="Times New Roman" w:hAnsi="Times New Roman" w:cs="Times New Roman"/>
          <w:i/>
          <w:sz w:val="24"/>
          <w:szCs w:val="24"/>
        </w:rPr>
        <w:t>Abu Hurairah ra</w:t>
      </w:r>
      <w:r w:rsidR="00BD6B83" w:rsidRPr="00F30DC8">
        <w:rPr>
          <w:rFonts w:ascii="Times New Roman" w:hAnsi="Times New Roman" w:cs="Times New Roman"/>
          <w:i/>
          <w:sz w:val="24"/>
          <w:szCs w:val="24"/>
          <w:lang w:val="id-ID"/>
        </w:rPr>
        <w:t>.</w:t>
      </w:r>
      <w:r w:rsidRPr="00F30DC8">
        <w:rPr>
          <w:rFonts w:ascii="Times New Roman" w:hAnsi="Times New Roman" w:cs="Times New Roman"/>
          <w:i/>
          <w:sz w:val="24"/>
          <w:szCs w:val="24"/>
          <w:lang w:val="id-ID"/>
        </w:rPr>
        <w:t>,</w:t>
      </w:r>
      <w:r w:rsidR="00B41B90" w:rsidRPr="00F30DC8">
        <w:rPr>
          <w:rFonts w:ascii="Times New Roman" w:hAnsi="Times New Roman" w:cs="Times New Roman"/>
          <w:i/>
          <w:sz w:val="24"/>
          <w:szCs w:val="24"/>
        </w:rPr>
        <w:t xml:space="preserve"> </w:t>
      </w:r>
      <w:proofErr w:type="gramStart"/>
      <w:r w:rsidR="00B41B90" w:rsidRPr="00F30DC8">
        <w:rPr>
          <w:rFonts w:ascii="Times New Roman" w:hAnsi="Times New Roman" w:cs="Times New Roman"/>
          <w:i/>
          <w:sz w:val="24"/>
          <w:szCs w:val="24"/>
        </w:rPr>
        <w:t>berkata</w:t>
      </w:r>
      <w:proofErr w:type="gramEnd"/>
      <w:r w:rsidR="00B41B90" w:rsidRPr="00F30DC8">
        <w:rPr>
          <w:rFonts w:ascii="Times New Roman" w:hAnsi="Times New Roman" w:cs="Times New Roman"/>
          <w:i/>
          <w:sz w:val="24"/>
          <w:szCs w:val="24"/>
        </w:rPr>
        <w:t xml:space="preserve">, </w:t>
      </w:r>
      <w:r w:rsidR="00FB3612" w:rsidRPr="00F30DC8">
        <w:rPr>
          <w:rFonts w:ascii="Times New Roman" w:hAnsi="Times New Roman" w:cs="Times New Roman"/>
          <w:i/>
          <w:sz w:val="24"/>
          <w:szCs w:val="24"/>
        </w:rPr>
        <w:t>Rasulullah SAW bersabda, “</w:t>
      </w:r>
      <w:r w:rsidR="00CD2D84" w:rsidRPr="00F30DC8">
        <w:rPr>
          <w:rFonts w:ascii="Times New Roman" w:hAnsi="Times New Roman" w:cs="Times New Roman"/>
          <w:i/>
          <w:sz w:val="24"/>
          <w:szCs w:val="24"/>
        </w:rPr>
        <w:t>tidaklah seseorang anak dilahirkan m</w:t>
      </w:r>
      <w:r w:rsidR="00BD6B83" w:rsidRPr="00F30DC8">
        <w:rPr>
          <w:rFonts w:ascii="Times New Roman" w:hAnsi="Times New Roman" w:cs="Times New Roman"/>
          <w:i/>
          <w:sz w:val="24"/>
          <w:szCs w:val="24"/>
        </w:rPr>
        <w:t>elainkan dilahirkan atas fitrah, maka kedua orang</w:t>
      </w:r>
      <w:r w:rsidR="00CD2D84" w:rsidRPr="00F30DC8">
        <w:rPr>
          <w:rFonts w:ascii="Times New Roman" w:hAnsi="Times New Roman" w:cs="Times New Roman"/>
          <w:i/>
          <w:sz w:val="24"/>
          <w:szCs w:val="24"/>
        </w:rPr>
        <w:t>tuanyalah yang menjadikannya Yahudi, Masrani, atau Majusi. Seperti seekor hewan yang melahirkan anak yang lengkap (tidak c</w:t>
      </w:r>
      <w:r w:rsidR="00BD6B83" w:rsidRPr="00F30DC8">
        <w:rPr>
          <w:rFonts w:ascii="Times New Roman" w:hAnsi="Times New Roman" w:cs="Times New Roman"/>
          <w:i/>
          <w:sz w:val="24"/>
          <w:szCs w:val="24"/>
        </w:rPr>
        <w:t>acat), apakah dapat kalian temu</w:t>
      </w:r>
      <w:r w:rsidR="00CD2D84" w:rsidRPr="00F30DC8">
        <w:rPr>
          <w:rFonts w:ascii="Times New Roman" w:hAnsi="Times New Roman" w:cs="Times New Roman"/>
          <w:i/>
          <w:sz w:val="24"/>
          <w:szCs w:val="24"/>
        </w:rPr>
        <w:t>k</w:t>
      </w:r>
      <w:r w:rsidR="00BD6B83" w:rsidRPr="00F30DC8">
        <w:rPr>
          <w:rFonts w:ascii="Times New Roman" w:hAnsi="Times New Roman" w:cs="Times New Roman"/>
          <w:i/>
          <w:sz w:val="24"/>
          <w:szCs w:val="24"/>
          <w:lang w:val="id-ID"/>
        </w:rPr>
        <w:t>a</w:t>
      </w:r>
      <w:r w:rsidR="00BD6B83" w:rsidRPr="00F30DC8">
        <w:rPr>
          <w:rFonts w:ascii="Times New Roman" w:hAnsi="Times New Roman" w:cs="Times New Roman"/>
          <w:i/>
          <w:sz w:val="24"/>
          <w:szCs w:val="24"/>
        </w:rPr>
        <w:t>n</w:t>
      </w:r>
      <w:r w:rsidR="00CD2D84" w:rsidRPr="00F30DC8">
        <w:rPr>
          <w:rFonts w:ascii="Times New Roman" w:hAnsi="Times New Roman" w:cs="Times New Roman"/>
          <w:i/>
          <w:sz w:val="24"/>
          <w:szCs w:val="24"/>
        </w:rPr>
        <w:t xml:space="preserve"> diantara keturunanya yang cacat?</w:t>
      </w:r>
      <w:proofErr w:type="gramStart"/>
      <w:r w:rsidR="00FB3612" w:rsidRPr="00F30DC8">
        <w:rPr>
          <w:rFonts w:ascii="Times New Roman" w:hAnsi="Times New Roman" w:cs="Times New Roman"/>
          <w:i/>
          <w:sz w:val="24"/>
          <w:szCs w:val="24"/>
        </w:rPr>
        <w:t>”</w:t>
      </w:r>
      <w:r w:rsidR="005A7E52" w:rsidRPr="00F30DC8">
        <w:rPr>
          <w:rFonts w:ascii="Times New Roman" w:hAnsi="Times New Roman" w:cs="Times New Roman"/>
          <w:i/>
          <w:sz w:val="24"/>
          <w:szCs w:val="24"/>
          <w:lang w:val="id-ID"/>
        </w:rPr>
        <w:t>.</w:t>
      </w:r>
      <w:proofErr w:type="gramEnd"/>
      <w:r w:rsidR="005A7E52" w:rsidRPr="00F30DC8">
        <w:rPr>
          <w:rStyle w:val="FootnoteReference"/>
          <w:rFonts w:ascii="Times New Roman" w:eastAsia="Times New Roman" w:hAnsi="Times New Roman" w:cs="Times New Roman"/>
          <w:bCs/>
          <w:sz w:val="24"/>
          <w:szCs w:val="24"/>
          <w:lang w:val="id-ID" w:eastAsia="id-ID"/>
        </w:rPr>
        <w:footnoteReference w:id="18"/>
      </w:r>
    </w:p>
    <w:p w:rsidR="005A7E52" w:rsidRPr="00F30DC8" w:rsidRDefault="005A7E52" w:rsidP="00A96384">
      <w:pPr>
        <w:pStyle w:val="ListParagraph"/>
        <w:spacing w:line="240" w:lineRule="auto"/>
        <w:ind w:left="0"/>
        <w:rPr>
          <w:rFonts w:ascii="Times New Roman" w:hAnsi="Times New Roman" w:cs="Times New Roman"/>
          <w:i/>
          <w:sz w:val="10"/>
          <w:szCs w:val="24"/>
          <w:lang w:val="id-ID"/>
        </w:rPr>
      </w:pPr>
    </w:p>
    <w:p w:rsidR="00DF33A9" w:rsidRPr="00F30DC8" w:rsidRDefault="00BD6B83" w:rsidP="00A96384">
      <w:pPr>
        <w:pStyle w:val="ListParagraph"/>
        <w:ind w:left="0" w:firstLine="567"/>
        <w:rPr>
          <w:rFonts w:ascii="Times New Roman" w:hAnsi="Times New Roman" w:cs="Times New Roman"/>
          <w:b/>
          <w:bCs/>
          <w:sz w:val="24"/>
          <w:szCs w:val="24"/>
          <w:lang w:val="id-ID"/>
        </w:rPr>
      </w:pPr>
      <w:r w:rsidRPr="00F30DC8">
        <w:rPr>
          <w:rFonts w:ascii="Times New Roman" w:eastAsia="Times New Roman" w:hAnsi="Times New Roman" w:cs="Times New Roman"/>
          <w:bCs/>
          <w:sz w:val="24"/>
          <w:szCs w:val="24"/>
          <w:lang w:val="id-ID" w:eastAsia="id-ID"/>
        </w:rPr>
        <w:t xml:space="preserve">Hadis di atas mengisyaratkan </w:t>
      </w:r>
      <w:r w:rsidR="00401A67" w:rsidRPr="00F30DC8">
        <w:rPr>
          <w:rFonts w:ascii="Times New Roman" w:eastAsia="Times New Roman" w:hAnsi="Times New Roman" w:cs="Times New Roman"/>
          <w:bCs/>
          <w:sz w:val="24"/>
          <w:szCs w:val="24"/>
          <w:lang w:val="id-ID" w:eastAsia="id-ID"/>
        </w:rPr>
        <w:t>adanya relasi kausalitas antara anak dan orangtua, eksistensi anak ditentukan oleh pola relasi yang dibangun oleh orangtua</w:t>
      </w:r>
      <w:r w:rsidR="00F732A7" w:rsidRPr="00F30DC8">
        <w:rPr>
          <w:rFonts w:ascii="Times New Roman" w:eastAsia="Times New Roman" w:hAnsi="Times New Roman" w:cs="Times New Roman"/>
          <w:bCs/>
          <w:sz w:val="24"/>
          <w:szCs w:val="24"/>
          <w:lang w:val="id-ID" w:eastAsia="id-ID"/>
        </w:rPr>
        <w:t xml:space="preserve"> sejak dalam asuhan</w:t>
      </w:r>
      <w:r w:rsidR="00F13701" w:rsidRPr="00F30DC8">
        <w:rPr>
          <w:rFonts w:ascii="Times New Roman" w:eastAsia="Times New Roman" w:hAnsi="Times New Roman" w:cs="Times New Roman"/>
          <w:bCs/>
          <w:sz w:val="24"/>
          <w:szCs w:val="24"/>
          <w:lang w:val="id-ID" w:eastAsia="id-ID"/>
        </w:rPr>
        <w:t xml:space="preserve"> keluarga, anak akan tumbuh menjadi pribadi sebagaimana pola asuh yang diberikan oleh orangtuanya. </w:t>
      </w:r>
      <w:r w:rsidR="00C33F1D" w:rsidRPr="00F30DC8">
        <w:rPr>
          <w:rFonts w:ascii="Times New Roman" w:eastAsia="Times New Roman" w:hAnsi="Times New Roman" w:cs="Times New Roman"/>
          <w:bCs/>
          <w:sz w:val="24"/>
          <w:szCs w:val="24"/>
          <w:lang w:val="id-ID" w:eastAsia="id-ID"/>
        </w:rPr>
        <w:t>Dalam konteks pendidikan keluarga, s</w:t>
      </w:r>
      <w:r w:rsidRPr="00F30DC8">
        <w:rPr>
          <w:rFonts w:ascii="Times New Roman" w:eastAsia="Times New Roman" w:hAnsi="Times New Roman" w:cs="Times New Roman"/>
          <w:bCs/>
          <w:sz w:val="24"/>
          <w:szCs w:val="24"/>
          <w:lang w:val="id-ID" w:eastAsia="id-ID"/>
        </w:rPr>
        <w:t xml:space="preserve">egala yang </w:t>
      </w:r>
      <w:r w:rsidR="00C33F1D" w:rsidRPr="00F30DC8">
        <w:rPr>
          <w:rFonts w:ascii="Times New Roman" w:eastAsia="Times New Roman" w:hAnsi="Times New Roman" w:cs="Times New Roman"/>
          <w:bCs/>
          <w:sz w:val="24"/>
          <w:szCs w:val="24"/>
          <w:lang w:val="id-ID" w:eastAsia="id-ID"/>
        </w:rPr>
        <w:t>diberikan oleh orang</w:t>
      </w:r>
      <w:r w:rsidRPr="00F30DC8">
        <w:rPr>
          <w:rFonts w:ascii="Times New Roman" w:eastAsia="Times New Roman" w:hAnsi="Times New Roman" w:cs="Times New Roman"/>
          <w:bCs/>
          <w:sz w:val="24"/>
          <w:szCs w:val="24"/>
          <w:lang w:val="id-ID" w:eastAsia="id-ID"/>
        </w:rPr>
        <w:t xml:space="preserve">tua, baik berupa pendidikan langsung atau tidak langsung (keteladanan), pengalaman etika dan moralitas keluarga menentukan kualitas anak di masa depannya. </w:t>
      </w:r>
      <w:r w:rsidR="00C33F1D" w:rsidRPr="00F30DC8">
        <w:rPr>
          <w:rFonts w:ascii="Times New Roman" w:eastAsia="Times New Roman" w:hAnsi="Times New Roman" w:cs="Times New Roman"/>
          <w:bCs/>
          <w:sz w:val="24"/>
          <w:szCs w:val="24"/>
          <w:lang w:val="id-ID" w:eastAsia="id-ID"/>
        </w:rPr>
        <w:t>Kemudian hadist lain d</w:t>
      </w:r>
      <w:r w:rsidR="00DF33A9" w:rsidRPr="00F30DC8">
        <w:rPr>
          <w:rFonts w:ascii="Times New Roman" w:eastAsia="Times New Roman" w:hAnsi="Times New Roman" w:cs="Times New Roman"/>
          <w:bCs/>
          <w:sz w:val="24"/>
          <w:szCs w:val="24"/>
          <w:lang w:eastAsia="id-ID"/>
        </w:rPr>
        <w:t>iriwayatkan oleh</w:t>
      </w:r>
      <w:r w:rsidR="00E128E1" w:rsidRPr="00F30DC8">
        <w:rPr>
          <w:rFonts w:ascii="Times New Roman" w:eastAsia="Times New Roman" w:hAnsi="Times New Roman" w:cs="Times New Roman"/>
          <w:bCs/>
          <w:sz w:val="24"/>
          <w:szCs w:val="24"/>
          <w:lang w:eastAsia="id-ID"/>
        </w:rPr>
        <w:t xml:space="preserve"> Al-Baihaqi dari Ibnu Ab</w:t>
      </w:r>
      <w:r w:rsidR="00911E19" w:rsidRPr="00F30DC8">
        <w:rPr>
          <w:rFonts w:ascii="Times New Roman" w:eastAsia="Times New Roman" w:hAnsi="Times New Roman" w:cs="Times New Roman"/>
          <w:bCs/>
          <w:sz w:val="24"/>
          <w:szCs w:val="24"/>
          <w:lang w:eastAsia="id-ID"/>
        </w:rPr>
        <w:t>b</w:t>
      </w:r>
      <w:r w:rsidR="00E128E1" w:rsidRPr="00F30DC8">
        <w:rPr>
          <w:rFonts w:ascii="Times New Roman" w:eastAsia="Times New Roman" w:hAnsi="Times New Roman" w:cs="Times New Roman"/>
          <w:bCs/>
          <w:sz w:val="24"/>
          <w:szCs w:val="24"/>
          <w:lang w:eastAsia="id-ID"/>
        </w:rPr>
        <w:t>as</w:t>
      </w:r>
      <w:r w:rsidR="00CA3D86" w:rsidRPr="00F30DC8">
        <w:rPr>
          <w:rFonts w:ascii="Times New Roman" w:eastAsia="Times New Roman" w:hAnsi="Times New Roman" w:cs="Times New Roman"/>
          <w:bCs/>
          <w:sz w:val="24"/>
          <w:szCs w:val="24"/>
          <w:lang w:val="id-ID" w:eastAsia="id-ID"/>
        </w:rPr>
        <w:t>,</w:t>
      </w:r>
      <w:r w:rsidR="005A7E52" w:rsidRPr="00F30DC8">
        <w:rPr>
          <w:rFonts w:ascii="Times New Roman" w:eastAsia="Times New Roman" w:hAnsi="Times New Roman" w:cs="Times New Roman"/>
          <w:bCs/>
          <w:sz w:val="24"/>
          <w:szCs w:val="24"/>
          <w:lang w:val="id-ID" w:eastAsia="id-ID"/>
        </w:rPr>
        <w:t xml:space="preserve"> </w:t>
      </w:r>
      <w:r w:rsidR="00C33F1D" w:rsidRPr="00F30DC8">
        <w:rPr>
          <w:rFonts w:ascii="Times New Roman" w:eastAsia="Times New Roman" w:hAnsi="Times New Roman" w:cs="Times New Roman"/>
          <w:bCs/>
          <w:sz w:val="24"/>
          <w:szCs w:val="24"/>
          <w:lang w:val="id-ID" w:eastAsia="id-ID"/>
        </w:rPr>
        <w:t>menyebutkan</w:t>
      </w:r>
      <w:r w:rsidR="005A7E52" w:rsidRPr="00F30DC8">
        <w:rPr>
          <w:rFonts w:ascii="Times New Roman" w:eastAsia="Times New Roman" w:hAnsi="Times New Roman" w:cs="Times New Roman"/>
          <w:bCs/>
          <w:sz w:val="24"/>
          <w:szCs w:val="24"/>
          <w:lang w:val="id-ID" w:eastAsia="id-ID"/>
        </w:rPr>
        <w:t xml:space="preserve"> bahwa</w:t>
      </w:r>
      <w:r w:rsidR="00C33F1D" w:rsidRPr="00F30DC8">
        <w:rPr>
          <w:rFonts w:ascii="Times New Roman" w:eastAsia="Times New Roman" w:hAnsi="Times New Roman" w:cs="Times New Roman"/>
          <w:bCs/>
          <w:sz w:val="24"/>
          <w:szCs w:val="24"/>
          <w:lang w:val="id-ID" w:eastAsia="id-ID"/>
        </w:rPr>
        <w:t>:</w:t>
      </w:r>
    </w:p>
    <w:p w:rsidR="00CD2D84" w:rsidRPr="00F30DC8" w:rsidRDefault="00992C89" w:rsidP="008B1AD3">
      <w:pPr>
        <w:pStyle w:val="ListParagraph"/>
        <w:spacing w:line="240" w:lineRule="auto"/>
        <w:ind w:left="567"/>
        <w:rPr>
          <w:rFonts w:ascii="Times New Roman" w:hAnsi="Times New Roman" w:cs="Times New Roman"/>
          <w:i/>
          <w:sz w:val="24"/>
          <w:szCs w:val="24"/>
          <w:lang w:val="id-ID"/>
        </w:rPr>
      </w:pPr>
      <w:r w:rsidRPr="00F30DC8">
        <w:rPr>
          <w:rFonts w:ascii="Times New Roman" w:hAnsi="Times New Roman" w:cs="Times New Roman"/>
          <w:i/>
          <w:sz w:val="24"/>
          <w:szCs w:val="24"/>
          <w:lang w:val="id-ID"/>
        </w:rPr>
        <w:t>“</w:t>
      </w:r>
      <w:r w:rsidR="003E6EA3" w:rsidRPr="00F30DC8">
        <w:rPr>
          <w:rFonts w:ascii="Times New Roman" w:hAnsi="Times New Roman" w:cs="Times New Roman"/>
          <w:i/>
          <w:sz w:val="24"/>
          <w:szCs w:val="24"/>
        </w:rPr>
        <w:t>Dari Abi Said</w:t>
      </w:r>
      <w:r w:rsidR="003A1391" w:rsidRPr="00F30DC8">
        <w:rPr>
          <w:rFonts w:ascii="Times New Roman" w:hAnsi="Times New Roman" w:cs="Times New Roman"/>
          <w:i/>
          <w:sz w:val="24"/>
          <w:szCs w:val="24"/>
        </w:rPr>
        <w:t xml:space="preserve"> dan Ibnu Abbas berkata, bersabda Nabi Muhammad SAW: </w:t>
      </w:r>
      <w:r w:rsidR="009E47E8" w:rsidRPr="00F30DC8">
        <w:rPr>
          <w:rFonts w:ascii="Times New Roman" w:hAnsi="Times New Roman" w:cs="Times New Roman"/>
          <w:i/>
          <w:sz w:val="24"/>
          <w:szCs w:val="24"/>
        </w:rPr>
        <w:t xml:space="preserve"> </w:t>
      </w:r>
      <w:r w:rsidR="00DF33A9" w:rsidRPr="00F30DC8">
        <w:rPr>
          <w:rFonts w:ascii="Times New Roman" w:hAnsi="Times New Roman" w:cs="Times New Roman"/>
          <w:i/>
          <w:sz w:val="24"/>
          <w:szCs w:val="24"/>
        </w:rPr>
        <w:t>Siapa yang dikarunia anak, maka perbaguslah namanya dan pendidikannya!</w:t>
      </w:r>
      <w:r w:rsidR="003E6EA3" w:rsidRPr="00F30DC8">
        <w:rPr>
          <w:rFonts w:ascii="Times New Roman" w:hAnsi="Times New Roman" w:cs="Times New Roman"/>
          <w:i/>
          <w:sz w:val="24"/>
          <w:szCs w:val="24"/>
          <w:lang w:val="id-ID"/>
        </w:rPr>
        <w:t>,</w:t>
      </w:r>
      <w:r w:rsidR="003E6EA3" w:rsidRPr="00F30DC8">
        <w:rPr>
          <w:rFonts w:ascii="Times New Roman" w:hAnsi="Times New Roman" w:cs="Times New Roman"/>
          <w:i/>
          <w:sz w:val="24"/>
          <w:szCs w:val="24"/>
        </w:rPr>
        <w:t xml:space="preserve"> </w:t>
      </w:r>
      <w:r w:rsidR="003E6EA3" w:rsidRPr="00F30DC8">
        <w:rPr>
          <w:rFonts w:ascii="Times New Roman" w:hAnsi="Times New Roman" w:cs="Times New Roman"/>
          <w:i/>
          <w:sz w:val="24"/>
          <w:szCs w:val="24"/>
          <w:lang w:val="id-ID"/>
        </w:rPr>
        <w:t>k</w:t>
      </w:r>
      <w:r w:rsidR="00DF33A9" w:rsidRPr="00F30DC8">
        <w:rPr>
          <w:rFonts w:ascii="Times New Roman" w:hAnsi="Times New Roman" w:cs="Times New Roman"/>
          <w:i/>
          <w:sz w:val="24"/>
          <w:szCs w:val="24"/>
        </w:rPr>
        <w:t>etika anak itu telah dewasa, maka nikahkanlah!</w:t>
      </w:r>
      <w:r w:rsidR="003E6EA3" w:rsidRPr="00F30DC8">
        <w:rPr>
          <w:rFonts w:ascii="Times New Roman" w:hAnsi="Times New Roman" w:cs="Times New Roman"/>
          <w:i/>
          <w:sz w:val="24"/>
          <w:szCs w:val="24"/>
          <w:lang w:val="id-ID"/>
        </w:rPr>
        <w:t>,</w:t>
      </w:r>
      <w:r w:rsidR="00DF33A9" w:rsidRPr="00F30DC8">
        <w:rPr>
          <w:rFonts w:ascii="Times New Roman" w:hAnsi="Times New Roman" w:cs="Times New Roman"/>
          <w:i/>
          <w:sz w:val="24"/>
          <w:szCs w:val="24"/>
        </w:rPr>
        <w:t xml:space="preserve"> </w:t>
      </w:r>
      <w:proofErr w:type="gramStart"/>
      <w:r w:rsidR="00DF33A9" w:rsidRPr="00F30DC8">
        <w:rPr>
          <w:rFonts w:ascii="Times New Roman" w:hAnsi="Times New Roman" w:cs="Times New Roman"/>
          <w:i/>
          <w:sz w:val="24"/>
          <w:szCs w:val="24"/>
        </w:rPr>
        <w:t>jika</w:t>
      </w:r>
      <w:proofErr w:type="gramEnd"/>
      <w:r w:rsidR="00DF33A9" w:rsidRPr="00F30DC8">
        <w:rPr>
          <w:rFonts w:ascii="Times New Roman" w:hAnsi="Times New Roman" w:cs="Times New Roman"/>
          <w:i/>
          <w:sz w:val="24"/>
          <w:szCs w:val="24"/>
        </w:rPr>
        <w:t xml:space="preserve"> si</w:t>
      </w:r>
      <w:r w:rsidR="003E6EA3" w:rsidRPr="00F30DC8">
        <w:rPr>
          <w:rFonts w:ascii="Times New Roman" w:hAnsi="Times New Roman" w:cs="Times New Roman"/>
          <w:i/>
          <w:sz w:val="24"/>
          <w:szCs w:val="24"/>
          <w:lang w:val="id-ID"/>
        </w:rPr>
        <w:t xml:space="preserve"> </w:t>
      </w:r>
      <w:r w:rsidR="00DF33A9" w:rsidRPr="00F30DC8">
        <w:rPr>
          <w:rFonts w:ascii="Times New Roman" w:hAnsi="Times New Roman" w:cs="Times New Roman"/>
          <w:i/>
          <w:sz w:val="24"/>
          <w:szCs w:val="24"/>
        </w:rPr>
        <w:t>anak telah dewasa namun belum juga dinikahkan lalu dia berbuat dosa, maka dos</w:t>
      </w:r>
      <w:r w:rsidR="003E6EA3" w:rsidRPr="00F30DC8">
        <w:rPr>
          <w:rFonts w:ascii="Times New Roman" w:hAnsi="Times New Roman" w:cs="Times New Roman"/>
          <w:i/>
          <w:sz w:val="24"/>
          <w:szCs w:val="24"/>
        </w:rPr>
        <w:t>a</w:t>
      </w:r>
      <w:r w:rsidR="00F732A7" w:rsidRPr="00F30DC8">
        <w:rPr>
          <w:rFonts w:ascii="Times New Roman" w:hAnsi="Times New Roman" w:cs="Times New Roman"/>
          <w:i/>
          <w:sz w:val="24"/>
          <w:szCs w:val="24"/>
        </w:rPr>
        <w:t>nya menjadi tanggungan bapaknya</w:t>
      </w:r>
      <w:r w:rsidRPr="00F30DC8">
        <w:rPr>
          <w:rFonts w:ascii="Times New Roman" w:hAnsi="Times New Roman" w:cs="Times New Roman"/>
          <w:i/>
          <w:sz w:val="24"/>
          <w:szCs w:val="24"/>
          <w:lang w:val="id-ID"/>
        </w:rPr>
        <w:t>”.</w:t>
      </w:r>
      <w:r w:rsidR="005A7E52" w:rsidRPr="00F30DC8">
        <w:rPr>
          <w:rStyle w:val="FootnoteReference"/>
          <w:rFonts w:ascii="Times New Roman" w:eastAsia="Times New Roman" w:hAnsi="Times New Roman" w:cs="Times New Roman"/>
          <w:bCs/>
          <w:sz w:val="24"/>
          <w:szCs w:val="24"/>
          <w:lang w:val="id-ID" w:eastAsia="id-ID"/>
        </w:rPr>
        <w:footnoteReference w:id="19"/>
      </w:r>
    </w:p>
    <w:p w:rsidR="005A7E52" w:rsidRPr="00F30DC8" w:rsidRDefault="005A7E52" w:rsidP="00A96384">
      <w:pPr>
        <w:spacing w:line="240" w:lineRule="auto"/>
        <w:ind w:left="0"/>
        <w:rPr>
          <w:rFonts w:ascii="Times New Roman" w:hAnsi="Times New Roman" w:cs="Times New Roman"/>
          <w:i/>
          <w:sz w:val="10"/>
          <w:szCs w:val="24"/>
          <w:lang w:val="id-ID"/>
        </w:rPr>
      </w:pPr>
    </w:p>
    <w:p w:rsidR="003E6EA3" w:rsidRPr="00F30DC8" w:rsidRDefault="00F732A7" w:rsidP="00A96384">
      <w:pPr>
        <w:pStyle w:val="ListParagraph"/>
        <w:ind w:left="0" w:firstLine="567"/>
        <w:rPr>
          <w:rFonts w:ascii="Times New Roman" w:hAnsi="Times New Roman" w:cs="Times New Roman"/>
          <w:sz w:val="24"/>
          <w:szCs w:val="24"/>
          <w:lang w:val="id-ID"/>
        </w:rPr>
      </w:pPr>
      <w:r w:rsidRPr="00F30DC8">
        <w:rPr>
          <w:rFonts w:ascii="Times New Roman" w:hAnsi="Times New Roman" w:cs="Times New Roman"/>
          <w:sz w:val="24"/>
          <w:szCs w:val="24"/>
          <w:lang w:val="id-ID"/>
        </w:rPr>
        <w:t xml:space="preserve">Hadist tersebut menjelaskan dua hal yaitu perintah </w:t>
      </w:r>
      <w:r w:rsidR="00490189" w:rsidRPr="00F30DC8">
        <w:rPr>
          <w:rFonts w:ascii="Times New Roman" w:hAnsi="Times New Roman" w:cs="Times New Roman"/>
          <w:sz w:val="24"/>
          <w:szCs w:val="24"/>
          <w:lang w:val="id-ID"/>
        </w:rPr>
        <w:t>(</w:t>
      </w:r>
      <w:r w:rsidR="00490189" w:rsidRPr="00F30DC8">
        <w:rPr>
          <w:rFonts w:ascii="Times New Roman" w:hAnsi="Times New Roman" w:cs="Times New Roman"/>
          <w:i/>
          <w:sz w:val="24"/>
          <w:szCs w:val="24"/>
          <w:lang w:val="id-ID"/>
        </w:rPr>
        <w:t>amr</w:t>
      </w:r>
      <w:r w:rsidR="00490189" w:rsidRPr="00F30DC8">
        <w:rPr>
          <w:rFonts w:ascii="Times New Roman" w:hAnsi="Times New Roman" w:cs="Times New Roman"/>
          <w:sz w:val="24"/>
          <w:szCs w:val="24"/>
          <w:lang w:val="id-ID"/>
        </w:rPr>
        <w:t xml:space="preserve">) </w:t>
      </w:r>
      <w:r w:rsidRPr="00F30DC8">
        <w:rPr>
          <w:rFonts w:ascii="Times New Roman" w:hAnsi="Times New Roman" w:cs="Times New Roman"/>
          <w:sz w:val="24"/>
          <w:szCs w:val="24"/>
          <w:lang w:val="id-ID"/>
        </w:rPr>
        <w:t>dan pengokohan</w:t>
      </w:r>
      <w:r w:rsidR="00490189" w:rsidRPr="00F30DC8">
        <w:rPr>
          <w:rFonts w:ascii="Times New Roman" w:hAnsi="Times New Roman" w:cs="Times New Roman"/>
          <w:sz w:val="24"/>
          <w:szCs w:val="24"/>
          <w:lang w:val="id-ID"/>
        </w:rPr>
        <w:t xml:space="preserve"> (</w:t>
      </w:r>
      <w:r w:rsidR="00490189" w:rsidRPr="00F30DC8">
        <w:rPr>
          <w:rFonts w:ascii="Times New Roman" w:hAnsi="Times New Roman" w:cs="Times New Roman"/>
          <w:i/>
          <w:sz w:val="24"/>
          <w:szCs w:val="24"/>
          <w:lang w:val="id-ID"/>
        </w:rPr>
        <w:t>taukid</w:t>
      </w:r>
      <w:r w:rsidR="00490189" w:rsidRPr="00F30DC8">
        <w:rPr>
          <w:rFonts w:ascii="Times New Roman" w:hAnsi="Times New Roman" w:cs="Times New Roman"/>
          <w:sz w:val="24"/>
          <w:szCs w:val="24"/>
          <w:lang w:val="id-ID"/>
        </w:rPr>
        <w:t>)</w:t>
      </w:r>
      <w:r w:rsidRPr="00F30DC8">
        <w:rPr>
          <w:rFonts w:ascii="Times New Roman" w:hAnsi="Times New Roman" w:cs="Times New Roman"/>
          <w:sz w:val="24"/>
          <w:szCs w:val="24"/>
          <w:lang w:val="id-ID"/>
        </w:rPr>
        <w:t xml:space="preserve">, perintah yang dimaksud adalah kewajiban yang harus dipenuhi oleh orangtua </w:t>
      </w:r>
      <w:r w:rsidR="00490189" w:rsidRPr="00F30DC8">
        <w:rPr>
          <w:rFonts w:ascii="Times New Roman" w:hAnsi="Times New Roman" w:cs="Times New Roman"/>
          <w:sz w:val="24"/>
          <w:szCs w:val="24"/>
          <w:lang w:val="id-ID"/>
        </w:rPr>
        <w:t xml:space="preserve">terhadap </w:t>
      </w:r>
      <w:r w:rsidRPr="00F30DC8">
        <w:rPr>
          <w:rFonts w:ascii="Times New Roman" w:hAnsi="Times New Roman" w:cs="Times New Roman"/>
          <w:sz w:val="24"/>
          <w:szCs w:val="24"/>
          <w:lang w:val="id-ID"/>
        </w:rPr>
        <w:t xml:space="preserve">anaknya meliputi hal yang paling mendasar yaitu pemberian nama yang bagus, pemenuhan pendidikan anak, serta parnikahan. </w:t>
      </w:r>
      <w:r w:rsidR="00490189" w:rsidRPr="00F30DC8">
        <w:rPr>
          <w:rFonts w:ascii="Times New Roman" w:hAnsi="Times New Roman" w:cs="Times New Roman"/>
          <w:sz w:val="24"/>
          <w:szCs w:val="24"/>
          <w:lang w:val="id-ID"/>
        </w:rPr>
        <w:t>Adapun tanda pengokohan</w:t>
      </w:r>
      <w:r w:rsidRPr="00F30DC8">
        <w:rPr>
          <w:rFonts w:ascii="Times New Roman" w:hAnsi="Times New Roman" w:cs="Times New Roman"/>
          <w:sz w:val="24"/>
          <w:szCs w:val="24"/>
          <w:lang w:val="id-ID"/>
        </w:rPr>
        <w:t xml:space="preserve"> </w:t>
      </w:r>
      <w:r w:rsidR="00490189" w:rsidRPr="00F30DC8">
        <w:rPr>
          <w:rFonts w:ascii="Times New Roman" w:hAnsi="Times New Roman" w:cs="Times New Roman"/>
          <w:sz w:val="24"/>
          <w:szCs w:val="24"/>
          <w:lang w:val="id-ID"/>
        </w:rPr>
        <w:t xml:space="preserve">yang dimaksud </w:t>
      </w:r>
      <w:r w:rsidRPr="00F30DC8">
        <w:rPr>
          <w:rFonts w:ascii="Times New Roman" w:hAnsi="Times New Roman" w:cs="Times New Roman"/>
          <w:sz w:val="24"/>
          <w:szCs w:val="24"/>
          <w:lang w:val="id-ID"/>
        </w:rPr>
        <w:t>terletak pada perintah terakhir yaitu pernikahan, artinya jika anak sudah cukup usia, m</w:t>
      </w:r>
      <w:r w:rsidR="00490189" w:rsidRPr="00F30DC8">
        <w:rPr>
          <w:rFonts w:ascii="Times New Roman" w:hAnsi="Times New Roman" w:cs="Times New Roman"/>
          <w:sz w:val="24"/>
          <w:szCs w:val="24"/>
          <w:lang w:val="id-ID"/>
        </w:rPr>
        <w:t>ampu menjalani pernikahan, namu</w:t>
      </w:r>
      <w:r w:rsidRPr="00F30DC8">
        <w:rPr>
          <w:rFonts w:ascii="Times New Roman" w:hAnsi="Times New Roman" w:cs="Times New Roman"/>
          <w:sz w:val="24"/>
          <w:szCs w:val="24"/>
          <w:lang w:val="id-ID"/>
        </w:rPr>
        <w:t>n tidak segera din</w:t>
      </w:r>
      <w:r w:rsidR="00490189" w:rsidRPr="00F30DC8">
        <w:rPr>
          <w:rFonts w:ascii="Times New Roman" w:hAnsi="Times New Roman" w:cs="Times New Roman"/>
          <w:sz w:val="24"/>
          <w:szCs w:val="24"/>
          <w:lang w:val="id-ID"/>
        </w:rPr>
        <w:t>ikahkan sehingga anak</w:t>
      </w:r>
      <w:r w:rsidRPr="00F30DC8">
        <w:rPr>
          <w:rFonts w:ascii="Times New Roman" w:hAnsi="Times New Roman" w:cs="Times New Roman"/>
          <w:sz w:val="24"/>
          <w:szCs w:val="24"/>
          <w:lang w:val="id-ID"/>
        </w:rPr>
        <w:t xml:space="preserve"> jatuh ke dalam kemaksiatan</w:t>
      </w:r>
      <w:r w:rsidR="00490189" w:rsidRPr="00F30DC8">
        <w:rPr>
          <w:rFonts w:ascii="Times New Roman" w:hAnsi="Times New Roman" w:cs="Times New Roman"/>
          <w:sz w:val="24"/>
          <w:szCs w:val="24"/>
          <w:lang w:val="id-ID"/>
        </w:rPr>
        <w:t>,</w:t>
      </w:r>
      <w:r w:rsidRPr="00F30DC8">
        <w:rPr>
          <w:rFonts w:ascii="Times New Roman" w:hAnsi="Times New Roman" w:cs="Times New Roman"/>
          <w:sz w:val="24"/>
          <w:szCs w:val="24"/>
          <w:lang w:val="id-ID"/>
        </w:rPr>
        <w:t xml:space="preserve"> maka dosa-dosa tersebut merupakan tangg</w:t>
      </w:r>
      <w:r w:rsidR="00490189" w:rsidRPr="00F30DC8">
        <w:rPr>
          <w:rFonts w:ascii="Times New Roman" w:hAnsi="Times New Roman" w:cs="Times New Roman"/>
          <w:sz w:val="24"/>
          <w:szCs w:val="24"/>
          <w:lang w:val="id-ID"/>
        </w:rPr>
        <w:t xml:space="preserve">ung jawab bapaknya. Pengokohan tersebut sebagai penjelas atau mempertegas betapa kewajiban memberikan nama baik, layanan pendidikan, serta menikahkan merupakan </w:t>
      </w:r>
      <w:r w:rsidR="00490189" w:rsidRPr="00F30DC8">
        <w:rPr>
          <w:rFonts w:ascii="Times New Roman" w:hAnsi="Times New Roman" w:cs="Times New Roman"/>
          <w:sz w:val="24"/>
          <w:szCs w:val="24"/>
          <w:lang w:val="id-ID"/>
        </w:rPr>
        <w:lastRenderedPageBreak/>
        <w:t xml:space="preserve">tanggung jawab orangtua yang mesti ditunaikan. Kemudian hadist berikutnya tentang </w:t>
      </w:r>
      <w:r w:rsidR="006466E7" w:rsidRPr="00F30DC8">
        <w:rPr>
          <w:rFonts w:ascii="Times New Roman" w:hAnsi="Times New Roman" w:cs="Times New Roman"/>
          <w:sz w:val="24"/>
          <w:szCs w:val="24"/>
          <w:lang w:val="id-ID"/>
        </w:rPr>
        <w:t xml:space="preserve">empat </w:t>
      </w:r>
      <w:r w:rsidR="00490189" w:rsidRPr="00F30DC8">
        <w:rPr>
          <w:rFonts w:ascii="Times New Roman" w:hAnsi="Times New Roman" w:cs="Times New Roman"/>
          <w:sz w:val="24"/>
          <w:szCs w:val="24"/>
          <w:lang w:val="id-ID"/>
        </w:rPr>
        <w:t xml:space="preserve">aspek pendidikan, sebagaimana </w:t>
      </w:r>
      <w:r w:rsidR="006466E7" w:rsidRPr="00F30DC8">
        <w:rPr>
          <w:rFonts w:ascii="Times New Roman" w:hAnsi="Times New Roman" w:cs="Times New Roman"/>
          <w:sz w:val="24"/>
          <w:szCs w:val="24"/>
          <w:lang w:val="id-ID"/>
        </w:rPr>
        <w:t>diriwayatkan</w:t>
      </w:r>
      <w:r w:rsidR="00490189" w:rsidRPr="00F30DC8">
        <w:rPr>
          <w:rFonts w:ascii="Times New Roman" w:hAnsi="Times New Roman" w:cs="Times New Roman"/>
          <w:sz w:val="24"/>
          <w:szCs w:val="24"/>
          <w:lang w:val="id-ID"/>
        </w:rPr>
        <w:t xml:space="preserve"> </w:t>
      </w:r>
      <w:r w:rsidR="006466E7" w:rsidRPr="00F30DC8">
        <w:rPr>
          <w:rFonts w:ascii="Times New Roman" w:hAnsi="Times New Roman" w:cs="Times New Roman"/>
          <w:sz w:val="24"/>
          <w:szCs w:val="24"/>
          <w:lang w:val="id-ID"/>
        </w:rPr>
        <w:t xml:space="preserve">oleh </w:t>
      </w:r>
      <w:r w:rsidR="00490189" w:rsidRPr="00F30DC8">
        <w:rPr>
          <w:rFonts w:ascii="Times New Roman" w:hAnsi="Times New Roman" w:cs="Times New Roman"/>
          <w:sz w:val="24"/>
          <w:szCs w:val="24"/>
          <w:lang w:val="id-ID"/>
        </w:rPr>
        <w:t>Abi Rofi’ yaitu:</w:t>
      </w:r>
      <w:r w:rsidRPr="00F30DC8">
        <w:rPr>
          <w:rFonts w:ascii="Times New Roman" w:hAnsi="Times New Roman" w:cs="Times New Roman"/>
          <w:sz w:val="24"/>
          <w:szCs w:val="24"/>
          <w:lang w:val="id-ID"/>
        </w:rPr>
        <w:t xml:space="preserve"> </w:t>
      </w:r>
    </w:p>
    <w:p w:rsidR="00B169E2" w:rsidRPr="00F30DC8" w:rsidRDefault="00B169E2" w:rsidP="008B1AD3">
      <w:pPr>
        <w:spacing w:line="240" w:lineRule="auto"/>
        <w:ind w:left="567"/>
        <w:rPr>
          <w:rFonts w:ascii="Times New Roman" w:eastAsia="Times New Roman" w:hAnsi="Times New Roman" w:cs="Times New Roman"/>
          <w:sz w:val="30"/>
          <w:szCs w:val="30"/>
          <w:lang w:val="id-ID" w:eastAsia="id-ID"/>
        </w:rPr>
      </w:pPr>
      <w:r w:rsidRPr="00F30DC8">
        <w:rPr>
          <w:rFonts w:ascii="Times New Roman" w:eastAsia="Times New Roman" w:hAnsi="Times New Roman" w:cs="Times New Roman"/>
          <w:sz w:val="24"/>
          <w:szCs w:val="24"/>
          <w:lang w:eastAsia="id-ID"/>
        </w:rPr>
        <w:t>”</w:t>
      </w:r>
      <w:r w:rsidRPr="00F30DC8">
        <w:rPr>
          <w:rFonts w:ascii="Times New Roman" w:eastAsia="Times New Roman" w:hAnsi="Times New Roman" w:cs="Times New Roman"/>
          <w:i/>
          <w:iCs/>
          <w:sz w:val="24"/>
          <w:szCs w:val="24"/>
          <w:lang w:eastAsia="id-ID"/>
        </w:rPr>
        <w:t>Dari Abi Rafi’ dia be</w:t>
      </w:r>
      <w:r w:rsidR="006466E7" w:rsidRPr="00F30DC8">
        <w:rPr>
          <w:rFonts w:ascii="Times New Roman" w:eastAsia="Times New Roman" w:hAnsi="Times New Roman" w:cs="Times New Roman"/>
          <w:i/>
          <w:iCs/>
          <w:sz w:val="24"/>
          <w:szCs w:val="24"/>
          <w:lang w:eastAsia="id-ID"/>
        </w:rPr>
        <w:t>rkata</w:t>
      </w:r>
      <w:r w:rsidR="006466E7" w:rsidRPr="00F30DC8">
        <w:rPr>
          <w:rFonts w:ascii="Times New Roman" w:eastAsia="Times New Roman" w:hAnsi="Times New Roman" w:cs="Times New Roman"/>
          <w:i/>
          <w:iCs/>
          <w:sz w:val="24"/>
          <w:szCs w:val="24"/>
          <w:lang w:val="id-ID" w:eastAsia="id-ID"/>
        </w:rPr>
        <w:t>,</w:t>
      </w:r>
      <w:r w:rsidR="006466E7" w:rsidRPr="00F30DC8">
        <w:rPr>
          <w:rFonts w:ascii="Times New Roman" w:eastAsia="Times New Roman" w:hAnsi="Times New Roman" w:cs="Times New Roman"/>
          <w:i/>
          <w:iCs/>
          <w:sz w:val="24"/>
          <w:szCs w:val="24"/>
          <w:lang w:eastAsia="id-ID"/>
        </w:rPr>
        <w:t xml:space="preserve"> aku berkata: wahai Rasul</w:t>
      </w:r>
      <w:r w:rsidR="006466E7" w:rsidRPr="00F30DC8">
        <w:rPr>
          <w:rFonts w:ascii="Times New Roman" w:eastAsia="Times New Roman" w:hAnsi="Times New Roman" w:cs="Times New Roman"/>
          <w:i/>
          <w:iCs/>
          <w:sz w:val="24"/>
          <w:szCs w:val="24"/>
          <w:lang w:val="id-ID" w:eastAsia="id-ID"/>
        </w:rPr>
        <w:t>u</w:t>
      </w:r>
      <w:r w:rsidRPr="00F30DC8">
        <w:rPr>
          <w:rFonts w:ascii="Times New Roman" w:eastAsia="Times New Roman" w:hAnsi="Times New Roman" w:cs="Times New Roman"/>
          <w:i/>
          <w:iCs/>
          <w:sz w:val="24"/>
          <w:szCs w:val="24"/>
          <w:lang w:eastAsia="id-ID"/>
        </w:rPr>
        <w:t>llah apakah</w:t>
      </w:r>
      <w:r w:rsidRPr="00F30DC8">
        <w:rPr>
          <w:rFonts w:ascii="Times New Roman" w:eastAsia="Times New Roman" w:hAnsi="Times New Roman" w:cs="Times New Roman"/>
          <w:i/>
          <w:iCs/>
          <w:sz w:val="24"/>
          <w:szCs w:val="24"/>
          <w:rtl/>
          <w:lang w:eastAsia="id-ID"/>
        </w:rPr>
        <w:t xml:space="preserve"> </w:t>
      </w:r>
      <w:r w:rsidRPr="00F30DC8">
        <w:rPr>
          <w:rFonts w:ascii="Times New Roman" w:eastAsia="Times New Roman" w:hAnsi="Times New Roman" w:cs="Times New Roman"/>
          <w:i/>
          <w:iCs/>
          <w:sz w:val="24"/>
          <w:szCs w:val="24"/>
          <w:lang w:eastAsia="id-ID"/>
        </w:rPr>
        <w:t>ada kewajiban kita terhadap anak, seperti kewajiban mereka terhadap kita</w:t>
      </w:r>
      <w:proofErr w:type="gramStart"/>
      <w:r w:rsidRPr="00F30DC8">
        <w:rPr>
          <w:rFonts w:ascii="Times New Roman" w:eastAsia="Times New Roman" w:hAnsi="Times New Roman" w:cs="Times New Roman"/>
          <w:i/>
          <w:iCs/>
          <w:sz w:val="24"/>
          <w:szCs w:val="24"/>
          <w:lang w:eastAsia="id-ID"/>
        </w:rPr>
        <w:t>?,</w:t>
      </w:r>
      <w:proofErr w:type="gramEnd"/>
      <w:r w:rsidRPr="00F30DC8">
        <w:rPr>
          <w:rFonts w:ascii="Times New Roman" w:eastAsia="Times New Roman" w:hAnsi="Times New Roman" w:cs="Times New Roman"/>
          <w:i/>
          <w:iCs/>
          <w:sz w:val="24"/>
          <w:szCs w:val="24"/>
          <w:lang w:eastAsia="id-ID"/>
        </w:rPr>
        <w:t xml:space="preserve"> beliau menjawab: ya, kewajiban orang tua terhadap anak yaitu mengajarkan menulis, berenang, memanah, mewariskan dan tidak memberikan rizki kecuali yang baik</w:t>
      </w:r>
      <w:r w:rsidR="00992C89" w:rsidRPr="00F30DC8">
        <w:rPr>
          <w:rFonts w:ascii="Times New Roman" w:eastAsia="Times New Roman" w:hAnsi="Times New Roman" w:cs="Times New Roman"/>
          <w:i/>
          <w:iCs/>
          <w:sz w:val="24"/>
          <w:szCs w:val="24"/>
          <w:lang w:eastAsia="id-ID"/>
        </w:rPr>
        <w:t>”</w:t>
      </w:r>
      <w:r w:rsidR="00992C89" w:rsidRPr="00F30DC8">
        <w:rPr>
          <w:rFonts w:ascii="Times New Roman" w:eastAsia="Times New Roman" w:hAnsi="Times New Roman" w:cs="Times New Roman"/>
          <w:i/>
          <w:iCs/>
          <w:sz w:val="24"/>
          <w:szCs w:val="24"/>
          <w:lang w:val="id-ID" w:eastAsia="id-ID"/>
        </w:rPr>
        <w:t>.</w:t>
      </w:r>
      <w:r w:rsidRPr="00F30DC8">
        <w:rPr>
          <w:rStyle w:val="FootnoteReference"/>
          <w:rFonts w:ascii="Times New Roman" w:eastAsia="Times New Roman" w:hAnsi="Times New Roman" w:cs="Times New Roman"/>
          <w:sz w:val="24"/>
          <w:szCs w:val="24"/>
          <w:lang w:eastAsia="id-ID"/>
        </w:rPr>
        <w:footnoteReference w:id="20"/>
      </w:r>
    </w:p>
    <w:p w:rsidR="00E522CD" w:rsidRPr="00F30DC8" w:rsidRDefault="00E522CD" w:rsidP="00A96384">
      <w:pPr>
        <w:spacing w:line="240" w:lineRule="auto"/>
        <w:ind w:left="0"/>
        <w:rPr>
          <w:rFonts w:ascii="Times New Roman" w:eastAsia="Times New Roman" w:hAnsi="Times New Roman" w:cs="Times New Roman"/>
          <w:sz w:val="10"/>
          <w:szCs w:val="30"/>
          <w:lang w:val="id-ID" w:eastAsia="id-ID"/>
        </w:rPr>
      </w:pPr>
    </w:p>
    <w:p w:rsidR="00EC6EB7" w:rsidRPr="00F30DC8" w:rsidRDefault="006466E7" w:rsidP="00A96384">
      <w:pPr>
        <w:ind w:left="0" w:firstLine="567"/>
        <w:rPr>
          <w:rFonts w:ascii="Times New Roman" w:eastAsia="Times New Roman" w:hAnsi="Times New Roman" w:cs="Times New Roman"/>
          <w:sz w:val="30"/>
          <w:szCs w:val="30"/>
          <w:lang w:val="id-ID" w:eastAsia="id-ID"/>
        </w:rPr>
      </w:pPr>
      <w:r w:rsidRPr="00F30DC8">
        <w:rPr>
          <w:rFonts w:ascii="Times New Roman" w:eastAsia="Times New Roman" w:hAnsi="Times New Roman" w:cs="Times New Roman"/>
          <w:sz w:val="24"/>
          <w:szCs w:val="24"/>
          <w:lang w:eastAsia="id-ID"/>
        </w:rPr>
        <w:t xml:space="preserve">Dari </w:t>
      </w:r>
      <w:r w:rsidRPr="00F30DC8">
        <w:rPr>
          <w:rFonts w:ascii="Times New Roman" w:eastAsia="Times New Roman" w:hAnsi="Times New Roman" w:cs="Times New Roman"/>
          <w:sz w:val="24"/>
          <w:szCs w:val="24"/>
          <w:lang w:val="id-ID" w:eastAsia="id-ID"/>
        </w:rPr>
        <w:t xml:space="preserve">hadist di atas dapat diketahui bahwa eksistensi anak memiliki dua kemungkinan yaitu menjadi impian (kebaikan) dan menjadi petaka, anak menjadi impian </w:t>
      </w:r>
      <w:r w:rsidR="00E522CD" w:rsidRPr="00F30DC8">
        <w:rPr>
          <w:rFonts w:ascii="Times New Roman" w:eastAsia="Times New Roman" w:hAnsi="Times New Roman" w:cs="Times New Roman"/>
          <w:sz w:val="24"/>
          <w:szCs w:val="24"/>
          <w:lang w:val="id-ID" w:eastAsia="id-ID"/>
        </w:rPr>
        <w:t>atau aset masa depan ketika orangtua mampu mengasuh dan mendidik dengan baik melalui nilai kepribadian, moralitas, sosial, dan nilai agama</w:t>
      </w:r>
      <w:r w:rsidRPr="00F30DC8">
        <w:rPr>
          <w:rFonts w:ascii="Times New Roman" w:eastAsia="Times New Roman" w:hAnsi="Times New Roman" w:cs="Times New Roman"/>
          <w:sz w:val="24"/>
          <w:szCs w:val="24"/>
          <w:lang w:val="id-ID" w:eastAsia="id-ID"/>
        </w:rPr>
        <w:t xml:space="preserve"> </w:t>
      </w:r>
      <w:r w:rsidR="00E522CD" w:rsidRPr="00F30DC8">
        <w:rPr>
          <w:rFonts w:ascii="Times New Roman" w:eastAsia="Times New Roman" w:hAnsi="Times New Roman" w:cs="Times New Roman"/>
          <w:sz w:val="24"/>
          <w:szCs w:val="24"/>
          <w:lang w:val="id-ID" w:eastAsia="id-ID"/>
        </w:rPr>
        <w:t>yang maksimal. Pendidikan keluarga menjadi ruang bagi orangtua untuk mencurahkan seluruh tenaga dan pikiran dalam memberikan pendidikan kepada anak, sehingga jika demikian anak akan menjadi wasilah orangtua dalam mendekatkan diri kepada Allah. Namun sebaliknya jika anak ditelantarkan atau tidak diberikan pendidikan maka anak itu akan menjadi petaka dan fitnahmudharat bagi orangtua (khususnya) dan bagi masyarakat (pada umumnya).</w:t>
      </w:r>
      <w:r w:rsidR="00B169E2" w:rsidRPr="00F30DC8">
        <w:rPr>
          <w:rStyle w:val="FootnoteReference"/>
          <w:rFonts w:ascii="Times New Roman" w:eastAsia="Times New Roman" w:hAnsi="Times New Roman" w:cs="Times New Roman"/>
          <w:sz w:val="24"/>
          <w:szCs w:val="24"/>
          <w:lang w:eastAsia="id-ID"/>
        </w:rPr>
        <w:footnoteReference w:id="21"/>
      </w:r>
      <w:r w:rsidR="00B169E2" w:rsidRPr="00F30DC8">
        <w:rPr>
          <w:rFonts w:ascii="Times New Roman" w:eastAsia="Times New Roman" w:hAnsi="Times New Roman" w:cs="Times New Roman"/>
          <w:sz w:val="24"/>
          <w:szCs w:val="24"/>
          <w:lang w:eastAsia="id-ID"/>
        </w:rPr>
        <w:t xml:space="preserve"> </w:t>
      </w:r>
    </w:p>
    <w:p w:rsidR="00B46131" w:rsidRPr="00F30DC8" w:rsidRDefault="00EC6EB7" w:rsidP="00A96384">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Kemudian dalam hadist itu juga dijelaskan empat hal anak yang harus dipenuhi oleh orangtua, yang berupa pendidikan keterampilan. Adapaun beberapa keterampilan tersebut antara lain: </w:t>
      </w:r>
      <w:r w:rsidR="00B169E2" w:rsidRPr="00F30DC8">
        <w:rPr>
          <w:rFonts w:ascii="Times New Roman" w:eastAsia="Times New Roman" w:hAnsi="Times New Roman" w:cs="Times New Roman"/>
          <w:sz w:val="24"/>
          <w:szCs w:val="24"/>
          <w:lang w:val="id-ID" w:eastAsia="id-ID"/>
        </w:rPr>
        <w:t xml:space="preserve">1) </w:t>
      </w:r>
      <w:r w:rsidR="00B169E2" w:rsidRPr="00F30DC8">
        <w:rPr>
          <w:rFonts w:ascii="Times New Roman" w:eastAsia="Times New Roman" w:hAnsi="Times New Roman" w:cs="Times New Roman"/>
          <w:i/>
          <w:sz w:val="24"/>
          <w:szCs w:val="24"/>
          <w:lang w:eastAsia="id-ID"/>
        </w:rPr>
        <w:t>Menulis</w:t>
      </w:r>
      <w:r w:rsidR="00B169E2" w:rsidRPr="00F30DC8">
        <w:rPr>
          <w:rFonts w:ascii="Times New Roman" w:eastAsia="Times New Roman" w:hAnsi="Times New Roman" w:cs="Times New Roman"/>
          <w:sz w:val="24"/>
          <w:szCs w:val="24"/>
          <w:lang w:val="id-ID" w:eastAsia="id-ID"/>
        </w:rPr>
        <w:t xml:space="preserve">, </w:t>
      </w:r>
      <w:r w:rsidR="00B169E2" w:rsidRPr="00F30DC8">
        <w:rPr>
          <w:rFonts w:ascii="Times New Roman" w:eastAsia="Times New Roman" w:hAnsi="Times New Roman" w:cs="Times New Roman"/>
          <w:sz w:val="24"/>
          <w:szCs w:val="24"/>
          <w:lang w:eastAsia="id-ID"/>
        </w:rPr>
        <w:t xml:space="preserve">pendidikan menulis </w:t>
      </w:r>
      <w:r w:rsidRPr="00F30DC8">
        <w:rPr>
          <w:rFonts w:ascii="Times New Roman" w:eastAsia="Times New Roman" w:hAnsi="Times New Roman" w:cs="Times New Roman"/>
          <w:sz w:val="24"/>
          <w:szCs w:val="24"/>
          <w:lang w:val="id-ID" w:eastAsia="id-ID"/>
        </w:rPr>
        <w:t xml:space="preserve">juga meliputi pendidikan membaca dan menghafal, pendidikan tersebut untuk menghilangkan kebodohan atau ketidaktahuan anak sebelumnya. Sebab dengan bisa menulis dan membaca maka otomatis anak akan mudah mengakses pengetahuan-pengetahuan yang ada di sekitarnya. </w:t>
      </w:r>
      <w:r w:rsidR="00B169E2" w:rsidRPr="00F30DC8">
        <w:rPr>
          <w:rFonts w:ascii="Times New Roman" w:eastAsia="Times New Roman" w:hAnsi="Times New Roman" w:cs="Times New Roman"/>
          <w:sz w:val="24"/>
          <w:szCs w:val="24"/>
          <w:lang w:val="id-ID" w:eastAsia="id-ID"/>
        </w:rPr>
        <w:t xml:space="preserve">2) </w:t>
      </w:r>
      <w:r w:rsidR="00B169E2" w:rsidRPr="00F30DC8">
        <w:rPr>
          <w:rFonts w:ascii="Times New Roman" w:eastAsia="Times New Roman" w:hAnsi="Times New Roman" w:cs="Times New Roman"/>
          <w:i/>
          <w:sz w:val="24"/>
          <w:szCs w:val="24"/>
          <w:lang w:eastAsia="id-ID"/>
        </w:rPr>
        <w:t>Berenang</w:t>
      </w:r>
      <w:r w:rsidR="00B169E2" w:rsidRPr="00F30DC8">
        <w:rPr>
          <w:rFonts w:ascii="Times New Roman" w:eastAsia="Times New Roman" w:hAnsi="Times New Roman" w:cs="Times New Roman"/>
          <w:sz w:val="24"/>
          <w:szCs w:val="24"/>
          <w:lang w:val="id-ID" w:eastAsia="id-ID"/>
        </w:rPr>
        <w:t xml:space="preserve">, </w:t>
      </w:r>
      <w:r w:rsidRPr="00F30DC8">
        <w:rPr>
          <w:rFonts w:ascii="Times New Roman" w:eastAsia="Times New Roman" w:hAnsi="Times New Roman" w:cs="Times New Roman"/>
          <w:sz w:val="24"/>
          <w:szCs w:val="24"/>
          <w:lang w:val="id-ID" w:eastAsia="id-ID"/>
        </w:rPr>
        <w:t>p</w:t>
      </w:r>
      <w:r w:rsidR="00B169E2" w:rsidRPr="00F30DC8">
        <w:rPr>
          <w:rFonts w:ascii="Times New Roman" w:eastAsia="Times New Roman" w:hAnsi="Times New Roman" w:cs="Times New Roman"/>
          <w:sz w:val="24"/>
          <w:szCs w:val="24"/>
          <w:lang w:eastAsia="id-ID"/>
        </w:rPr>
        <w:t xml:space="preserve">endidikan berenang </w:t>
      </w:r>
      <w:r w:rsidRPr="00F30DC8">
        <w:rPr>
          <w:rFonts w:ascii="Times New Roman" w:eastAsia="Times New Roman" w:hAnsi="Times New Roman" w:cs="Times New Roman"/>
          <w:sz w:val="24"/>
          <w:szCs w:val="24"/>
          <w:lang w:val="id-ID" w:eastAsia="id-ID"/>
        </w:rPr>
        <w:t xml:space="preserve">dimaksudkan </w:t>
      </w:r>
      <w:r w:rsidR="00B169E2" w:rsidRPr="00F30DC8">
        <w:rPr>
          <w:rFonts w:ascii="Times New Roman" w:eastAsia="Times New Roman" w:hAnsi="Times New Roman" w:cs="Times New Roman"/>
          <w:sz w:val="24"/>
          <w:szCs w:val="24"/>
          <w:lang w:eastAsia="id-ID"/>
        </w:rPr>
        <w:t xml:space="preserve">untuk melatih mental, </w:t>
      </w:r>
      <w:r w:rsidRPr="00F30DC8">
        <w:rPr>
          <w:rFonts w:ascii="Times New Roman" w:eastAsia="Times New Roman" w:hAnsi="Times New Roman" w:cs="Times New Roman"/>
          <w:sz w:val="24"/>
          <w:szCs w:val="24"/>
          <w:lang w:val="id-ID" w:eastAsia="id-ID"/>
        </w:rPr>
        <w:t xml:space="preserve">kemampuan </w:t>
      </w:r>
      <w:r w:rsidR="00B169E2" w:rsidRPr="00F30DC8">
        <w:rPr>
          <w:rFonts w:ascii="Times New Roman" w:eastAsia="Times New Roman" w:hAnsi="Times New Roman" w:cs="Times New Roman"/>
          <w:sz w:val="24"/>
          <w:szCs w:val="24"/>
          <w:lang w:eastAsia="id-ID"/>
        </w:rPr>
        <w:t xml:space="preserve">mempertahankan hidup, bertahan dan melindungi diri </w:t>
      </w:r>
      <w:r w:rsidRPr="00F30DC8">
        <w:rPr>
          <w:rFonts w:ascii="Times New Roman" w:eastAsia="Times New Roman" w:hAnsi="Times New Roman" w:cs="Times New Roman"/>
          <w:sz w:val="24"/>
          <w:szCs w:val="24"/>
          <w:lang w:val="id-ID" w:eastAsia="id-ID"/>
        </w:rPr>
        <w:t xml:space="preserve">supaya </w:t>
      </w:r>
      <w:r w:rsidR="00B169E2" w:rsidRPr="00F30DC8">
        <w:rPr>
          <w:rFonts w:ascii="Times New Roman" w:eastAsia="Times New Roman" w:hAnsi="Times New Roman" w:cs="Times New Roman"/>
          <w:sz w:val="24"/>
          <w:szCs w:val="24"/>
          <w:lang w:eastAsia="id-ID"/>
        </w:rPr>
        <w:t xml:space="preserve">tidak tenggelam, tidak mudah menyerah, sehingga </w:t>
      </w:r>
      <w:r w:rsidRPr="00F30DC8">
        <w:rPr>
          <w:rFonts w:ascii="Times New Roman" w:eastAsia="Times New Roman" w:hAnsi="Times New Roman" w:cs="Times New Roman"/>
          <w:sz w:val="24"/>
          <w:szCs w:val="24"/>
          <w:lang w:val="id-ID" w:eastAsia="id-ID"/>
        </w:rPr>
        <w:t xml:space="preserve">anak </w:t>
      </w:r>
      <w:r w:rsidR="00B169E2" w:rsidRPr="00F30DC8">
        <w:rPr>
          <w:rFonts w:ascii="Times New Roman" w:eastAsia="Times New Roman" w:hAnsi="Times New Roman" w:cs="Times New Roman"/>
          <w:sz w:val="24"/>
          <w:szCs w:val="24"/>
          <w:lang w:eastAsia="id-ID"/>
        </w:rPr>
        <w:t>mampu mencapai apa yang dii</w:t>
      </w:r>
      <w:r w:rsidRPr="00F30DC8">
        <w:rPr>
          <w:rFonts w:ascii="Times New Roman" w:eastAsia="Times New Roman" w:hAnsi="Times New Roman" w:cs="Times New Roman"/>
          <w:sz w:val="24"/>
          <w:szCs w:val="24"/>
          <w:lang w:eastAsia="id-ID"/>
        </w:rPr>
        <w:t>nginkan</w:t>
      </w:r>
      <w:r w:rsidRPr="00F30DC8">
        <w:rPr>
          <w:rFonts w:ascii="Times New Roman" w:eastAsia="Times New Roman" w:hAnsi="Times New Roman" w:cs="Times New Roman"/>
          <w:sz w:val="24"/>
          <w:szCs w:val="24"/>
          <w:lang w:val="id-ID" w:eastAsia="id-ID"/>
        </w:rPr>
        <w:t>.</w:t>
      </w:r>
      <w:r w:rsidR="00B169E2"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P</w:t>
      </w:r>
      <w:r w:rsidR="00B169E2" w:rsidRPr="00F30DC8">
        <w:rPr>
          <w:rFonts w:ascii="Times New Roman" w:eastAsia="Times New Roman" w:hAnsi="Times New Roman" w:cs="Times New Roman"/>
          <w:sz w:val="24"/>
          <w:szCs w:val="24"/>
          <w:lang w:eastAsia="id-ID"/>
        </w:rPr>
        <w:t xml:space="preserve">endidikan </w:t>
      </w:r>
      <w:r w:rsidRPr="00F30DC8">
        <w:rPr>
          <w:rFonts w:ascii="Times New Roman" w:eastAsia="Times New Roman" w:hAnsi="Times New Roman" w:cs="Times New Roman"/>
          <w:sz w:val="24"/>
          <w:szCs w:val="24"/>
          <w:lang w:val="id-ID" w:eastAsia="id-ID"/>
        </w:rPr>
        <w:t xml:space="preserve">renang juga </w:t>
      </w:r>
      <w:r w:rsidR="00B169E2" w:rsidRPr="00F30DC8">
        <w:rPr>
          <w:rFonts w:ascii="Times New Roman" w:eastAsia="Times New Roman" w:hAnsi="Times New Roman" w:cs="Times New Roman"/>
          <w:sz w:val="24"/>
          <w:szCs w:val="24"/>
          <w:lang w:eastAsia="id-ID"/>
        </w:rPr>
        <w:t>mengajarkan kesabaran</w:t>
      </w:r>
      <w:r w:rsidRPr="00F30DC8">
        <w:rPr>
          <w:rFonts w:ascii="Times New Roman" w:eastAsia="Times New Roman" w:hAnsi="Times New Roman" w:cs="Times New Roman"/>
          <w:sz w:val="24"/>
          <w:szCs w:val="24"/>
          <w:lang w:val="id-ID" w:eastAsia="id-ID"/>
        </w:rPr>
        <w:t xml:space="preserve"> dan </w:t>
      </w:r>
      <w:r w:rsidRPr="00F30DC8">
        <w:rPr>
          <w:rFonts w:ascii="Times New Roman" w:eastAsia="Times New Roman" w:hAnsi="Times New Roman" w:cs="Times New Roman"/>
          <w:sz w:val="24"/>
          <w:szCs w:val="24"/>
          <w:lang w:eastAsia="id-ID"/>
        </w:rPr>
        <w:t>menjaga keseimbangan</w:t>
      </w:r>
      <w:r w:rsidRPr="00F30DC8">
        <w:rPr>
          <w:rFonts w:ascii="Times New Roman" w:eastAsia="Times New Roman" w:hAnsi="Times New Roman" w:cs="Times New Roman"/>
          <w:sz w:val="24"/>
          <w:szCs w:val="24"/>
          <w:lang w:val="id-ID" w:eastAsia="id-ID"/>
        </w:rPr>
        <w:t xml:space="preserve">, dan hal itu </w:t>
      </w:r>
      <w:r w:rsidRPr="00F30DC8">
        <w:rPr>
          <w:rFonts w:ascii="Times New Roman" w:eastAsia="Times New Roman" w:hAnsi="Times New Roman" w:cs="Times New Roman"/>
          <w:sz w:val="24"/>
          <w:szCs w:val="24"/>
          <w:lang w:eastAsia="id-ID"/>
        </w:rPr>
        <w:t>berlaku pula dalam menjalani kehidupan.</w:t>
      </w:r>
      <w:proofErr w:type="gramEnd"/>
      <w:r w:rsidR="00B169E2" w:rsidRPr="00F30DC8">
        <w:rPr>
          <w:rFonts w:ascii="Times New Roman" w:eastAsia="Times New Roman" w:hAnsi="Times New Roman" w:cs="Times New Roman"/>
          <w:sz w:val="24"/>
          <w:szCs w:val="24"/>
          <w:lang w:val="id-ID" w:eastAsia="id-ID"/>
        </w:rPr>
        <w:t xml:space="preserve"> 3) </w:t>
      </w:r>
      <w:r w:rsidR="00B169E2" w:rsidRPr="00F30DC8">
        <w:rPr>
          <w:rFonts w:ascii="Times New Roman" w:eastAsia="Times New Roman" w:hAnsi="Times New Roman" w:cs="Times New Roman"/>
          <w:i/>
          <w:sz w:val="24"/>
          <w:szCs w:val="24"/>
          <w:lang w:eastAsia="id-ID"/>
        </w:rPr>
        <w:t>Memanah</w:t>
      </w:r>
      <w:r w:rsidR="00B169E2" w:rsidRPr="00F30DC8">
        <w:rPr>
          <w:rFonts w:ascii="Times New Roman" w:eastAsia="Times New Roman" w:hAnsi="Times New Roman" w:cs="Times New Roman"/>
          <w:sz w:val="24"/>
          <w:szCs w:val="24"/>
          <w:lang w:val="id-ID" w:eastAsia="id-ID"/>
        </w:rPr>
        <w:t xml:space="preserve">, </w:t>
      </w:r>
      <w:r w:rsidR="001A128D" w:rsidRPr="00F30DC8">
        <w:rPr>
          <w:rFonts w:ascii="Times New Roman" w:eastAsia="Times New Roman" w:hAnsi="Times New Roman" w:cs="Times New Roman"/>
          <w:sz w:val="24"/>
          <w:szCs w:val="24"/>
          <w:lang w:val="id-ID" w:eastAsia="id-ID"/>
        </w:rPr>
        <w:t xml:space="preserve">pendidikan </w:t>
      </w:r>
      <w:r w:rsidR="00B169E2" w:rsidRPr="00F30DC8">
        <w:rPr>
          <w:rFonts w:ascii="Times New Roman" w:eastAsia="Times New Roman" w:hAnsi="Times New Roman" w:cs="Times New Roman"/>
          <w:sz w:val="24"/>
          <w:szCs w:val="24"/>
          <w:lang w:val="id-ID" w:eastAsia="id-ID"/>
        </w:rPr>
        <w:t>m</w:t>
      </w:r>
      <w:r w:rsidR="00B169E2" w:rsidRPr="00F30DC8">
        <w:rPr>
          <w:rFonts w:ascii="Times New Roman" w:eastAsia="Times New Roman" w:hAnsi="Times New Roman" w:cs="Times New Roman"/>
          <w:sz w:val="24"/>
          <w:szCs w:val="24"/>
          <w:lang w:eastAsia="id-ID"/>
        </w:rPr>
        <w:t xml:space="preserve">emanah </w:t>
      </w:r>
      <w:r w:rsidR="001A128D" w:rsidRPr="00F30DC8">
        <w:rPr>
          <w:rFonts w:ascii="Times New Roman" w:eastAsia="Times New Roman" w:hAnsi="Times New Roman" w:cs="Times New Roman"/>
          <w:sz w:val="24"/>
          <w:szCs w:val="24"/>
          <w:lang w:val="id-ID" w:eastAsia="id-ID"/>
        </w:rPr>
        <w:t xml:space="preserve">merupakan proses </w:t>
      </w:r>
      <w:r w:rsidR="00B169E2" w:rsidRPr="00F30DC8">
        <w:rPr>
          <w:rFonts w:ascii="Times New Roman" w:eastAsia="Times New Roman" w:hAnsi="Times New Roman" w:cs="Times New Roman"/>
          <w:sz w:val="24"/>
          <w:szCs w:val="24"/>
          <w:lang w:eastAsia="id-ID"/>
        </w:rPr>
        <w:t xml:space="preserve">menanamkan rasa patriotisme, menjadi </w:t>
      </w:r>
      <w:r w:rsidR="001A128D" w:rsidRPr="00F30DC8">
        <w:rPr>
          <w:rFonts w:ascii="Times New Roman" w:eastAsia="Times New Roman" w:hAnsi="Times New Roman" w:cs="Times New Roman"/>
          <w:sz w:val="24"/>
          <w:szCs w:val="24"/>
          <w:lang w:val="id-ID" w:eastAsia="id-ID"/>
        </w:rPr>
        <w:t xml:space="preserve">pribadi </w:t>
      </w:r>
      <w:r w:rsidR="001A128D" w:rsidRPr="00F30DC8">
        <w:rPr>
          <w:rFonts w:ascii="Times New Roman" w:eastAsia="Times New Roman" w:hAnsi="Times New Roman" w:cs="Times New Roman"/>
          <w:sz w:val="24"/>
          <w:szCs w:val="24"/>
          <w:lang w:eastAsia="id-ID"/>
        </w:rPr>
        <w:t>tegu</w:t>
      </w:r>
      <w:r w:rsidR="001A128D" w:rsidRPr="00F30DC8">
        <w:rPr>
          <w:rFonts w:ascii="Times New Roman" w:eastAsia="Times New Roman" w:hAnsi="Times New Roman" w:cs="Times New Roman"/>
          <w:sz w:val="24"/>
          <w:szCs w:val="24"/>
          <w:lang w:val="id-ID" w:eastAsia="id-ID"/>
        </w:rPr>
        <w:t xml:space="preserve">h, </w:t>
      </w:r>
      <w:r w:rsidR="00B169E2" w:rsidRPr="00F30DC8">
        <w:rPr>
          <w:rFonts w:ascii="Times New Roman" w:eastAsia="Times New Roman" w:hAnsi="Times New Roman" w:cs="Times New Roman"/>
          <w:sz w:val="24"/>
          <w:szCs w:val="24"/>
          <w:lang w:eastAsia="id-ID"/>
        </w:rPr>
        <w:t>cinta tanah air</w:t>
      </w:r>
      <w:r w:rsidR="001A128D" w:rsidRPr="00F30DC8">
        <w:rPr>
          <w:rFonts w:ascii="Times New Roman" w:eastAsia="Times New Roman" w:hAnsi="Times New Roman" w:cs="Times New Roman"/>
          <w:sz w:val="24"/>
          <w:szCs w:val="24"/>
          <w:lang w:val="id-ID" w:eastAsia="id-ID"/>
        </w:rPr>
        <w:t>, dan menjaga diri dari musuh</w:t>
      </w:r>
      <w:r w:rsidR="00B169E2" w:rsidRPr="00F30DC8">
        <w:rPr>
          <w:rFonts w:ascii="Times New Roman" w:eastAsia="Times New Roman" w:hAnsi="Times New Roman" w:cs="Times New Roman"/>
          <w:sz w:val="24"/>
          <w:szCs w:val="24"/>
          <w:lang w:eastAsia="id-ID"/>
        </w:rPr>
        <w:t>.</w:t>
      </w:r>
      <w:r w:rsidR="001A128D" w:rsidRPr="00F30DC8">
        <w:rPr>
          <w:rFonts w:ascii="Times New Roman" w:eastAsia="Times New Roman" w:hAnsi="Times New Roman" w:cs="Times New Roman"/>
          <w:sz w:val="24"/>
          <w:szCs w:val="24"/>
          <w:lang w:val="id-ID" w:eastAsia="id-ID"/>
        </w:rPr>
        <w:t xml:space="preserve"> Selain itu juga dalam memanah harus membidik sasaran dengan akurat, hal itu sebagai latihan dalam menentukan kepuusan yang tepat dengan berpikir jernih. </w:t>
      </w:r>
      <w:r w:rsidR="00B169E2" w:rsidRPr="00F30DC8">
        <w:rPr>
          <w:rFonts w:ascii="Times New Roman" w:eastAsia="Times New Roman" w:hAnsi="Times New Roman" w:cs="Times New Roman"/>
          <w:sz w:val="24"/>
          <w:szCs w:val="24"/>
          <w:lang w:val="id-ID" w:eastAsia="id-ID"/>
        </w:rPr>
        <w:t xml:space="preserve">4) </w:t>
      </w:r>
      <w:r w:rsidR="00B169E2" w:rsidRPr="00F30DC8">
        <w:rPr>
          <w:rFonts w:ascii="Times New Roman" w:eastAsia="Times New Roman" w:hAnsi="Times New Roman" w:cs="Times New Roman"/>
          <w:i/>
          <w:sz w:val="24"/>
          <w:szCs w:val="24"/>
          <w:lang w:eastAsia="id-ID"/>
        </w:rPr>
        <w:t>Ekonomi</w:t>
      </w:r>
      <w:r w:rsidR="00B169E2" w:rsidRPr="00F30DC8">
        <w:rPr>
          <w:rFonts w:ascii="Times New Roman" w:eastAsia="Times New Roman" w:hAnsi="Times New Roman" w:cs="Times New Roman"/>
          <w:sz w:val="24"/>
          <w:szCs w:val="24"/>
          <w:lang w:val="id-ID" w:eastAsia="id-ID"/>
        </w:rPr>
        <w:t xml:space="preserve">, </w:t>
      </w:r>
      <w:r w:rsidR="001A128D" w:rsidRPr="00F30DC8">
        <w:rPr>
          <w:rFonts w:ascii="Times New Roman" w:eastAsia="Times New Roman" w:hAnsi="Times New Roman" w:cs="Times New Roman"/>
          <w:sz w:val="24"/>
          <w:szCs w:val="24"/>
          <w:lang w:val="id-ID" w:eastAsia="id-ID"/>
        </w:rPr>
        <w:t xml:space="preserve">memenuhi kebutuhan ekonomi sehari-hari secara tidak sadar hakikatnya orangtua telah mengajarkan tanggung jawab kepada anak. Adapun rizki yang diberikan kepada anak haruslah rezeki yang halal, sebab apa yang diberikan kepada anak akan mempengaruhi mental dan karakter anak, rizki yang halal cenderung akan berimplikasi posotif terhadap </w:t>
      </w:r>
      <w:r w:rsidR="001A128D" w:rsidRPr="00F30DC8">
        <w:rPr>
          <w:rFonts w:ascii="Times New Roman" w:eastAsia="Times New Roman" w:hAnsi="Times New Roman" w:cs="Times New Roman"/>
          <w:sz w:val="24"/>
          <w:szCs w:val="24"/>
          <w:lang w:val="id-ID" w:eastAsia="id-ID"/>
        </w:rPr>
        <w:lastRenderedPageBreak/>
        <w:t xml:space="preserve">kepribadian </w:t>
      </w:r>
      <w:r w:rsidR="0060365A" w:rsidRPr="00F30DC8">
        <w:rPr>
          <w:rFonts w:ascii="Times New Roman" w:eastAsia="Times New Roman" w:hAnsi="Times New Roman" w:cs="Times New Roman"/>
          <w:sz w:val="24"/>
          <w:szCs w:val="24"/>
          <w:lang w:val="id-ID" w:eastAsia="id-ID"/>
        </w:rPr>
        <w:t xml:space="preserve">dan masa depan </w:t>
      </w:r>
      <w:r w:rsidR="001A128D" w:rsidRPr="00F30DC8">
        <w:rPr>
          <w:rFonts w:ascii="Times New Roman" w:eastAsia="Times New Roman" w:hAnsi="Times New Roman" w:cs="Times New Roman"/>
          <w:sz w:val="24"/>
          <w:szCs w:val="24"/>
          <w:lang w:val="id-ID" w:eastAsia="id-ID"/>
        </w:rPr>
        <w:t>anak</w:t>
      </w:r>
      <w:r w:rsidR="0060365A" w:rsidRPr="00F30DC8">
        <w:rPr>
          <w:rFonts w:ascii="Times New Roman" w:eastAsia="Times New Roman" w:hAnsi="Times New Roman" w:cs="Times New Roman"/>
          <w:sz w:val="24"/>
          <w:szCs w:val="24"/>
          <w:lang w:val="id-ID" w:eastAsia="id-ID"/>
        </w:rPr>
        <w:t xml:space="preserve">, begitu pula </w:t>
      </w:r>
      <w:r w:rsidR="001A128D" w:rsidRPr="00F30DC8">
        <w:rPr>
          <w:rFonts w:ascii="Times New Roman" w:eastAsia="Times New Roman" w:hAnsi="Times New Roman" w:cs="Times New Roman"/>
          <w:sz w:val="24"/>
          <w:szCs w:val="24"/>
          <w:lang w:val="id-ID" w:eastAsia="id-ID"/>
        </w:rPr>
        <w:t>sebaliknya</w:t>
      </w:r>
      <w:r w:rsidR="00B169E2" w:rsidRPr="00F30DC8">
        <w:rPr>
          <w:rFonts w:ascii="Times New Roman" w:eastAsia="Times New Roman" w:hAnsi="Times New Roman" w:cs="Times New Roman"/>
          <w:sz w:val="24"/>
          <w:szCs w:val="24"/>
          <w:lang w:eastAsia="id-ID"/>
        </w:rPr>
        <w:t>.</w:t>
      </w:r>
      <w:r w:rsidR="00B169E2" w:rsidRPr="00F30DC8">
        <w:rPr>
          <w:rStyle w:val="FootnoteReference"/>
          <w:rFonts w:ascii="Times New Roman" w:eastAsia="Times New Roman" w:hAnsi="Times New Roman" w:cs="Times New Roman"/>
          <w:sz w:val="24"/>
          <w:szCs w:val="24"/>
          <w:lang w:eastAsia="id-ID"/>
        </w:rPr>
        <w:footnoteReference w:id="22"/>
      </w:r>
      <w:r w:rsidR="00B169E2" w:rsidRPr="00F30DC8">
        <w:rPr>
          <w:rFonts w:ascii="Times New Roman" w:eastAsia="Times New Roman" w:hAnsi="Times New Roman" w:cs="Times New Roman"/>
          <w:sz w:val="24"/>
          <w:szCs w:val="24"/>
          <w:lang w:eastAsia="id-ID"/>
        </w:rPr>
        <w:t xml:space="preserve"> </w:t>
      </w:r>
      <w:r w:rsidR="00B46131" w:rsidRPr="00F30DC8">
        <w:rPr>
          <w:rFonts w:ascii="Times New Roman" w:eastAsia="Times New Roman" w:hAnsi="Times New Roman" w:cs="Times New Roman"/>
          <w:sz w:val="24"/>
          <w:szCs w:val="24"/>
          <w:lang w:val="id-ID" w:eastAsia="id-ID"/>
        </w:rPr>
        <w:t>Kemudian hadist berikutnya dari Anas, yaitu:</w:t>
      </w:r>
    </w:p>
    <w:p w:rsidR="00ED024B" w:rsidRPr="00F30DC8" w:rsidRDefault="00B46131" w:rsidP="008B1AD3">
      <w:pPr>
        <w:spacing w:line="240" w:lineRule="auto"/>
        <w:ind w:left="567"/>
        <w:rPr>
          <w:rFonts w:ascii="Times New Roman" w:hAnsi="Times New Roman" w:cs="Times New Roman"/>
          <w:i/>
          <w:sz w:val="24"/>
          <w:szCs w:val="24"/>
          <w:lang w:val="id-ID"/>
        </w:rPr>
      </w:pPr>
      <w:r w:rsidRPr="00F30DC8">
        <w:rPr>
          <w:rFonts w:ascii="Times New Roman" w:eastAsia="Times New Roman" w:hAnsi="Times New Roman" w:cs="Times New Roman"/>
          <w:i/>
          <w:sz w:val="24"/>
          <w:szCs w:val="24"/>
          <w:lang w:val="id-ID" w:eastAsia="id-ID"/>
        </w:rPr>
        <w:t>“</w:t>
      </w:r>
      <w:r w:rsidRPr="00F30DC8">
        <w:rPr>
          <w:rFonts w:ascii="Times New Roman" w:hAnsi="Times New Roman" w:cs="Times New Roman"/>
          <w:i/>
          <w:sz w:val="24"/>
          <w:szCs w:val="24"/>
        </w:rPr>
        <w:t>Anas menu</w:t>
      </w:r>
      <w:r w:rsidR="00ED024B" w:rsidRPr="00F30DC8">
        <w:rPr>
          <w:rFonts w:ascii="Times New Roman" w:hAnsi="Times New Roman" w:cs="Times New Roman"/>
          <w:i/>
          <w:sz w:val="24"/>
          <w:szCs w:val="24"/>
        </w:rPr>
        <w:t>tu</w:t>
      </w:r>
      <w:r w:rsidRPr="00F30DC8">
        <w:rPr>
          <w:rFonts w:ascii="Times New Roman" w:hAnsi="Times New Roman" w:cs="Times New Roman"/>
          <w:i/>
          <w:sz w:val="24"/>
          <w:szCs w:val="24"/>
          <w:lang w:val="id-ID"/>
        </w:rPr>
        <w:t>r</w:t>
      </w:r>
      <w:r w:rsidR="0060365A" w:rsidRPr="00F30DC8">
        <w:rPr>
          <w:rFonts w:ascii="Times New Roman" w:hAnsi="Times New Roman" w:cs="Times New Roman"/>
          <w:i/>
          <w:sz w:val="24"/>
          <w:szCs w:val="24"/>
        </w:rPr>
        <w:t xml:space="preserve">kan bahwa </w:t>
      </w:r>
      <w:r w:rsidR="0060365A" w:rsidRPr="00F30DC8">
        <w:rPr>
          <w:rFonts w:ascii="Times New Roman" w:hAnsi="Times New Roman" w:cs="Times New Roman"/>
          <w:i/>
          <w:sz w:val="24"/>
          <w:szCs w:val="24"/>
          <w:lang w:val="id-ID"/>
        </w:rPr>
        <w:t>N</w:t>
      </w:r>
      <w:r w:rsidR="00992C89" w:rsidRPr="00F30DC8">
        <w:rPr>
          <w:rFonts w:ascii="Times New Roman" w:hAnsi="Times New Roman" w:cs="Times New Roman"/>
          <w:i/>
          <w:sz w:val="24"/>
          <w:szCs w:val="24"/>
        </w:rPr>
        <w:t>abi bersabda</w:t>
      </w:r>
      <w:r w:rsidR="00992C89" w:rsidRPr="00F30DC8">
        <w:rPr>
          <w:rFonts w:ascii="Times New Roman" w:hAnsi="Times New Roman" w:cs="Times New Roman"/>
          <w:i/>
          <w:sz w:val="24"/>
          <w:szCs w:val="24"/>
          <w:lang w:val="id-ID"/>
        </w:rPr>
        <w:t>; ‘</w:t>
      </w:r>
      <w:r w:rsidR="00ED024B" w:rsidRPr="00F30DC8">
        <w:rPr>
          <w:rFonts w:ascii="Times New Roman" w:hAnsi="Times New Roman" w:cs="Times New Roman"/>
          <w:i/>
          <w:sz w:val="24"/>
          <w:szCs w:val="24"/>
        </w:rPr>
        <w:t>wahai anakku, jika engkau mampu membersihkan</w:t>
      </w:r>
      <w:r w:rsidR="00992C89" w:rsidRPr="00F30DC8">
        <w:rPr>
          <w:rFonts w:ascii="Times New Roman" w:hAnsi="Times New Roman" w:cs="Times New Roman"/>
          <w:i/>
          <w:sz w:val="24"/>
          <w:szCs w:val="24"/>
        </w:rPr>
        <w:t xml:space="preserve"> hatimu dari kecurigaan terhada</w:t>
      </w:r>
      <w:r w:rsidR="00ED024B" w:rsidRPr="00F30DC8">
        <w:rPr>
          <w:rFonts w:ascii="Times New Roman" w:hAnsi="Times New Roman" w:cs="Times New Roman"/>
          <w:i/>
          <w:sz w:val="24"/>
          <w:szCs w:val="24"/>
        </w:rPr>
        <w:t>p seseorang, baik pagi hari maup</w:t>
      </w:r>
      <w:r w:rsidR="00992C89" w:rsidRPr="00F30DC8">
        <w:rPr>
          <w:rFonts w:ascii="Times New Roman" w:hAnsi="Times New Roman" w:cs="Times New Roman"/>
          <w:i/>
          <w:sz w:val="24"/>
          <w:szCs w:val="24"/>
        </w:rPr>
        <w:t>un petang hari, maka lakukanlah</w:t>
      </w:r>
      <w:r w:rsidR="00992C89" w:rsidRPr="00F30DC8">
        <w:rPr>
          <w:rFonts w:ascii="Times New Roman" w:hAnsi="Times New Roman" w:cs="Times New Roman"/>
          <w:i/>
          <w:sz w:val="24"/>
          <w:szCs w:val="24"/>
          <w:lang w:val="id-ID"/>
        </w:rPr>
        <w:t>’</w:t>
      </w:r>
      <w:r w:rsidR="00992C89" w:rsidRPr="00F30DC8">
        <w:rPr>
          <w:rFonts w:ascii="Times New Roman" w:hAnsi="Times New Roman" w:cs="Times New Roman"/>
          <w:i/>
          <w:sz w:val="24"/>
          <w:szCs w:val="24"/>
        </w:rPr>
        <w:t xml:space="preserve">. </w:t>
      </w:r>
      <w:proofErr w:type="gramStart"/>
      <w:r w:rsidR="00992C89" w:rsidRPr="00F30DC8">
        <w:rPr>
          <w:rFonts w:ascii="Times New Roman" w:hAnsi="Times New Roman" w:cs="Times New Roman"/>
          <w:i/>
          <w:sz w:val="24"/>
          <w:szCs w:val="24"/>
        </w:rPr>
        <w:t>Be</w:t>
      </w:r>
      <w:r w:rsidR="0060365A" w:rsidRPr="00F30DC8">
        <w:rPr>
          <w:rFonts w:ascii="Times New Roman" w:hAnsi="Times New Roman" w:cs="Times New Roman"/>
          <w:i/>
          <w:sz w:val="24"/>
          <w:szCs w:val="24"/>
        </w:rPr>
        <w:t>liau melanjutkan</w:t>
      </w:r>
      <w:r w:rsidR="0060365A" w:rsidRPr="00F30DC8">
        <w:rPr>
          <w:rFonts w:ascii="Times New Roman" w:hAnsi="Times New Roman" w:cs="Times New Roman"/>
          <w:i/>
          <w:sz w:val="24"/>
          <w:szCs w:val="24"/>
          <w:lang w:val="id-ID"/>
        </w:rPr>
        <w:t>,</w:t>
      </w:r>
      <w:r w:rsidR="00992C89" w:rsidRPr="00F30DC8">
        <w:rPr>
          <w:rFonts w:ascii="Times New Roman" w:hAnsi="Times New Roman" w:cs="Times New Roman"/>
          <w:i/>
          <w:sz w:val="24"/>
          <w:szCs w:val="24"/>
        </w:rPr>
        <w:t xml:space="preserve"> </w:t>
      </w:r>
      <w:r w:rsidR="00992C89" w:rsidRPr="00F30DC8">
        <w:rPr>
          <w:rFonts w:ascii="Times New Roman" w:hAnsi="Times New Roman" w:cs="Times New Roman"/>
          <w:i/>
          <w:sz w:val="24"/>
          <w:szCs w:val="24"/>
          <w:lang w:val="id-ID"/>
        </w:rPr>
        <w:t>‘</w:t>
      </w:r>
      <w:r w:rsidR="00ED024B" w:rsidRPr="00F30DC8">
        <w:rPr>
          <w:rFonts w:ascii="Times New Roman" w:hAnsi="Times New Roman" w:cs="Times New Roman"/>
          <w:i/>
          <w:sz w:val="24"/>
          <w:szCs w:val="24"/>
        </w:rPr>
        <w:t>wahai anakku, yang demikia</w:t>
      </w:r>
      <w:r w:rsidR="00992C89" w:rsidRPr="00F30DC8">
        <w:rPr>
          <w:rFonts w:ascii="Times New Roman" w:hAnsi="Times New Roman" w:cs="Times New Roman"/>
          <w:i/>
          <w:sz w:val="24"/>
          <w:szCs w:val="24"/>
          <w:lang w:val="id-ID"/>
        </w:rPr>
        <w:t>n</w:t>
      </w:r>
      <w:r w:rsidR="00ED024B" w:rsidRPr="00F30DC8">
        <w:rPr>
          <w:rFonts w:ascii="Times New Roman" w:hAnsi="Times New Roman" w:cs="Times New Roman"/>
          <w:i/>
          <w:sz w:val="24"/>
          <w:szCs w:val="24"/>
        </w:rPr>
        <w:t xml:space="preserve"> itu termasuk tuntunanku, barang siapa menghidupkan tuntutanku, berarti ia mencintaiku, dan barang siapa mencintaiku niscaya akan besamaku di dalam syur</w:t>
      </w:r>
      <w:r w:rsidR="00992C89" w:rsidRPr="00F30DC8">
        <w:rPr>
          <w:rFonts w:ascii="Times New Roman" w:hAnsi="Times New Roman" w:cs="Times New Roman"/>
          <w:i/>
          <w:sz w:val="24"/>
          <w:szCs w:val="24"/>
        </w:rPr>
        <w:t>ga</w:t>
      </w:r>
      <w:r w:rsidR="00992C89" w:rsidRPr="00F30DC8">
        <w:rPr>
          <w:rFonts w:ascii="Times New Roman" w:hAnsi="Times New Roman" w:cs="Times New Roman"/>
          <w:i/>
          <w:sz w:val="24"/>
          <w:szCs w:val="24"/>
          <w:lang w:val="id-ID"/>
        </w:rPr>
        <w:t>’</w:t>
      </w:r>
      <w:r w:rsidR="00ED024B" w:rsidRPr="00F30DC8">
        <w:rPr>
          <w:rFonts w:ascii="Times New Roman" w:hAnsi="Times New Roman" w:cs="Times New Roman"/>
          <w:i/>
          <w:sz w:val="24"/>
          <w:szCs w:val="24"/>
        </w:rPr>
        <w:t>.</w:t>
      </w:r>
      <w:proofErr w:type="gramEnd"/>
      <w:r w:rsidR="00ED024B" w:rsidRPr="00F30DC8">
        <w:rPr>
          <w:rStyle w:val="FootnoteReference"/>
          <w:rFonts w:ascii="Times New Roman" w:hAnsi="Times New Roman" w:cs="Times New Roman"/>
          <w:sz w:val="24"/>
          <w:szCs w:val="24"/>
        </w:rPr>
        <w:footnoteReference w:id="23"/>
      </w:r>
    </w:p>
    <w:p w:rsidR="0060365A" w:rsidRPr="00F30DC8" w:rsidRDefault="0060365A" w:rsidP="00A96384">
      <w:pPr>
        <w:spacing w:line="240" w:lineRule="auto"/>
        <w:ind w:left="0" w:firstLine="567"/>
        <w:rPr>
          <w:rFonts w:ascii="Times New Roman" w:hAnsi="Times New Roman" w:cs="Times New Roman"/>
          <w:sz w:val="10"/>
          <w:szCs w:val="24"/>
          <w:lang w:val="id-ID"/>
        </w:rPr>
      </w:pPr>
    </w:p>
    <w:p w:rsidR="00E21CB6" w:rsidRPr="00F30DC8" w:rsidRDefault="00392373" w:rsidP="00A96384">
      <w:pPr>
        <w:ind w:left="0" w:firstLine="567"/>
        <w:rPr>
          <w:rFonts w:ascii="Times New Roman" w:hAnsi="Times New Roman" w:cs="Times New Roman"/>
          <w:sz w:val="24"/>
          <w:szCs w:val="24"/>
          <w:lang w:val="id-ID"/>
        </w:rPr>
      </w:pPr>
      <w:r w:rsidRPr="00F30DC8">
        <w:rPr>
          <w:rFonts w:ascii="Times New Roman" w:hAnsi="Times New Roman" w:cs="Times New Roman"/>
          <w:sz w:val="24"/>
          <w:szCs w:val="24"/>
          <w:lang w:val="id-ID"/>
        </w:rPr>
        <w:t>Hadist tersebut menjelaskan tentang anjuran berprasangka baik (</w:t>
      </w:r>
      <w:r w:rsidRPr="00F30DC8">
        <w:rPr>
          <w:rFonts w:ascii="Times New Roman" w:hAnsi="Times New Roman" w:cs="Times New Roman"/>
          <w:i/>
          <w:sz w:val="24"/>
          <w:szCs w:val="24"/>
          <w:lang w:val="id-ID"/>
        </w:rPr>
        <w:t>husnudzan</w:t>
      </w:r>
      <w:r w:rsidRPr="00F30DC8">
        <w:rPr>
          <w:rFonts w:ascii="Times New Roman" w:hAnsi="Times New Roman" w:cs="Times New Roman"/>
          <w:sz w:val="24"/>
          <w:szCs w:val="24"/>
          <w:lang w:val="id-ID"/>
        </w:rPr>
        <w:t>) yang diberikan oleh Rasulullah (orangtua) kepada anaknya. Dan dalam hadist tersebut juga terdapat terminologi waktu yaitu ‘pagi hari’ dan ‘petang hari’, kedua keterangan waktu tersebut tidak berarti memerintahkan membersihkan hati dari kecurigaan hanya pada waktu pagi hari dan petang hari, melainkan itu menandakan keseluruhan waktu. Waktu hanya memiliki dua keterangan yaitu siang dan malam (petang), dan kata “pagi hari’ dan ‘petang hari’ dalam kontek hadist tersebuut adalah anjuran untuk membersihkan hati dari berbagai macam kecurigaan dalam setiap waktu baik siang dan malam. Dari itu pula pula Rasulullah menegaskan bahwa yang demikian merupakan tuntunanNya, dan akan bersamaNya kelak bagi anak-anak dan siapapun yang mampu meneladani tuntunan Rasulullah.</w:t>
      </w:r>
      <w:r w:rsidR="00E21CB6" w:rsidRPr="00F30DC8">
        <w:rPr>
          <w:rFonts w:ascii="Times New Roman" w:hAnsi="Times New Roman" w:cs="Times New Roman"/>
          <w:sz w:val="24"/>
          <w:szCs w:val="24"/>
          <w:lang w:val="id-ID"/>
        </w:rPr>
        <w:t xml:space="preserve"> Kemudian hadist berikutnya dari Abdurrahman dan Huwayyishah:</w:t>
      </w:r>
    </w:p>
    <w:p w:rsidR="00E21CB6" w:rsidRPr="00F30DC8" w:rsidRDefault="00E21CB6" w:rsidP="008B1AD3">
      <w:pPr>
        <w:spacing w:line="240" w:lineRule="auto"/>
        <w:ind w:left="567"/>
        <w:rPr>
          <w:rFonts w:ascii="Times New Roman" w:hAnsi="Times New Roman" w:cs="Times New Roman"/>
          <w:i/>
          <w:sz w:val="24"/>
          <w:szCs w:val="24"/>
          <w:lang w:val="id-ID"/>
        </w:rPr>
      </w:pPr>
      <w:r w:rsidRPr="00F30DC8">
        <w:rPr>
          <w:rFonts w:ascii="Times New Roman" w:hAnsi="Times New Roman" w:cs="Times New Roman"/>
          <w:i/>
          <w:sz w:val="24"/>
          <w:szCs w:val="24"/>
          <w:lang w:val="id-ID"/>
        </w:rPr>
        <w:t>“</w:t>
      </w:r>
      <w:r w:rsidR="00ED024B" w:rsidRPr="00F30DC8">
        <w:rPr>
          <w:rFonts w:ascii="Times New Roman" w:hAnsi="Times New Roman" w:cs="Times New Roman"/>
          <w:i/>
          <w:sz w:val="24"/>
          <w:szCs w:val="24"/>
          <w:lang w:val="id-ID"/>
        </w:rPr>
        <w:t>Abdurrahman bin Sahl dan Huwayyishah bin mas’ud</w:t>
      </w:r>
      <w:r w:rsidRPr="00F30DC8">
        <w:rPr>
          <w:rFonts w:ascii="Times New Roman" w:hAnsi="Times New Roman" w:cs="Times New Roman"/>
          <w:i/>
          <w:sz w:val="24"/>
          <w:szCs w:val="24"/>
          <w:lang w:val="id-ID"/>
        </w:rPr>
        <w:t xml:space="preserve"> datang mengahdap kepada Nabi, A</w:t>
      </w:r>
      <w:r w:rsidR="00ED024B" w:rsidRPr="00F30DC8">
        <w:rPr>
          <w:rFonts w:ascii="Times New Roman" w:hAnsi="Times New Roman" w:cs="Times New Roman"/>
          <w:i/>
          <w:sz w:val="24"/>
          <w:szCs w:val="24"/>
          <w:lang w:val="id-ID"/>
        </w:rPr>
        <w:t>bdurrahman membuka pembicaraan. Nabi</w:t>
      </w:r>
      <w:r w:rsidRPr="00F30DC8">
        <w:rPr>
          <w:rFonts w:ascii="Times New Roman" w:hAnsi="Times New Roman" w:cs="Times New Roman"/>
          <w:i/>
          <w:sz w:val="24"/>
          <w:szCs w:val="24"/>
          <w:lang w:val="id-ID"/>
        </w:rPr>
        <w:t xml:space="preserve">-pun bersabda; </w:t>
      </w:r>
      <w:r w:rsidR="00ED024B" w:rsidRPr="00F30DC8">
        <w:rPr>
          <w:rFonts w:ascii="Times New Roman" w:hAnsi="Times New Roman" w:cs="Times New Roman"/>
          <w:i/>
          <w:sz w:val="24"/>
          <w:szCs w:val="24"/>
          <w:lang w:val="id-ID"/>
        </w:rPr>
        <w:t>Hor</w:t>
      </w:r>
      <w:r w:rsidR="00EE18AA" w:rsidRPr="00F30DC8">
        <w:rPr>
          <w:rFonts w:ascii="Times New Roman" w:hAnsi="Times New Roman" w:cs="Times New Roman"/>
          <w:i/>
          <w:sz w:val="24"/>
          <w:szCs w:val="24"/>
          <w:lang w:val="id-ID"/>
        </w:rPr>
        <w:t>m</w:t>
      </w:r>
      <w:r w:rsidR="00ED024B" w:rsidRPr="00F30DC8">
        <w:rPr>
          <w:rFonts w:ascii="Times New Roman" w:hAnsi="Times New Roman" w:cs="Times New Roman"/>
          <w:i/>
          <w:sz w:val="24"/>
          <w:szCs w:val="24"/>
          <w:lang w:val="id-ID"/>
        </w:rPr>
        <w:t>atilah yang lebih tua</w:t>
      </w:r>
      <w:r w:rsidRPr="00F30DC8">
        <w:rPr>
          <w:rFonts w:ascii="Times New Roman" w:hAnsi="Times New Roman" w:cs="Times New Roman"/>
          <w:i/>
          <w:sz w:val="24"/>
          <w:szCs w:val="24"/>
          <w:lang w:val="id-ID"/>
        </w:rPr>
        <w:t>..</w:t>
      </w:r>
      <w:r w:rsidR="00ED024B" w:rsidRPr="00F30DC8">
        <w:rPr>
          <w:rFonts w:ascii="Times New Roman" w:hAnsi="Times New Roman" w:cs="Times New Roman"/>
          <w:i/>
          <w:sz w:val="24"/>
          <w:szCs w:val="24"/>
          <w:lang w:val="id-ID"/>
        </w:rPr>
        <w:t>! Hormatilah yang lebih tua</w:t>
      </w:r>
      <w:r w:rsidRPr="00F30DC8">
        <w:rPr>
          <w:rFonts w:ascii="Times New Roman" w:hAnsi="Times New Roman" w:cs="Times New Roman"/>
          <w:i/>
          <w:sz w:val="24"/>
          <w:szCs w:val="24"/>
          <w:lang w:val="id-ID"/>
        </w:rPr>
        <w:t>..</w:t>
      </w:r>
      <w:r w:rsidR="00ED024B" w:rsidRPr="00F30DC8">
        <w:rPr>
          <w:rFonts w:ascii="Times New Roman" w:hAnsi="Times New Roman" w:cs="Times New Roman"/>
          <w:i/>
          <w:sz w:val="24"/>
          <w:szCs w:val="24"/>
          <w:lang w:val="id-ID"/>
        </w:rPr>
        <w:t>!”.</w:t>
      </w:r>
      <w:r w:rsidR="00ED024B" w:rsidRPr="00F30DC8">
        <w:rPr>
          <w:rStyle w:val="FootnoteReference"/>
          <w:rFonts w:ascii="Times New Roman" w:hAnsi="Times New Roman" w:cs="Times New Roman"/>
          <w:sz w:val="24"/>
          <w:szCs w:val="24"/>
          <w:lang w:val="id-ID"/>
        </w:rPr>
        <w:footnoteReference w:id="24"/>
      </w:r>
    </w:p>
    <w:p w:rsidR="00E21CB6" w:rsidRPr="00F30DC8" w:rsidRDefault="00E21CB6" w:rsidP="00A96384">
      <w:pPr>
        <w:spacing w:line="240" w:lineRule="auto"/>
        <w:ind w:left="0"/>
        <w:rPr>
          <w:rFonts w:ascii="Times New Roman" w:hAnsi="Times New Roman" w:cs="Times New Roman"/>
          <w:sz w:val="10"/>
          <w:szCs w:val="24"/>
          <w:lang w:val="id-ID"/>
        </w:rPr>
      </w:pPr>
    </w:p>
    <w:p w:rsidR="00C818B3" w:rsidRPr="00F30DC8" w:rsidRDefault="005F36D7" w:rsidP="00A96384">
      <w:pPr>
        <w:ind w:left="0" w:firstLine="567"/>
        <w:rPr>
          <w:rFonts w:ascii="Times New Roman" w:hAnsi="Times New Roman" w:cs="Times New Roman"/>
          <w:sz w:val="24"/>
          <w:szCs w:val="24"/>
          <w:lang w:val="id-ID"/>
        </w:rPr>
      </w:pPr>
      <w:r w:rsidRPr="00F30DC8">
        <w:rPr>
          <w:rFonts w:ascii="Times New Roman" w:hAnsi="Times New Roman" w:cs="Times New Roman"/>
          <w:sz w:val="24"/>
          <w:szCs w:val="24"/>
          <w:lang w:val="id-ID"/>
        </w:rPr>
        <w:t xml:space="preserve">Hadist di atas mengajarkan pendidikan etika atau akhlakul karimah kepada anak yaitu dengan memberikan penghormatan kepada orang yang lebih tua. Adapun penghormatan tersebut dapat berupa banyak hal salah satunya adalah mendahulukan (yang lebih tua) dalam berbagai urusan, termasuk mendahulukan dalam berbicara, dalam memulai suatu perkara, dalam memberikan pertimbangan, dan sebagainya. Sebenarnya anak atau seorang yang lebih muda memiliki hak yang sama untuk berbicara dan bersikap namun dan diskursus moralitas dan akhlakul karimah orang yang lebih mudah sepatutnya mengedepankan yang lebih tua sebagai bentuk penghormatan. </w:t>
      </w:r>
      <w:r w:rsidR="006A67FC" w:rsidRPr="00F30DC8">
        <w:rPr>
          <w:rFonts w:ascii="Times New Roman" w:hAnsi="Times New Roman" w:cs="Times New Roman"/>
          <w:sz w:val="24"/>
          <w:szCs w:val="24"/>
          <w:lang w:val="id-ID"/>
        </w:rPr>
        <w:t xml:space="preserve">Sebagaimana diceritakan dalam sebuah kisah di zaman Umar bin Abdul Aziz baru diangkat sebagai khalifah, para juru bicara delegasi dari berbagai negeri berdatangan untuk megucapkan selamat, satu persatu juru bisacara tersebut maju kemudian sampai pada giliran pemuda delegasi dari Bani Hasyim untuk mengucakan selamat, namun melihatnya masih </w:t>
      </w:r>
      <w:r w:rsidR="006A67FC" w:rsidRPr="00F30DC8">
        <w:rPr>
          <w:rFonts w:ascii="Times New Roman" w:hAnsi="Times New Roman" w:cs="Times New Roman"/>
          <w:sz w:val="24"/>
          <w:szCs w:val="24"/>
          <w:lang w:val="id-ID"/>
        </w:rPr>
        <w:lastRenderedPageBreak/>
        <w:t>terbilang muda kemudian Khalifah Umar berkata; Biarkanlah yang maju berbicara orang yang lebih tua daripada kamu.</w:t>
      </w:r>
      <w:r w:rsidR="00567F99" w:rsidRPr="00F30DC8">
        <w:rPr>
          <w:rFonts w:ascii="Times New Roman" w:hAnsi="Times New Roman" w:cs="Times New Roman"/>
          <w:sz w:val="24"/>
          <w:szCs w:val="24"/>
          <w:lang w:val="id-ID"/>
        </w:rPr>
        <w:t xml:space="preserve"> Namun pada kesempatan lain anak atau seorang yang lebih muda boleh mendahuli yang lebih tua jika mendapat penghargaan atau izin dari yang lebih tua.</w:t>
      </w:r>
      <w:r w:rsidR="00C818B3" w:rsidRPr="00F30DC8">
        <w:rPr>
          <w:rFonts w:ascii="Times New Roman" w:hAnsi="Times New Roman" w:cs="Times New Roman"/>
          <w:sz w:val="24"/>
          <w:szCs w:val="24"/>
          <w:lang w:val="id-ID"/>
        </w:rPr>
        <w:t xml:space="preserve"> Kemudian hadist selanjutnya dari Abu Usman tentang pendidikan berpenampilan sederhana dan melatih ketahanan diri, yaitu:</w:t>
      </w:r>
    </w:p>
    <w:p w:rsidR="00C818B3" w:rsidRPr="00F30DC8" w:rsidRDefault="00C818B3" w:rsidP="008B1AD3">
      <w:pPr>
        <w:spacing w:line="240" w:lineRule="auto"/>
        <w:ind w:left="567"/>
        <w:rPr>
          <w:rFonts w:ascii="Times New Roman" w:hAnsi="Times New Roman" w:cs="Times New Roman"/>
          <w:i/>
          <w:sz w:val="24"/>
          <w:szCs w:val="24"/>
          <w:lang w:val="id-ID"/>
        </w:rPr>
      </w:pPr>
      <w:r w:rsidRPr="00F30DC8">
        <w:rPr>
          <w:rFonts w:ascii="Times New Roman" w:hAnsi="Times New Roman" w:cs="Times New Roman"/>
          <w:i/>
          <w:sz w:val="24"/>
          <w:szCs w:val="24"/>
          <w:lang w:val="id-ID"/>
        </w:rPr>
        <w:t xml:space="preserve">“Abu usman berkata; </w:t>
      </w:r>
      <w:r w:rsidR="00ED024B" w:rsidRPr="00F30DC8">
        <w:rPr>
          <w:rFonts w:ascii="Times New Roman" w:hAnsi="Times New Roman" w:cs="Times New Roman"/>
          <w:i/>
          <w:sz w:val="24"/>
          <w:szCs w:val="24"/>
          <w:lang w:val="id-ID"/>
        </w:rPr>
        <w:t>kami pernah bers</w:t>
      </w:r>
      <w:r w:rsidRPr="00F30DC8">
        <w:rPr>
          <w:rFonts w:ascii="Times New Roman" w:hAnsi="Times New Roman" w:cs="Times New Roman"/>
          <w:i/>
          <w:sz w:val="24"/>
          <w:szCs w:val="24"/>
          <w:lang w:val="id-ID"/>
        </w:rPr>
        <w:t>a</w:t>
      </w:r>
      <w:r w:rsidR="00ED024B" w:rsidRPr="00F30DC8">
        <w:rPr>
          <w:rFonts w:ascii="Times New Roman" w:hAnsi="Times New Roman" w:cs="Times New Roman"/>
          <w:i/>
          <w:sz w:val="24"/>
          <w:szCs w:val="24"/>
          <w:lang w:val="id-ID"/>
        </w:rPr>
        <w:t>ma Utbah bin Farqod. Maka umar menulis surat kepadanya yang berisi berbagai hal yang ia ceritakan dari Nabi SAW.</w:t>
      </w:r>
      <w:r w:rsidRPr="00F30DC8">
        <w:rPr>
          <w:rFonts w:ascii="Times New Roman" w:hAnsi="Times New Roman" w:cs="Times New Roman"/>
          <w:i/>
          <w:sz w:val="24"/>
          <w:szCs w:val="24"/>
          <w:lang w:val="id-ID"/>
        </w:rPr>
        <w:t xml:space="preserve">, salah </w:t>
      </w:r>
      <w:r w:rsidR="00ED024B" w:rsidRPr="00F30DC8">
        <w:rPr>
          <w:rFonts w:ascii="Times New Roman" w:hAnsi="Times New Roman" w:cs="Times New Roman"/>
          <w:i/>
          <w:sz w:val="24"/>
          <w:szCs w:val="24"/>
          <w:lang w:val="id-ID"/>
        </w:rPr>
        <w:t>satu yang ia tuli</w:t>
      </w:r>
      <w:r w:rsidRPr="00F30DC8">
        <w:rPr>
          <w:rFonts w:ascii="Times New Roman" w:hAnsi="Times New Roman" w:cs="Times New Roman"/>
          <w:i/>
          <w:sz w:val="24"/>
          <w:szCs w:val="24"/>
          <w:lang w:val="id-ID"/>
        </w:rPr>
        <w:t xml:space="preserve">s adalah bahwa Rasulullah SAW. Bersabda; </w:t>
      </w:r>
      <w:r w:rsidR="00ED024B" w:rsidRPr="00F30DC8">
        <w:rPr>
          <w:rFonts w:ascii="Times New Roman" w:hAnsi="Times New Roman" w:cs="Times New Roman"/>
          <w:i/>
          <w:sz w:val="24"/>
          <w:szCs w:val="24"/>
          <w:lang w:val="id-ID"/>
        </w:rPr>
        <w:t>tidak ada yang memak</w:t>
      </w:r>
      <w:r w:rsidRPr="00F30DC8">
        <w:rPr>
          <w:rFonts w:ascii="Times New Roman" w:hAnsi="Times New Roman" w:cs="Times New Roman"/>
          <w:i/>
          <w:sz w:val="24"/>
          <w:szCs w:val="24"/>
          <w:lang w:val="id-ID"/>
        </w:rPr>
        <w:t>a</w:t>
      </w:r>
      <w:r w:rsidR="00ED024B" w:rsidRPr="00F30DC8">
        <w:rPr>
          <w:rFonts w:ascii="Times New Roman" w:hAnsi="Times New Roman" w:cs="Times New Roman"/>
          <w:i/>
          <w:sz w:val="24"/>
          <w:szCs w:val="24"/>
          <w:lang w:val="id-ID"/>
        </w:rPr>
        <w:t>i sutera di dunia kecuali orang-orang yang nanti di akhirat tidak mend</w:t>
      </w:r>
      <w:r w:rsidRPr="00F30DC8">
        <w:rPr>
          <w:rFonts w:ascii="Times New Roman" w:hAnsi="Times New Roman" w:cs="Times New Roman"/>
          <w:i/>
          <w:sz w:val="24"/>
          <w:szCs w:val="24"/>
          <w:lang w:val="id-ID"/>
        </w:rPr>
        <w:t>apatkannya kecuali hanya sekian.</w:t>
      </w:r>
      <w:r w:rsidR="00ED024B" w:rsidRPr="00F30DC8">
        <w:rPr>
          <w:rFonts w:ascii="Times New Roman" w:hAnsi="Times New Roman" w:cs="Times New Roman"/>
          <w:i/>
          <w:sz w:val="24"/>
          <w:szCs w:val="24"/>
          <w:lang w:val="id-ID"/>
        </w:rPr>
        <w:t xml:space="preserve"> </w:t>
      </w:r>
      <w:r w:rsidRPr="00F30DC8">
        <w:rPr>
          <w:rFonts w:ascii="Times New Roman" w:hAnsi="Times New Roman" w:cs="Times New Roman"/>
          <w:i/>
          <w:sz w:val="24"/>
          <w:szCs w:val="24"/>
          <w:lang w:val="id-ID"/>
        </w:rPr>
        <w:t>B</w:t>
      </w:r>
      <w:r w:rsidR="00ED024B" w:rsidRPr="00F30DC8">
        <w:rPr>
          <w:rFonts w:ascii="Times New Roman" w:hAnsi="Times New Roman" w:cs="Times New Roman"/>
          <w:i/>
          <w:sz w:val="24"/>
          <w:szCs w:val="24"/>
          <w:lang w:val="id-ID"/>
        </w:rPr>
        <w:t>eliau bersabda sambil menunjukkan jari telunjuk dan jari tengah”.</w:t>
      </w:r>
      <w:r w:rsidR="00ED024B" w:rsidRPr="00F30DC8">
        <w:rPr>
          <w:rStyle w:val="FootnoteReference"/>
          <w:rFonts w:ascii="Times New Roman" w:hAnsi="Times New Roman" w:cs="Times New Roman"/>
          <w:sz w:val="24"/>
          <w:szCs w:val="24"/>
          <w:lang w:val="id-ID"/>
        </w:rPr>
        <w:footnoteReference w:id="25"/>
      </w:r>
    </w:p>
    <w:p w:rsidR="00887D2C" w:rsidRPr="00F30DC8" w:rsidRDefault="00887D2C" w:rsidP="008B1AD3">
      <w:pPr>
        <w:spacing w:line="240" w:lineRule="auto"/>
        <w:ind w:left="0"/>
        <w:rPr>
          <w:rFonts w:ascii="Times New Roman" w:hAnsi="Times New Roman" w:cs="Times New Roman"/>
          <w:sz w:val="10"/>
          <w:szCs w:val="24"/>
          <w:lang w:val="id-ID"/>
        </w:rPr>
      </w:pPr>
    </w:p>
    <w:p w:rsidR="00887D2C" w:rsidRPr="00F30DC8" w:rsidRDefault="00887D2C" w:rsidP="00A96384">
      <w:pPr>
        <w:ind w:left="0" w:firstLine="567"/>
        <w:rPr>
          <w:rFonts w:ascii="Times New Roman" w:hAnsi="Times New Roman" w:cs="Times New Roman"/>
          <w:sz w:val="24"/>
          <w:szCs w:val="24"/>
          <w:lang w:val="id-ID"/>
        </w:rPr>
      </w:pPr>
      <w:r w:rsidRPr="00F30DC8">
        <w:rPr>
          <w:rFonts w:ascii="Times New Roman" w:hAnsi="Times New Roman" w:cs="Times New Roman"/>
          <w:sz w:val="24"/>
          <w:szCs w:val="24"/>
          <w:lang w:val="id-ID"/>
        </w:rPr>
        <w:t xml:space="preserve">Hadist di atas mengandung pendidikan anjuran untuk sederhana dalam hidup termasuk di dalamnya adalah sederhana dalam berpenampilan sekalipun ia memiliki kemampuan untuk berpenampilan lebih. Sebagaimana yang pernah dikatakan Umar </w:t>
      </w:r>
      <w:r w:rsidR="00ED024B" w:rsidRPr="00F30DC8">
        <w:rPr>
          <w:rFonts w:ascii="Times New Roman" w:hAnsi="Times New Roman" w:cs="Times New Roman"/>
          <w:sz w:val="24"/>
          <w:szCs w:val="24"/>
          <w:lang w:val="id-ID"/>
        </w:rPr>
        <w:t xml:space="preserve">bin khattab </w:t>
      </w:r>
      <w:r w:rsidRPr="00F30DC8">
        <w:rPr>
          <w:rFonts w:ascii="Times New Roman" w:hAnsi="Times New Roman" w:cs="Times New Roman"/>
          <w:sz w:val="24"/>
          <w:szCs w:val="24"/>
          <w:lang w:val="id-ID"/>
        </w:rPr>
        <w:t xml:space="preserve">bahwa; </w:t>
      </w:r>
      <w:r w:rsidR="00ED024B" w:rsidRPr="00F30DC8">
        <w:rPr>
          <w:rFonts w:ascii="Times New Roman" w:hAnsi="Times New Roman" w:cs="Times New Roman"/>
          <w:sz w:val="24"/>
          <w:szCs w:val="24"/>
          <w:lang w:val="id-ID"/>
        </w:rPr>
        <w:t>pakailah sarung, jubah, dan sandal. Buanglah pakaian tipis dan celana pendek. Pakailah pakaian ma’ad (nenek moyang bangsa arab), t</w:t>
      </w:r>
      <w:r w:rsidRPr="00F30DC8">
        <w:rPr>
          <w:rFonts w:ascii="Times New Roman" w:hAnsi="Times New Roman" w:cs="Times New Roman"/>
          <w:sz w:val="24"/>
          <w:szCs w:val="24"/>
          <w:lang w:val="id-ID"/>
        </w:rPr>
        <w:t>i</w:t>
      </w:r>
      <w:r w:rsidR="00ED024B" w:rsidRPr="00F30DC8">
        <w:rPr>
          <w:rFonts w:ascii="Times New Roman" w:hAnsi="Times New Roman" w:cs="Times New Roman"/>
          <w:sz w:val="24"/>
          <w:szCs w:val="24"/>
          <w:lang w:val="id-ID"/>
        </w:rPr>
        <w:t>ngga</w:t>
      </w:r>
      <w:r w:rsidRPr="00F30DC8">
        <w:rPr>
          <w:rFonts w:ascii="Times New Roman" w:hAnsi="Times New Roman" w:cs="Times New Roman"/>
          <w:sz w:val="24"/>
          <w:szCs w:val="24"/>
          <w:lang w:val="id-ID"/>
        </w:rPr>
        <w:t>l</w:t>
      </w:r>
      <w:r w:rsidR="00ED024B" w:rsidRPr="00F30DC8">
        <w:rPr>
          <w:rFonts w:ascii="Times New Roman" w:hAnsi="Times New Roman" w:cs="Times New Roman"/>
          <w:sz w:val="24"/>
          <w:szCs w:val="24"/>
          <w:lang w:val="id-ID"/>
        </w:rPr>
        <w:t>kanlah tungg</w:t>
      </w:r>
      <w:r w:rsidRPr="00F30DC8">
        <w:rPr>
          <w:rFonts w:ascii="Times New Roman" w:hAnsi="Times New Roman" w:cs="Times New Roman"/>
          <w:sz w:val="24"/>
          <w:szCs w:val="24"/>
          <w:lang w:val="id-ID"/>
        </w:rPr>
        <w:t>angan dan melompat dari kuda, h</w:t>
      </w:r>
      <w:r w:rsidR="00ED024B" w:rsidRPr="00F30DC8">
        <w:rPr>
          <w:rFonts w:ascii="Times New Roman" w:hAnsi="Times New Roman" w:cs="Times New Roman"/>
          <w:sz w:val="24"/>
          <w:szCs w:val="24"/>
          <w:lang w:val="id-ID"/>
        </w:rPr>
        <w:t>indarila</w:t>
      </w:r>
      <w:r w:rsidRPr="00F30DC8">
        <w:rPr>
          <w:rFonts w:ascii="Times New Roman" w:hAnsi="Times New Roman" w:cs="Times New Roman"/>
          <w:sz w:val="24"/>
          <w:szCs w:val="24"/>
          <w:lang w:val="id-ID"/>
        </w:rPr>
        <w:t>h</w:t>
      </w:r>
      <w:r w:rsidR="00ED024B" w:rsidRPr="00F30DC8">
        <w:rPr>
          <w:rFonts w:ascii="Times New Roman" w:hAnsi="Times New Roman" w:cs="Times New Roman"/>
          <w:sz w:val="24"/>
          <w:szCs w:val="24"/>
          <w:lang w:val="id-ID"/>
        </w:rPr>
        <w:t xml:space="preserve"> bernikmat-nikmat dan hindarilah pak</w:t>
      </w:r>
      <w:r w:rsidRPr="00F30DC8">
        <w:rPr>
          <w:rFonts w:ascii="Times New Roman" w:hAnsi="Times New Roman" w:cs="Times New Roman"/>
          <w:sz w:val="24"/>
          <w:szCs w:val="24"/>
          <w:lang w:val="id-ID"/>
        </w:rPr>
        <w:t>a</w:t>
      </w:r>
      <w:r w:rsidR="00ED024B" w:rsidRPr="00F30DC8">
        <w:rPr>
          <w:rFonts w:ascii="Times New Roman" w:hAnsi="Times New Roman" w:cs="Times New Roman"/>
          <w:sz w:val="24"/>
          <w:szCs w:val="24"/>
          <w:lang w:val="id-ID"/>
        </w:rPr>
        <w:t>ian orang-orang</w:t>
      </w:r>
      <w:r w:rsidRPr="00F30DC8">
        <w:rPr>
          <w:rFonts w:ascii="Times New Roman" w:hAnsi="Times New Roman" w:cs="Times New Roman"/>
          <w:sz w:val="24"/>
          <w:szCs w:val="24"/>
          <w:lang w:val="id-ID"/>
        </w:rPr>
        <w:t xml:space="preserve"> asing, serta jauhilah (memakai) sutera karena Rasulullah telah melarangnya (kecuali dengan batasan tertentu).</w:t>
      </w:r>
      <w:r w:rsidR="002C099A" w:rsidRPr="00F30DC8">
        <w:rPr>
          <w:rFonts w:ascii="Times New Roman" w:hAnsi="Times New Roman" w:cs="Times New Roman"/>
          <w:sz w:val="24"/>
          <w:szCs w:val="24"/>
          <w:lang w:val="id-ID"/>
        </w:rPr>
        <w:t xml:space="preserve"> </w:t>
      </w:r>
      <w:r w:rsidRPr="00F30DC8">
        <w:rPr>
          <w:rFonts w:ascii="Times New Roman" w:hAnsi="Times New Roman" w:cs="Times New Roman"/>
          <w:sz w:val="24"/>
          <w:szCs w:val="24"/>
          <w:lang w:val="id-ID"/>
        </w:rPr>
        <w:t xml:space="preserve">Hadist tersebut tidak hanya </w:t>
      </w:r>
      <w:r w:rsidR="002C099A" w:rsidRPr="00F30DC8">
        <w:rPr>
          <w:rFonts w:ascii="Times New Roman" w:hAnsi="Times New Roman" w:cs="Times New Roman"/>
          <w:sz w:val="24"/>
          <w:szCs w:val="24"/>
          <w:lang w:val="id-ID"/>
        </w:rPr>
        <w:t>mengandung perintah</w:t>
      </w:r>
      <w:r w:rsidRPr="00F30DC8">
        <w:rPr>
          <w:rFonts w:ascii="Times New Roman" w:hAnsi="Times New Roman" w:cs="Times New Roman"/>
          <w:sz w:val="24"/>
          <w:szCs w:val="24"/>
          <w:lang w:val="id-ID"/>
        </w:rPr>
        <w:t xml:space="preserve"> </w:t>
      </w:r>
      <w:r w:rsidR="002C099A" w:rsidRPr="00F30DC8">
        <w:rPr>
          <w:rFonts w:ascii="Times New Roman" w:hAnsi="Times New Roman" w:cs="Times New Roman"/>
          <w:sz w:val="24"/>
          <w:szCs w:val="24"/>
          <w:lang w:val="id-ID"/>
        </w:rPr>
        <w:t>berpenampilan sederhana</w:t>
      </w:r>
      <w:r w:rsidRPr="00F30DC8">
        <w:rPr>
          <w:rFonts w:ascii="Times New Roman" w:hAnsi="Times New Roman" w:cs="Times New Roman"/>
          <w:sz w:val="24"/>
          <w:szCs w:val="24"/>
          <w:lang w:val="id-ID"/>
        </w:rPr>
        <w:t xml:space="preserve"> namun</w:t>
      </w:r>
      <w:r w:rsidR="002C099A" w:rsidRPr="00F30DC8">
        <w:rPr>
          <w:rFonts w:ascii="Times New Roman" w:hAnsi="Times New Roman" w:cs="Times New Roman"/>
          <w:sz w:val="24"/>
          <w:szCs w:val="24"/>
          <w:lang w:val="id-ID"/>
        </w:rPr>
        <w:t xml:space="preserve"> secara bersmaaan juga mengajarkan menahan diri dari bersikap berlebihan. </w:t>
      </w:r>
    </w:p>
    <w:p w:rsidR="005C0FF2" w:rsidRPr="00F30DC8" w:rsidRDefault="0078403D" w:rsidP="00A96384">
      <w:pPr>
        <w:ind w:left="0"/>
        <w:rPr>
          <w:rFonts w:ascii="Times New Roman" w:hAnsi="Times New Roman" w:cs="Times New Roman"/>
          <w:b/>
          <w:bCs/>
          <w:sz w:val="24"/>
          <w:szCs w:val="24"/>
        </w:rPr>
      </w:pPr>
      <w:r w:rsidRPr="00F30DC8">
        <w:rPr>
          <w:rFonts w:ascii="Times New Roman" w:hAnsi="Times New Roman" w:cs="Times New Roman"/>
          <w:b/>
          <w:bCs/>
          <w:sz w:val="24"/>
          <w:szCs w:val="24"/>
        </w:rPr>
        <w:t xml:space="preserve">Urgensi Pendidikan </w:t>
      </w:r>
      <w:r w:rsidRPr="00F30DC8">
        <w:rPr>
          <w:rFonts w:ascii="Times New Roman" w:hAnsi="Times New Roman" w:cs="Times New Roman"/>
          <w:b/>
          <w:bCs/>
          <w:sz w:val="24"/>
          <w:szCs w:val="24"/>
          <w:lang w:val="id-ID"/>
        </w:rPr>
        <w:t>Keluarga</w:t>
      </w:r>
      <w:r w:rsidR="00C57E99" w:rsidRPr="00F30DC8">
        <w:rPr>
          <w:rFonts w:ascii="Times New Roman" w:hAnsi="Times New Roman" w:cs="Times New Roman"/>
          <w:b/>
          <w:bCs/>
          <w:sz w:val="24"/>
          <w:szCs w:val="24"/>
        </w:rPr>
        <w:t xml:space="preserve"> </w:t>
      </w:r>
      <w:r w:rsidR="005C0FF2" w:rsidRPr="00F30DC8">
        <w:rPr>
          <w:rFonts w:ascii="Times New Roman" w:hAnsi="Times New Roman" w:cs="Times New Roman"/>
          <w:b/>
          <w:bCs/>
          <w:sz w:val="24"/>
          <w:szCs w:val="24"/>
        </w:rPr>
        <w:t>Berdasark</w:t>
      </w:r>
      <w:r w:rsidR="00971D21">
        <w:rPr>
          <w:rFonts w:ascii="Times New Roman" w:hAnsi="Times New Roman" w:cs="Times New Roman"/>
          <w:b/>
          <w:bCs/>
          <w:sz w:val="24"/>
          <w:szCs w:val="24"/>
        </w:rPr>
        <w:t xml:space="preserve">an </w:t>
      </w:r>
      <w:r w:rsidR="00971D21">
        <w:rPr>
          <w:rFonts w:ascii="Times New Roman" w:hAnsi="Times New Roman" w:cs="Times New Roman"/>
          <w:b/>
          <w:bCs/>
          <w:sz w:val="24"/>
          <w:szCs w:val="24"/>
          <w:lang w:val="id-ID"/>
        </w:rPr>
        <w:t>P</w:t>
      </w:r>
      <w:r w:rsidR="005C0FF2" w:rsidRPr="00F30DC8">
        <w:rPr>
          <w:rFonts w:ascii="Times New Roman" w:hAnsi="Times New Roman" w:cs="Times New Roman"/>
          <w:b/>
          <w:bCs/>
          <w:sz w:val="24"/>
          <w:szCs w:val="24"/>
        </w:rPr>
        <w:t>erkembangan Anak</w:t>
      </w:r>
    </w:p>
    <w:p w:rsidR="004F77C5" w:rsidRPr="00F30DC8" w:rsidRDefault="0052455A"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Sebelum </w:t>
      </w:r>
      <w:r w:rsidR="00D41663" w:rsidRPr="00F30DC8">
        <w:rPr>
          <w:rFonts w:ascii="Times New Roman" w:eastAsia="Times New Roman" w:hAnsi="Times New Roman" w:cs="Times New Roman"/>
          <w:sz w:val="24"/>
          <w:szCs w:val="24"/>
          <w:lang w:val="id-ID" w:eastAsia="id-ID"/>
        </w:rPr>
        <w:t xml:space="preserve">masuk pada pembahasan </w:t>
      </w:r>
      <w:r w:rsidRPr="00F30DC8">
        <w:rPr>
          <w:rFonts w:ascii="Times New Roman" w:eastAsia="Times New Roman" w:hAnsi="Times New Roman" w:cs="Times New Roman"/>
          <w:sz w:val="24"/>
          <w:szCs w:val="24"/>
          <w:lang w:val="id-ID" w:eastAsia="id-ID"/>
        </w:rPr>
        <w:t xml:space="preserve">pentingnya pendidikan keluarga terhadap anak, </w:t>
      </w:r>
      <w:r w:rsidR="00D41663" w:rsidRPr="00F30DC8">
        <w:rPr>
          <w:rFonts w:ascii="Times New Roman" w:eastAsia="Times New Roman" w:hAnsi="Times New Roman" w:cs="Times New Roman"/>
          <w:sz w:val="24"/>
          <w:szCs w:val="24"/>
          <w:lang w:val="id-ID" w:eastAsia="id-ID"/>
        </w:rPr>
        <w:t>terlebih dahulu akan melihat sekilas realitas hidup manusia yang beragam, individ-individu tumbuh dan berkembang menjadi pribadi yang berbeda-beda, mengapa demikian terjadi?, para pakar yang konsen mempelajari individu dengan segala perkembangannya</w:t>
      </w:r>
      <w:r w:rsidR="00625EE9" w:rsidRPr="00F30DC8">
        <w:rPr>
          <w:rFonts w:ascii="Times New Roman" w:eastAsia="Times New Roman" w:hAnsi="Times New Roman" w:cs="Times New Roman"/>
          <w:sz w:val="24"/>
          <w:szCs w:val="24"/>
          <w:lang w:val="id-ID" w:eastAsia="id-ID"/>
        </w:rPr>
        <w:t xml:space="preserve"> belum dapat memberikan jawaban yang pasti dan komprehensif, sebab mereka tau berbagai kebutuhan dasar individu untuk mencapai perkembangan ideal, kemudian intervensi dan pengaruh internal dan eksternal yang dapat menimbulkan reaksi berbeda-beda pada individu, dan  kemampuan individu mengembangkan potensi yang </w:t>
      </w:r>
      <w:r w:rsidR="004F77C5" w:rsidRPr="00F30DC8">
        <w:rPr>
          <w:rFonts w:ascii="Times New Roman" w:eastAsia="Times New Roman" w:hAnsi="Times New Roman" w:cs="Times New Roman"/>
          <w:sz w:val="24"/>
          <w:szCs w:val="24"/>
          <w:lang w:val="id-ID" w:eastAsia="id-ID"/>
        </w:rPr>
        <w:t xml:space="preserve">tidak sama </w:t>
      </w:r>
      <w:r w:rsidR="00625EE9" w:rsidRPr="00F30DC8">
        <w:rPr>
          <w:rFonts w:ascii="Times New Roman" w:eastAsia="Times New Roman" w:hAnsi="Times New Roman" w:cs="Times New Roman"/>
          <w:sz w:val="24"/>
          <w:szCs w:val="24"/>
          <w:lang w:val="id-ID" w:eastAsia="id-ID"/>
        </w:rPr>
        <w:t xml:space="preserve">serta </w:t>
      </w:r>
      <w:r w:rsidR="004F77C5" w:rsidRPr="00F30DC8">
        <w:rPr>
          <w:rFonts w:ascii="Times New Roman" w:eastAsia="Times New Roman" w:hAnsi="Times New Roman" w:cs="Times New Roman"/>
          <w:sz w:val="24"/>
          <w:szCs w:val="24"/>
          <w:lang w:val="id-ID" w:eastAsia="id-ID"/>
        </w:rPr>
        <w:t>dengan pola</w:t>
      </w:r>
      <w:r w:rsidR="00625EE9" w:rsidRPr="00F30DC8">
        <w:rPr>
          <w:rFonts w:ascii="Times New Roman" w:eastAsia="Times New Roman" w:hAnsi="Times New Roman" w:cs="Times New Roman"/>
          <w:sz w:val="24"/>
          <w:szCs w:val="24"/>
          <w:lang w:val="id-ID" w:eastAsia="id-ID"/>
        </w:rPr>
        <w:t xml:space="preserve"> yang </w:t>
      </w:r>
      <w:r w:rsidR="004F77C5" w:rsidRPr="00F30DC8">
        <w:rPr>
          <w:rFonts w:ascii="Times New Roman" w:eastAsia="Times New Roman" w:hAnsi="Times New Roman" w:cs="Times New Roman"/>
          <w:sz w:val="24"/>
          <w:szCs w:val="24"/>
          <w:lang w:val="id-ID" w:eastAsia="id-ID"/>
        </w:rPr>
        <w:t>berbeda</w:t>
      </w:r>
      <w:r w:rsidR="00625EE9" w:rsidRPr="00F30DC8">
        <w:rPr>
          <w:rFonts w:ascii="Times New Roman" w:eastAsia="Times New Roman" w:hAnsi="Times New Roman" w:cs="Times New Roman"/>
          <w:sz w:val="24"/>
          <w:szCs w:val="24"/>
          <w:lang w:val="id-ID" w:eastAsia="id-ID"/>
        </w:rPr>
        <w:t>.</w:t>
      </w:r>
      <w:r w:rsidR="004F77C5" w:rsidRPr="00F30DC8">
        <w:rPr>
          <w:rFonts w:ascii="Times New Roman" w:eastAsia="Times New Roman" w:hAnsi="Times New Roman" w:cs="Times New Roman"/>
          <w:sz w:val="24"/>
          <w:szCs w:val="24"/>
          <w:lang w:val="id-ID" w:eastAsia="id-ID"/>
        </w:rPr>
        <w:t xml:space="preserve"> Sehingga fenomena perbedaan individu dipersepsikan sebagai suatu yang komplek, tidak dapat dikleim atau dianasir dengan satu jawaban pasti karena kompleksitas kehidupan masing-masing individu dan tentukan mereka dibesarkan atau dilatarbelakangi oleh pola asuh dan situasi sosial yang beragam.</w:t>
      </w:r>
    </w:p>
    <w:p w:rsidR="00943541" w:rsidRPr="00F30DC8" w:rsidRDefault="004F77C5"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Sebagian</w:t>
      </w:r>
      <w:r w:rsidR="00D3229E"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aspek perkembangan individu dip</w:t>
      </w:r>
      <w:r w:rsidR="00D3229E" w:rsidRPr="00F30DC8">
        <w:rPr>
          <w:rFonts w:ascii="Times New Roman" w:eastAsia="Times New Roman" w:hAnsi="Times New Roman" w:cs="Times New Roman"/>
          <w:sz w:val="24"/>
          <w:szCs w:val="24"/>
          <w:lang w:eastAsia="id-ID"/>
        </w:rPr>
        <w:t>engaruh</w:t>
      </w:r>
      <w:r w:rsidRPr="00F30DC8">
        <w:rPr>
          <w:rFonts w:ascii="Times New Roman" w:eastAsia="Times New Roman" w:hAnsi="Times New Roman" w:cs="Times New Roman"/>
          <w:sz w:val="24"/>
          <w:szCs w:val="24"/>
          <w:lang w:val="id-ID" w:eastAsia="id-ID"/>
        </w:rPr>
        <w:t xml:space="preserve">i oleh </w:t>
      </w:r>
      <w:r w:rsidRPr="00F30DC8">
        <w:rPr>
          <w:rFonts w:ascii="Times New Roman" w:eastAsia="Times New Roman" w:hAnsi="Times New Roman" w:cs="Times New Roman"/>
          <w:sz w:val="24"/>
          <w:szCs w:val="24"/>
          <w:lang w:eastAsia="id-ID"/>
        </w:rPr>
        <w:t>hereditas</w:t>
      </w:r>
      <w:r w:rsidRPr="00F30DC8">
        <w:rPr>
          <w:rFonts w:ascii="Times New Roman" w:eastAsia="Times New Roman" w:hAnsi="Times New Roman" w:cs="Times New Roman"/>
          <w:sz w:val="24"/>
          <w:szCs w:val="24"/>
          <w:lang w:val="id-ID" w:eastAsia="id-ID"/>
        </w:rPr>
        <w:t xml:space="preserve"> dan</w:t>
      </w:r>
      <w:r w:rsidR="00D3229E"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eastAsia="id-ID"/>
        </w:rPr>
        <w:t>kualitas geneti</w:t>
      </w:r>
      <w:r w:rsidRPr="00F30DC8">
        <w:rPr>
          <w:rFonts w:ascii="Times New Roman" w:eastAsia="Times New Roman" w:hAnsi="Times New Roman" w:cs="Times New Roman"/>
          <w:sz w:val="24"/>
          <w:szCs w:val="24"/>
          <w:lang w:val="id-ID" w:eastAsia="id-ID"/>
        </w:rPr>
        <w:t>k</w:t>
      </w:r>
      <w:r w:rsidR="00D01A35" w:rsidRPr="00F30DC8">
        <w:rPr>
          <w:rFonts w:ascii="Times New Roman" w:eastAsia="Times New Roman" w:hAnsi="Times New Roman" w:cs="Times New Roman"/>
          <w:sz w:val="24"/>
          <w:szCs w:val="24"/>
          <w:lang w:eastAsia="id-ID"/>
        </w:rPr>
        <w:t xml:space="preserve"> yang diwarisi </w:t>
      </w:r>
      <w:r w:rsidRPr="00F30DC8">
        <w:rPr>
          <w:rFonts w:ascii="Times New Roman" w:eastAsia="Times New Roman" w:hAnsi="Times New Roman" w:cs="Times New Roman"/>
          <w:sz w:val="24"/>
          <w:szCs w:val="24"/>
          <w:lang w:eastAsia="id-ID"/>
        </w:rPr>
        <w:t>orang</w:t>
      </w:r>
      <w:r w:rsidR="00D01A35" w:rsidRPr="00F30DC8">
        <w:rPr>
          <w:rFonts w:ascii="Times New Roman" w:eastAsia="Times New Roman" w:hAnsi="Times New Roman" w:cs="Times New Roman"/>
          <w:sz w:val="24"/>
          <w:szCs w:val="24"/>
          <w:lang w:eastAsia="id-ID"/>
        </w:rPr>
        <w:t xml:space="preserve">tua biologis saat </w:t>
      </w:r>
      <w:r w:rsidRPr="00F30DC8">
        <w:rPr>
          <w:rFonts w:ascii="Times New Roman" w:eastAsia="Times New Roman" w:hAnsi="Times New Roman" w:cs="Times New Roman"/>
          <w:sz w:val="24"/>
          <w:szCs w:val="24"/>
          <w:lang w:val="id-ID" w:eastAsia="id-ID"/>
        </w:rPr>
        <w:t xml:space="preserve">proses </w:t>
      </w:r>
      <w:r w:rsidR="00D01A35" w:rsidRPr="00F30DC8">
        <w:rPr>
          <w:rFonts w:ascii="Times New Roman" w:eastAsia="Times New Roman" w:hAnsi="Times New Roman" w:cs="Times New Roman"/>
          <w:sz w:val="24"/>
          <w:szCs w:val="24"/>
          <w:lang w:eastAsia="id-ID"/>
        </w:rPr>
        <w:t>pembuahan</w:t>
      </w:r>
      <w:r w:rsidR="004E47FF" w:rsidRPr="00F30DC8">
        <w:rPr>
          <w:rFonts w:ascii="Times New Roman" w:eastAsia="Times New Roman" w:hAnsi="Times New Roman" w:cs="Times New Roman"/>
          <w:sz w:val="24"/>
          <w:szCs w:val="24"/>
          <w:lang w:val="id-ID" w:eastAsia="id-ID"/>
        </w:rPr>
        <w:t xml:space="preserve">, sebagian lain banyak berasal dari </w:t>
      </w:r>
      <w:r w:rsidR="004E47FF" w:rsidRPr="00F30DC8">
        <w:rPr>
          <w:rFonts w:ascii="Times New Roman" w:eastAsia="Times New Roman" w:hAnsi="Times New Roman" w:cs="Times New Roman"/>
          <w:sz w:val="24"/>
          <w:szCs w:val="24"/>
          <w:lang w:val="id-ID" w:eastAsia="id-ID"/>
        </w:rPr>
        <w:lastRenderedPageBreak/>
        <w:t xml:space="preserve">pengaruh lingkungan </w:t>
      </w:r>
      <w:r w:rsidR="00777DD2" w:rsidRPr="00F30DC8">
        <w:rPr>
          <w:rFonts w:ascii="Times New Roman" w:eastAsia="Times New Roman" w:hAnsi="Times New Roman" w:cs="Times New Roman"/>
          <w:sz w:val="24"/>
          <w:szCs w:val="24"/>
          <w:lang w:val="id-ID" w:eastAsia="id-ID"/>
        </w:rPr>
        <w:t>dalam</w:t>
      </w:r>
      <w:r w:rsidR="004E47FF" w:rsidRPr="00F30DC8">
        <w:rPr>
          <w:rFonts w:ascii="Times New Roman" w:eastAsia="Times New Roman" w:hAnsi="Times New Roman" w:cs="Times New Roman"/>
          <w:sz w:val="24"/>
          <w:szCs w:val="24"/>
          <w:lang w:val="id-ID" w:eastAsia="id-ID"/>
        </w:rPr>
        <w:t xml:space="preserve"> </w:t>
      </w:r>
      <w:r w:rsidR="00777DD2" w:rsidRPr="00F30DC8">
        <w:rPr>
          <w:rFonts w:ascii="Times New Roman" w:eastAsia="Times New Roman" w:hAnsi="Times New Roman" w:cs="Times New Roman"/>
          <w:sz w:val="24"/>
          <w:szCs w:val="24"/>
          <w:lang w:val="id-ID" w:eastAsia="id-ID"/>
        </w:rPr>
        <w:t xml:space="preserve">(internal) </w:t>
      </w:r>
      <w:r w:rsidR="004E47FF" w:rsidRPr="00F30DC8">
        <w:rPr>
          <w:rFonts w:ascii="Times New Roman" w:eastAsia="Times New Roman" w:hAnsi="Times New Roman" w:cs="Times New Roman"/>
          <w:sz w:val="24"/>
          <w:szCs w:val="24"/>
          <w:lang w:val="id-ID" w:eastAsia="id-ID"/>
        </w:rPr>
        <w:t>dan</w:t>
      </w:r>
      <w:r w:rsidR="00777DD2" w:rsidRPr="00F30DC8">
        <w:rPr>
          <w:rFonts w:ascii="Times New Roman" w:eastAsia="Times New Roman" w:hAnsi="Times New Roman" w:cs="Times New Roman"/>
          <w:sz w:val="24"/>
          <w:szCs w:val="24"/>
          <w:lang w:val="id-ID" w:eastAsia="id-ID"/>
        </w:rPr>
        <w:t xml:space="preserve"> luar individu, lingkungan luar dimulai sejak dari dalam kandungan, pengalaman yang anak peroleh melalui degub jantung, kondisi emosi dan psikologis, serta kondisi ibu kandung yang dapat dirasakan juga oleh bayi di rahimnya, kemudian pembelajaran lain yang diperoleh dari pengalaman</w:t>
      </w:r>
      <w:r w:rsidR="00943541" w:rsidRPr="00F30DC8">
        <w:rPr>
          <w:rFonts w:ascii="Times New Roman" w:eastAsia="Times New Roman" w:hAnsi="Times New Roman" w:cs="Times New Roman"/>
          <w:sz w:val="24"/>
          <w:szCs w:val="24"/>
          <w:lang w:val="id-ID" w:eastAsia="id-ID"/>
        </w:rPr>
        <w:t>-pengalaman</w:t>
      </w:r>
      <w:r w:rsidR="00777DD2" w:rsidRPr="00F30DC8">
        <w:rPr>
          <w:rFonts w:ascii="Times New Roman" w:eastAsia="Times New Roman" w:hAnsi="Times New Roman" w:cs="Times New Roman"/>
          <w:sz w:val="24"/>
          <w:szCs w:val="24"/>
          <w:lang w:val="id-ID" w:eastAsia="id-ID"/>
        </w:rPr>
        <w:t xml:space="preserve"> yang lebih lua</w:t>
      </w:r>
      <w:r w:rsidR="00943541" w:rsidRPr="00F30DC8">
        <w:rPr>
          <w:rFonts w:ascii="Times New Roman" w:eastAsia="Times New Roman" w:hAnsi="Times New Roman" w:cs="Times New Roman"/>
          <w:sz w:val="24"/>
          <w:szCs w:val="24"/>
          <w:lang w:val="id-ID" w:eastAsia="id-ID"/>
        </w:rPr>
        <w:t>s</w:t>
      </w:r>
      <w:r w:rsidR="00777DD2" w:rsidRPr="00F30DC8">
        <w:rPr>
          <w:rFonts w:ascii="Times New Roman" w:eastAsia="Times New Roman" w:hAnsi="Times New Roman" w:cs="Times New Roman"/>
          <w:sz w:val="24"/>
          <w:szCs w:val="24"/>
          <w:lang w:val="id-ID" w:eastAsia="id-ID"/>
        </w:rPr>
        <w:t xml:space="preserve"> di masa kanak-kanaknya</w:t>
      </w:r>
      <w:r w:rsidR="00943541" w:rsidRPr="00F30DC8">
        <w:rPr>
          <w:rFonts w:ascii="Times New Roman" w:eastAsia="Times New Roman" w:hAnsi="Times New Roman" w:cs="Times New Roman"/>
          <w:sz w:val="24"/>
          <w:szCs w:val="24"/>
          <w:lang w:val="id-ID" w:eastAsia="id-ID"/>
        </w:rPr>
        <w:t>, dan perbedaan perkembangan individu akan semakin besar seiring pertumbuhan dan bertambahnya usia seseorang.</w:t>
      </w:r>
    </w:p>
    <w:p w:rsidR="00D01DD6" w:rsidRPr="00F30DC8" w:rsidRDefault="00943541"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Berbagai perubahan mendasar di masa bayi dan masa anak-anak awal yang tampaknya berhubungan langsung dengan tingkat kematangan tubuh dan otak anak, yaitu terbukanya tahapan alamiah terkait perubahan fisiologis dan perilaku, termasuk di dalamnya kesiapan anak untuk menguasai kemampuan baru seperti kemampuan berbicara dan berjalan. Seiring pertumbuhan </w:t>
      </w:r>
      <w:r w:rsidR="000E6112" w:rsidRPr="00F30DC8">
        <w:rPr>
          <w:rFonts w:ascii="Times New Roman" w:eastAsia="Times New Roman" w:hAnsi="Times New Roman" w:cs="Times New Roman"/>
          <w:sz w:val="24"/>
          <w:szCs w:val="24"/>
          <w:lang w:val="id-ID" w:eastAsia="id-ID"/>
        </w:rPr>
        <w:t>dari fase anak-</w:t>
      </w:r>
      <w:r w:rsidRPr="00F30DC8">
        <w:rPr>
          <w:rFonts w:ascii="Times New Roman" w:eastAsia="Times New Roman" w:hAnsi="Times New Roman" w:cs="Times New Roman"/>
          <w:sz w:val="24"/>
          <w:szCs w:val="24"/>
          <w:lang w:val="id-ID" w:eastAsia="id-ID"/>
        </w:rPr>
        <w:t>anak</w:t>
      </w:r>
      <w:r w:rsidR="000E6112" w:rsidRPr="00F30DC8">
        <w:rPr>
          <w:rFonts w:ascii="Times New Roman" w:eastAsia="Times New Roman" w:hAnsi="Times New Roman" w:cs="Times New Roman"/>
          <w:sz w:val="24"/>
          <w:szCs w:val="24"/>
          <w:lang w:val="id-ID" w:eastAsia="id-ID"/>
        </w:rPr>
        <w:t xml:space="preserve"> kemudian remaja</w:t>
      </w:r>
      <w:r w:rsidRPr="00F30DC8">
        <w:rPr>
          <w:rFonts w:ascii="Times New Roman" w:eastAsia="Times New Roman" w:hAnsi="Times New Roman" w:cs="Times New Roman"/>
          <w:sz w:val="24"/>
          <w:szCs w:val="24"/>
          <w:lang w:val="id-ID" w:eastAsia="id-ID"/>
        </w:rPr>
        <w:t xml:space="preserve"> hingga dewasa</w:t>
      </w:r>
      <w:r w:rsidR="000E6112" w:rsidRPr="00F30DC8">
        <w:rPr>
          <w:rFonts w:ascii="Times New Roman" w:eastAsia="Times New Roman" w:hAnsi="Times New Roman" w:cs="Times New Roman"/>
          <w:sz w:val="24"/>
          <w:szCs w:val="24"/>
          <w:lang w:val="id-ID" w:eastAsia="id-ID"/>
        </w:rPr>
        <w:t>, akan menunjukkan berbagai perbedaan dalam aspek karakter bawaan, hal itu disebabkan oleh pengalaman hidup yang paling berpengaruh terhadap perkembangan individu. Oleh karena itu terlihat betapa pentingnya peran pendidikan keluarga di masa kanak-kanak kaitannya dengan pertumbuhan dan perkembangan anak di masa depan.</w:t>
      </w:r>
    </w:p>
    <w:p w:rsidR="00634A43" w:rsidRPr="00F30DC8" w:rsidRDefault="00634A43" w:rsidP="00A96384">
      <w:pPr>
        <w:pStyle w:val="ListParagraph"/>
        <w:ind w:left="0" w:firstLine="567"/>
        <w:rPr>
          <w:rFonts w:ascii="Times New Roman" w:eastAsia="Times New Roman" w:hAnsi="Times New Roman" w:cs="Times New Roman"/>
          <w:sz w:val="24"/>
          <w:szCs w:val="24"/>
          <w:lang w:val="id-ID" w:eastAsia="id-ID"/>
        </w:rPr>
      </w:pPr>
      <w:proofErr w:type="gramStart"/>
      <w:r w:rsidRPr="00F30DC8">
        <w:rPr>
          <w:rFonts w:ascii="Times New Roman" w:eastAsia="Times New Roman" w:hAnsi="Times New Roman" w:cs="Times New Roman"/>
          <w:sz w:val="24"/>
          <w:szCs w:val="24"/>
          <w:lang w:eastAsia="id-ID"/>
        </w:rPr>
        <w:t>Berdasarkan</w:t>
      </w:r>
      <w:r w:rsidR="00C57E99" w:rsidRPr="00F30DC8">
        <w:rPr>
          <w:rFonts w:ascii="Times New Roman" w:eastAsia="Times New Roman" w:hAnsi="Times New Roman" w:cs="Times New Roman"/>
          <w:sz w:val="24"/>
          <w:szCs w:val="24"/>
          <w:lang w:eastAsia="id-ID"/>
        </w:rPr>
        <w:t xml:space="preserve"> </w:t>
      </w:r>
      <w:r w:rsidR="00D01DD6" w:rsidRPr="00F30DC8">
        <w:rPr>
          <w:rFonts w:ascii="Times New Roman" w:eastAsia="Times New Roman" w:hAnsi="Times New Roman" w:cs="Times New Roman"/>
          <w:sz w:val="24"/>
          <w:szCs w:val="24"/>
          <w:lang w:val="id-ID" w:eastAsia="id-ID"/>
        </w:rPr>
        <w:t xml:space="preserve">realitas saat ini, </w:t>
      </w:r>
      <w:r w:rsidR="00C57E99" w:rsidRPr="00F30DC8">
        <w:rPr>
          <w:rFonts w:ascii="Times New Roman" w:eastAsia="Times New Roman" w:hAnsi="Times New Roman" w:cs="Times New Roman"/>
          <w:sz w:val="24"/>
          <w:szCs w:val="24"/>
          <w:lang w:eastAsia="id-ID"/>
        </w:rPr>
        <w:t>banyak</w:t>
      </w:r>
      <w:r w:rsidR="00BB5BF8" w:rsidRPr="00F30DC8">
        <w:rPr>
          <w:rFonts w:ascii="Times New Roman" w:eastAsia="Times New Roman" w:hAnsi="Times New Roman" w:cs="Times New Roman"/>
          <w:sz w:val="24"/>
          <w:szCs w:val="24"/>
          <w:lang w:eastAsia="id-ID"/>
        </w:rPr>
        <w:t xml:space="preserve"> </w:t>
      </w:r>
      <w:r w:rsidR="00D01DD6" w:rsidRPr="00F30DC8">
        <w:rPr>
          <w:rFonts w:ascii="Times New Roman" w:eastAsia="Times New Roman" w:hAnsi="Times New Roman" w:cs="Times New Roman"/>
          <w:sz w:val="24"/>
          <w:szCs w:val="24"/>
          <w:lang w:eastAsia="id-ID"/>
        </w:rPr>
        <w:t>orangtua</w:t>
      </w:r>
      <w:r w:rsidR="00C57E99" w:rsidRPr="00F30DC8">
        <w:rPr>
          <w:rFonts w:ascii="Times New Roman" w:eastAsia="Times New Roman" w:hAnsi="Times New Roman" w:cs="Times New Roman"/>
          <w:sz w:val="24"/>
          <w:szCs w:val="24"/>
          <w:lang w:eastAsia="id-ID"/>
        </w:rPr>
        <w:t xml:space="preserve"> belum </w:t>
      </w:r>
      <w:r w:rsidR="00D01DD6" w:rsidRPr="00F30DC8">
        <w:rPr>
          <w:rFonts w:ascii="Times New Roman" w:eastAsia="Times New Roman" w:hAnsi="Times New Roman" w:cs="Times New Roman"/>
          <w:sz w:val="24"/>
          <w:szCs w:val="24"/>
          <w:lang w:val="id-ID" w:eastAsia="id-ID"/>
        </w:rPr>
        <w:t xml:space="preserve">memahami </w:t>
      </w:r>
      <w:r w:rsidR="00646271" w:rsidRPr="00F30DC8">
        <w:rPr>
          <w:rFonts w:ascii="Times New Roman" w:eastAsia="Times New Roman" w:hAnsi="Times New Roman" w:cs="Times New Roman"/>
          <w:sz w:val="24"/>
          <w:szCs w:val="24"/>
          <w:lang w:eastAsia="id-ID"/>
        </w:rPr>
        <w:t xml:space="preserve">pentingnya </w:t>
      </w:r>
      <w:r w:rsidR="00D01DD6" w:rsidRPr="00F30DC8">
        <w:rPr>
          <w:rFonts w:ascii="Times New Roman" w:eastAsia="Times New Roman" w:hAnsi="Times New Roman" w:cs="Times New Roman"/>
          <w:sz w:val="24"/>
          <w:szCs w:val="24"/>
          <w:lang w:val="id-ID" w:eastAsia="id-ID"/>
        </w:rPr>
        <w:t xml:space="preserve">layanan </w:t>
      </w:r>
      <w:r w:rsidR="00646271" w:rsidRPr="00F30DC8">
        <w:rPr>
          <w:rFonts w:ascii="Times New Roman" w:eastAsia="Times New Roman" w:hAnsi="Times New Roman" w:cs="Times New Roman"/>
          <w:sz w:val="24"/>
          <w:szCs w:val="24"/>
          <w:lang w:eastAsia="id-ID"/>
        </w:rPr>
        <w:t xml:space="preserve">pendidikan </w:t>
      </w:r>
      <w:r w:rsidR="00D01DD6" w:rsidRPr="00F30DC8">
        <w:rPr>
          <w:rFonts w:ascii="Times New Roman" w:eastAsia="Times New Roman" w:hAnsi="Times New Roman" w:cs="Times New Roman"/>
          <w:sz w:val="24"/>
          <w:szCs w:val="24"/>
          <w:lang w:val="id-ID" w:eastAsia="id-ID"/>
        </w:rPr>
        <w:t xml:space="preserve">yang mesti diberikan kepada </w:t>
      </w:r>
      <w:r w:rsidR="00C57E99" w:rsidRPr="00F30DC8">
        <w:rPr>
          <w:rFonts w:ascii="Times New Roman" w:eastAsia="Times New Roman" w:hAnsi="Times New Roman" w:cs="Times New Roman"/>
          <w:sz w:val="24"/>
          <w:szCs w:val="24"/>
          <w:lang w:eastAsia="id-ID"/>
        </w:rPr>
        <w:t>an</w:t>
      </w:r>
      <w:r w:rsidR="00D01DD6" w:rsidRPr="00F30DC8">
        <w:rPr>
          <w:rFonts w:ascii="Times New Roman" w:eastAsia="Times New Roman" w:hAnsi="Times New Roman" w:cs="Times New Roman"/>
          <w:sz w:val="24"/>
          <w:szCs w:val="24"/>
          <w:lang w:eastAsia="id-ID"/>
        </w:rPr>
        <w:t>ak</w:t>
      </w:r>
      <w:r w:rsidR="00C57E99" w:rsidRPr="00F30DC8">
        <w:rPr>
          <w:rFonts w:ascii="Times New Roman" w:eastAsia="Times New Roman" w:hAnsi="Times New Roman" w:cs="Times New Roman"/>
          <w:sz w:val="24"/>
          <w:szCs w:val="24"/>
          <w:lang w:eastAsia="id-ID"/>
        </w:rPr>
        <w:t xml:space="preserve">, masih </w:t>
      </w:r>
      <w:r w:rsidR="00D01DD6" w:rsidRPr="00F30DC8">
        <w:rPr>
          <w:rFonts w:ascii="Times New Roman" w:eastAsia="Times New Roman" w:hAnsi="Times New Roman" w:cs="Times New Roman"/>
          <w:sz w:val="24"/>
          <w:szCs w:val="24"/>
          <w:lang w:val="id-ID" w:eastAsia="id-ID"/>
        </w:rPr>
        <w:t xml:space="preserve">ada orangtua yang bersikap </w:t>
      </w:r>
      <w:r w:rsidR="00C57E99" w:rsidRPr="00F30DC8">
        <w:rPr>
          <w:rFonts w:ascii="Times New Roman" w:eastAsia="Times New Roman" w:hAnsi="Times New Roman" w:cs="Times New Roman"/>
          <w:sz w:val="24"/>
          <w:szCs w:val="24"/>
          <w:lang w:eastAsia="id-ID"/>
        </w:rPr>
        <w:t xml:space="preserve">semena-mena </w:t>
      </w:r>
      <w:r w:rsidR="00D01DD6" w:rsidRPr="00F30DC8">
        <w:rPr>
          <w:rFonts w:ascii="Times New Roman" w:eastAsia="Times New Roman" w:hAnsi="Times New Roman" w:cs="Times New Roman"/>
          <w:sz w:val="24"/>
          <w:szCs w:val="24"/>
          <w:lang w:val="id-ID" w:eastAsia="id-ID"/>
        </w:rPr>
        <w:t xml:space="preserve">dalam </w:t>
      </w:r>
      <w:r w:rsidR="006C0E6A" w:rsidRPr="00F30DC8">
        <w:rPr>
          <w:rFonts w:ascii="Times New Roman" w:eastAsia="Times New Roman" w:hAnsi="Times New Roman" w:cs="Times New Roman"/>
          <w:sz w:val="24"/>
          <w:szCs w:val="24"/>
          <w:lang w:eastAsia="id-ID"/>
        </w:rPr>
        <w:t>mendidik</w:t>
      </w:r>
      <w:r w:rsidR="00C57E99" w:rsidRPr="00F30DC8">
        <w:rPr>
          <w:rFonts w:ascii="Times New Roman" w:eastAsia="Times New Roman" w:hAnsi="Times New Roman" w:cs="Times New Roman"/>
          <w:sz w:val="24"/>
          <w:szCs w:val="24"/>
          <w:lang w:eastAsia="id-ID"/>
        </w:rPr>
        <w:t xml:space="preserve"> </w:t>
      </w:r>
      <w:r w:rsidR="00BB5BF8" w:rsidRPr="00F30DC8">
        <w:rPr>
          <w:rFonts w:ascii="Times New Roman" w:eastAsia="Times New Roman" w:hAnsi="Times New Roman" w:cs="Times New Roman"/>
          <w:sz w:val="24"/>
          <w:szCs w:val="24"/>
          <w:lang w:eastAsia="id-ID"/>
        </w:rPr>
        <w:t xml:space="preserve">tanpa </w:t>
      </w:r>
      <w:r w:rsidR="00D01DD6" w:rsidRPr="00F30DC8">
        <w:rPr>
          <w:rFonts w:ascii="Times New Roman" w:eastAsia="Times New Roman" w:hAnsi="Times New Roman" w:cs="Times New Roman"/>
          <w:sz w:val="24"/>
          <w:szCs w:val="24"/>
          <w:lang w:val="id-ID" w:eastAsia="id-ID"/>
        </w:rPr>
        <w:t xml:space="preserve">mengetahui dampak buruknya terhadap </w:t>
      </w:r>
      <w:r w:rsidR="003B638F" w:rsidRPr="00F30DC8">
        <w:rPr>
          <w:rFonts w:ascii="Times New Roman" w:eastAsia="Times New Roman" w:hAnsi="Times New Roman" w:cs="Times New Roman"/>
          <w:sz w:val="24"/>
          <w:szCs w:val="24"/>
          <w:lang w:val="id-ID" w:eastAsia="id-ID"/>
        </w:rPr>
        <w:t xml:space="preserve">normlitas </w:t>
      </w:r>
      <w:r w:rsidR="00D01DD6" w:rsidRPr="00F30DC8">
        <w:rPr>
          <w:rFonts w:ascii="Times New Roman" w:eastAsia="Times New Roman" w:hAnsi="Times New Roman" w:cs="Times New Roman"/>
          <w:sz w:val="24"/>
          <w:szCs w:val="24"/>
          <w:lang w:val="id-ID" w:eastAsia="id-ID"/>
        </w:rPr>
        <w:t>pertumbuhan dan perkembangan anak.</w:t>
      </w:r>
      <w:proofErr w:type="gramEnd"/>
      <w:r w:rsidR="00D01DD6" w:rsidRPr="00F30DC8">
        <w:rPr>
          <w:rFonts w:ascii="Times New Roman" w:eastAsia="Times New Roman" w:hAnsi="Times New Roman" w:cs="Times New Roman"/>
          <w:sz w:val="24"/>
          <w:szCs w:val="24"/>
          <w:lang w:val="id-ID" w:eastAsia="id-ID"/>
        </w:rPr>
        <w:t xml:space="preserve"> </w:t>
      </w:r>
      <w:r w:rsidR="00BB5BF8" w:rsidRPr="00F30DC8">
        <w:rPr>
          <w:rFonts w:ascii="Times New Roman" w:eastAsia="Times New Roman" w:hAnsi="Times New Roman" w:cs="Times New Roman"/>
          <w:sz w:val="24"/>
          <w:szCs w:val="24"/>
          <w:lang w:eastAsia="id-ID"/>
        </w:rPr>
        <w:t>Banyak kejadian atau berita</w:t>
      </w:r>
      <w:r w:rsidR="006C0E6A" w:rsidRPr="00F30DC8">
        <w:rPr>
          <w:rFonts w:ascii="Times New Roman" w:eastAsia="Times New Roman" w:hAnsi="Times New Roman" w:cs="Times New Roman"/>
          <w:sz w:val="24"/>
          <w:szCs w:val="24"/>
          <w:lang w:val="id-ID" w:eastAsia="id-ID"/>
        </w:rPr>
        <w:t>-berita</w:t>
      </w:r>
      <w:r w:rsidR="00BB5BF8" w:rsidRPr="00F30DC8">
        <w:rPr>
          <w:rFonts w:ascii="Times New Roman" w:eastAsia="Times New Roman" w:hAnsi="Times New Roman" w:cs="Times New Roman"/>
          <w:sz w:val="24"/>
          <w:szCs w:val="24"/>
          <w:lang w:eastAsia="id-ID"/>
        </w:rPr>
        <w:t xml:space="preserve"> yang menunjukkan </w:t>
      </w:r>
      <w:r w:rsidR="006C0E6A" w:rsidRPr="00F30DC8">
        <w:rPr>
          <w:rFonts w:ascii="Times New Roman" w:eastAsia="Times New Roman" w:hAnsi="Times New Roman" w:cs="Times New Roman"/>
          <w:sz w:val="24"/>
          <w:szCs w:val="24"/>
          <w:lang w:val="id-ID" w:eastAsia="id-ID"/>
        </w:rPr>
        <w:t xml:space="preserve">tindak </w:t>
      </w:r>
      <w:r w:rsidR="00BB5BF8" w:rsidRPr="00F30DC8">
        <w:rPr>
          <w:rFonts w:ascii="Times New Roman" w:eastAsia="Times New Roman" w:hAnsi="Times New Roman" w:cs="Times New Roman"/>
          <w:sz w:val="24"/>
          <w:szCs w:val="24"/>
          <w:lang w:eastAsia="id-ID"/>
        </w:rPr>
        <w:t xml:space="preserve">kekerasan orang tua terhadap anak sehingga anak </w:t>
      </w:r>
      <w:r w:rsidR="006C0E6A" w:rsidRPr="00F30DC8">
        <w:rPr>
          <w:rFonts w:ascii="Times New Roman" w:eastAsia="Times New Roman" w:hAnsi="Times New Roman" w:cs="Times New Roman"/>
          <w:sz w:val="24"/>
          <w:szCs w:val="24"/>
          <w:lang w:eastAsia="id-ID"/>
        </w:rPr>
        <w:t>menderita</w:t>
      </w:r>
      <w:r w:rsidR="006C0E6A" w:rsidRPr="00F30DC8">
        <w:rPr>
          <w:rFonts w:ascii="Times New Roman" w:eastAsia="Times New Roman" w:hAnsi="Times New Roman" w:cs="Times New Roman"/>
          <w:sz w:val="24"/>
          <w:szCs w:val="24"/>
          <w:lang w:val="id-ID" w:eastAsia="id-ID"/>
        </w:rPr>
        <w:t xml:space="preserve">, tidak terpenuhi kebutuhan dasarnya, terhambat pertumbuhannya, akhirnya ia tumbuh menjadi pribadi yang tidak sebagimana diharapkan, berkepribadian buruk, amoral, dan suka berbuat kekerasan akibat demdan pada ketidakpuasan diperlakukan dengan kekerasan di masa kecilnya dahulu. </w:t>
      </w:r>
      <w:proofErr w:type="gramStart"/>
      <w:r w:rsidR="00C107E0" w:rsidRPr="00F30DC8">
        <w:rPr>
          <w:rFonts w:ascii="Times New Roman" w:hAnsi="Times New Roman" w:cs="Times New Roman"/>
          <w:sz w:val="24"/>
          <w:szCs w:val="24"/>
        </w:rPr>
        <w:t xml:space="preserve">Imam </w:t>
      </w:r>
      <w:r w:rsidR="006C0E6A" w:rsidRPr="00F30DC8">
        <w:rPr>
          <w:rFonts w:ascii="Times New Roman" w:hAnsi="Times New Roman" w:cs="Times New Roman"/>
          <w:sz w:val="24"/>
          <w:szCs w:val="24"/>
        </w:rPr>
        <w:t>Al-Ghazali ra.</w:t>
      </w:r>
      <w:proofErr w:type="gramEnd"/>
      <w:r w:rsidR="006C0E6A" w:rsidRPr="00F30DC8">
        <w:rPr>
          <w:rFonts w:ascii="Times New Roman" w:hAnsi="Times New Roman" w:cs="Times New Roman"/>
          <w:sz w:val="24"/>
          <w:szCs w:val="24"/>
        </w:rPr>
        <w:t xml:space="preserve"> </w:t>
      </w:r>
      <w:proofErr w:type="gramStart"/>
      <w:r w:rsidR="006C0E6A" w:rsidRPr="00F30DC8">
        <w:rPr>
          <w:rFonts w:ascii="Times New Roman" w:hAnsi="Times New Roman" w:cs="Times New Roman"/>
          <w:sz w:val="24"/>
          <w:szCs w:val="24"/>
        </w:rPr>
        <w:t>dalam</w:t>
      </w:r>
      <w:proofErr w:type="gramEnd"/>
      <w:r w:rsidR="006C0E6A" w:rsidRPr="00F30DC8">
        <w:rPr>
          <w:rFonts w:ascii="Times New Roman" w:hAnsi="Times New Roman" w:cs="Times New Roman"/>
          <w:sz w:val="24"/>
          <w:szCs w:val="24"/>
        </w:rPr>
        <w:t xml:space="preserve"> risalah</w:t>
      </w:r>
      <w:r w:rsidR="00C107E0" w:rsidRPr="00F30DC8">
        <w:rPr>
          <w:rFonts w:ascii="Times New Roman" w:hAnsi="Times New Roman" w:cs="Times New Roman"/>
          <w:sz w:val="24"/>
          <w:szCs w:val="24"/>
        </w:rPr>
        <w:t xml:space="preserve"> </w:t>
      </w:r>
      <w:r w:rsidR="00C107E0" w:rsidRPr="00F30DC8">
        <w:rPr>
          <w:rFonts w:ascii="Times New Roman" w:hAnsi="Times New Roman" w:cs="Times New Roman"/>
          <w:i/>
          <w:sz w:val="24"/>
          <w:szCs w:val="24"/>
        </w:rPr>
        <w:t>Ayyuhal Walad</w:t>
      </w:r>
      <w:r w:rsidR="00852156" w:rsidRPr="00F30DC8">
        <w:rPr>
          <w:rFonts w:ascii="Times New Roman" w:hAnsi="Times New Roman" w:cs="Times New Roman"/>
          <w:sz w:val="24"/>
          <w:szCs w:val="24"/>
        </w:rPr>
        <w:t xml:space="preserve"> men</w:t>
      </w:r>
      <w:r w:rsidR="00852156" w:rsidRPr="00F30DC8">
        <w:rPr>
          <w:rFonts w:ascii="Times New Roman" w:hAnsi="Times New Roman" w:cs="Times New Roman"/>
          <w:sz w:val="24"/>
          <w:szCs w:val="24"/>
          <w:lang w:val="id-ID"/>
        </w:rPr>
        <w:t>yatakan</w:t>
      </w:r>
      <w:r w:rsidR="00C107E0" w:rsidRPr="00F30DC8">
        <w:rPr>
          <w:rFonts w:ascii="Times New Roman" w:hAnsi="Times New Roman" w:cs="Times New Roman"/>
          <w:sz w:val="24"/>
          <w:szCs w:val="24"/>
        </w:rPr>
        <w:t xml:space="preserve"> bahwa makna pendidikan sama seperti pekerjaan petani</w:t>
      </w:r>
      <w:r w:rsidR="006C0E6A" w:rsidRPr="00F30DC8">
        <w:rPr>
          <w:rFonts w:ascii="Times New Roman" w:hAnsi="Times New Roman" w:cs="Times New Roman"/>
          <w:sz w:val="24"/>
          <w:szCs w:val="24"/>
          <w:lang w:val="id-ID"/>
        </w:rPr>
        <w:t>,</w:t>
      </w:r>
      <w:r w:rsidR="00C107E0" w:rsidRPr="00F30DC8">
        <w:rPr>
          <w:rFonts w:ascii="Times New Roman" w:hAnsi="Times New Roman" w:cs="Times New Roman"/>
          <w:sz w:val="24"/>
          <w:szCs w:val="24"/>
        </w:rPr>
        <w:t xml:space="preserve"> yang mencabut duru-duri dan menyiangi rumput-rumput liar, agar tanamannya tumbuh sehat dan mendapat hasil panen yang maksimal</w:t>
      </w:r>
      <w:r w:rsidR="00E652A3" w:rsidRPr="00F30DC8">
        <w:rPr>
          <w:rFonts w:ascii="Times New Roman" w:hAnsi="Times New Roman" w:cs="Times New Roman"/>
          <w:sz w:val="24"/>
          <w:szCs w:val="24"/>
        </w:rPr>
        <w:t>.</w:t>
      </w:r>
      <w:r w:rsidR="00C107E0" w:rsidRPr="00F30DC8">
        <w:rPr>
          <w:rStyle w:val="FootnoteReference"/>
          <w:rFonts w:ascii="Times New Roman" w:hAnsi="Times New Roman" w:cs="Times New Roman"/>
          <w:sz w:val="24"/>
          <w:szCs w:val="24"/>
        </w:rPr>
        <w:footnoteReference w:id="26"/>
      </w:r>
    </w:p>
    <w:p w:rsidR="009B74DC" w:rsidRPr="00F30DC8" w:rsidRDefault="00852156" w:rsidP="00A96384">
      <w:pPr>
        <w:pStyle w:val="ListParagraph"/>
        <w:ind w:left="0" w:firstLine="567"/>
        <w:rPr>
          <w:rFonts w:ascii="Times New Roman" w:hAnsi="Times New Roman" w:cs="Times New Roman"/>
          <w:sz w:val="24"/>
          <w:szCs w:val="24"/>
          <w:lang w:val="id-ID"/>
        </w:rPr>
      </w:pPr>
      <w:r w:rsidRPr="00F30DC8">
        <w:rPr>
          <w:rFonts w:ascii="Times New Roman" w:hAnsi="Times New Roman" w:cs="Times New Roman"/>
          <w:sz w:val="24"/>
          <w:szCs w:val="24"/>
          <w:lang w:val="id-ID"/>
        </w:rPr>
        <w:t xml:space="preserve">Kemudian </w:t>
      </w:r>
      <w:r w:rsidRPr="00F30DC8">
        <w:rPr>
          <w:rFonts w:ascii="Times New Roman" w:hAnsi="Times New Roman" w:cs="Times New Roman"/>
          <w:sz w:val="24"/>
          <w:szCs w:val="24"/>
        </w:rPr>
        <w:t>Imam Ghazali men</w:t>
      </w:r>
      <w:r w:rsidRPr="00F30DC8">
        <w:rPr>
          <w:rFonts w:ascii="Times New Roman" w:hAnsi="Times New Roman" w:cs="Times New Roman"/>
          <w:sz w:val="24"/>
          <w:szCs w:val="24"/>
          <w:lang w:val="id-ID"/>
        </w:rPr>
        <w:t xml:space="preserve">egaskan bahwa </w:t>
      </w:r>
      <w:r w:rsidR="00BB5BF8" w:rsidRPr="00F30DC8">
        <w:rPr>
          <w:rFonts w:ascii="Times New Roman" w:hAnsi="Times New Roman" w:cs="Times New Roman"/>
          <w:sz w:val="24"/>
          <w:szCs w:val="24"/>
        </w:rPr>
        <w:t xml:space="preserve">anak </w:t>
      </w:r>
      <w:r w:rsidRPr="00F30DC8">
        <w:rPr>
          <w:rFonts w:ascii="Times New Roman" w:hAnsi="Times New Roman" w:cs="Times New Roman"/>
          <w:sz w:val="24"/>
          <w:szCs w:val="24"/>
          <w:lang w:val="id-ID"/>
        </w:rPr>
        <w:t xml:space="preserve">merupakan </w:t>
      </w:r>
      <w:r w:rsidR="00BB5BF8" w:rsidRPr="00F30DC8">
        <w:rPr>
          <w:rFonts w:ascii="Times New Roman" w:hAnsi="Times New Roman" w:cs="Times New Roman"/>
          <w:sz w:val="24"/>
          <w:szCs w:val="24"/>
        </w:rPr>
        <w:t xml:space="preserve">amanat ditangan kedua orangtuanya. </w:t>
      </w:r>
      <w:r w:rsidRPr="00F30DC8">
        <w:rPr>
          <w:rFonts w:ascii="Times New Roman" w:hAnsi="Times New Roman" w:cs="Times New Roman"/>
          <w:sz w:val="24"/>
          <w:szCs w:val="24"/>
          <w:lang w:val="id-ID"/>
        </w:rPr>
        <w:t xml:space="preserve">Anak (hati) ibarat mutiara suci yang </w:t>
      </w:r>
      <w:r w:rsidR="00E652A3" w:rsidRPr="00F30DC8">
        <w:rPr>
          <w:rFonts w:ascii="Times New Roman" w:hAnsi="Times New Roman" w:cs="Times New Roman"/>
          <w:sz w:val="24"/>
          <w:szCs w:val="24"/>
        </w:rPr>
        <w:t>masih mentah</w:t>
      </w:r>
      <w:r w:rsidRPr="00F30DC8">
        <w:rPr>
          <w:rFonts w:ascii="Times New Roman" w:hAnsi="Times New Roman" w:cs="Times New Roman"/>
          <w:sz w:val="24"/>
          <w:szCs w:val="24"/>
        </w:rPr>
        <w:t xml:space="preserve">, belum </w:t>
      </w:r>
      <w:r w:rsidRPr="00F30DC8">
        <w:rPr>
          <w:rFonts w:ascii="Times New Roman" w:hAnsi="Times New Roman" w:cs="Times New Roman"/>
          <w:sz w:val="24"/>
          <w:szCs w:val="24"/>
          <w:lang w:val="id-ID"/>
        </w:rPr>
        <w:t>mendapat tindakan dan perlakuan termasuk dipahat atau dibentuk dalam model apapun</w:t>
      </w:r>
      <w:r w:rsidR="00BB5BF8" w:rsidRPr="00F30DC8">
        <w:rPr>
          <w:rFonts w:ascii="Times New Roman" w:hAnsi="Times New Roman" w:cs="Times New Roman"/>
          <w:sz w:val="24"/>
          <w:szCs w:val="24"/>
        </w:rPr>
        <w:t xml:space="preserve">. </w:t>
      </w:r>
      <w:r w:rsidRPr="00F30DC8">
        <w:rPr>
          <w:rFonts w:ascii="Times New Roman" w:hAnsi="Times New Roman" w:cs="Times New Roman"/>
          <w:sz w:val="24"/>
          <w:szCs w:val="24"/>
          <w:lang w:val="id-ID"/>
        </w:rPr>
        <w:t xml:space="preserve">Anak dapat dimodifikasi menjadi apapun sesuai kehendak orangtua yang mengasuh, anak akan tumbuh menjadi pribadi yang condong kepada suatu hal itu juga juga tergantung pendidikan kedua orangtua, </w:t>
      </w:r>
      <w:r w:rsidR="002E1189" w:rsidRPr="00F30DC8">
        <w:rPr>
          <w:rFonts w:ascii="Times New Roman" w:hAnsi="Times New Roman" w:cs="Times New Roman"/>
          <w:sz w:val="24"/>
          <w:szCs w:val="24"/>
          <w:lang w:val="id-ID"/>
        </w:rPr>
        <w:t>apabila</w:t>
      </w:r>
      <w:r w:rsidRPr="00F30DC8">
        <w:rPr>
          <w:rFonts w:ascii="Times New Roman" w:hAnsi="Times New Roman" w:cs="Times New Roman"/>
          <w:sz w:val="24"/>
          <w:szCs w:val="24"/>
          <w:lang w:val="id-ID"/>
        </w:rPr>
        <w:t xml:space="preserve"> anak dibiasakan dengan kebaikan maka ia akan tumbuh menjadi pribadi yang baik (sebagaim</w:t>
      </w:r>
      <w:r w:rsidR="002E1189" w:rsidRPr="00F30DC8">
        <w:rPr>
          <w:rFonts w:ascii="Times New Roman" w:hAnsi="Times New Roman" w:cs="Times New Roman"/>
          <w:sz w:val="24"/>
          <w:szCs w:val="24"/>
          <w:lang w:val="id-ID"/>
        </w:rPr>
        <w:t xml:space="preserve">ana </w:t>
      </w:r>
      <w:r w:rsidR="002E1189" w:rsidRPr="00F30DC8">
        <w:rPr>
          <w:rFonts w:ascii="Times New Roman" w:hAnsi="Times New Roman" w:cs="Times New Roman"/>
          <w:sz w:val="24"/>
          <w:szCs w:val="24"/>
          <w:lang w:val="id-ID"/>
        </w:rPr>
        <w:lastRenderedPageBreak/>
        <w:t>pembiasaannya)</w:t>
      </w:r>
      <w:r w:rsidRPr="00F30DC8">
        <w:rPr>
          <w:rFonts w:ascii="Times New Roman" w:hAnsi="Times New Roman" w:cs="Times New Roman"/>
          <w:sz w:val="24"/>
          <w:szCs w:val="24"/>
          <w:lang w:val="id-ID"/>
        </w:rPr>
        <w:t>.</w:t>
      </w:r>
      <w:r w:rsidR="00BB5BF8" w:rsidRPr="00F30DC8">
        <w:rPr>
          <w:rFonts w:ascii="Times New Roman" w:hAnsi="Times New Roman" w:cs="Times New Roman"/>
          <w:sz w:val="24"/>
          <w:szCs w:val="24"/>
        </w:rPr>
        <w:t xml:space="preserve"> Namun </w:t>
      </w:r>
      <w:r w:rsidR="002E1189" w:rsidRPr="00F30DC8">
        <w:rPr>
          <w:rFonts w:ascii="Times New Roman" w:hAnsi="Times New Roman" w:cs="Times New Roman"/>
          <w:sz w:val="24"/>
          <w:szCs w:val="24"/>
          <w:lang w:val="id-ID"/>
        </w:rPr>
        <w:t xml:space="preserve">sebaliknya </w:t>
      </w:r>
      <w:r w:rsidR="00BB5BF8" w:rsidRPr="00F30DC8">
        <w:rPr>
          <w:rFonts w:ascii="Times New Roman" w:hAnsi="Times New Roman" w:cs="Times New Roman"/>
          <w:sz w:val="24"/>
          <w:szCs w:val="24"/>
        </w:rPr>
        <w:t xml:space="preserve">apabila </w:t>
      </w:r>
      <w:r w:rsidR="009B74DC" w:rsidRPr="00F30DC8">
        <w:rPr>
          <w:rFonts w:ascii="Times New Roman" w:hAnsi="Times New Roman" w:cs="Times New Roman"/>
          <w:sz w:val="24"/>
          <w:szCs w:val="24"/>
          <w:lang w:val="id-ID"/>
        </w:rPr>
        <w:t xml:space="preserve">anak </w:t>
      </w:r>
      <w:r w:rsidR="00BB5BF8" w:rsidRPr="00F30DC8">
        <w:rPr>
          <w:rFonts w:ascii="Times New Roman" w:hAnsi="Times New Roman" w:cs="Times New Roman"/>
          <w:sz w:val="24"/>
          <w:szCs w:val="24"/>
        </w:rPr>
        <w:t xml:space="preserve">dibiasakan dengan keburukan dan dilalikan </w:t>
      </w:r>
      <w:r w:rsidR="009B74DC" w:rsidRPr="00F30DC8">
        <w:rPr>
          <w:rFonts w:ascii="Times New Roman" w:hAnsi="Times New Roman" w:cs="Times New Roman"/>
          <w:sz w:val="24"/>
          <w:szCs w:val="24"/>
          <w:lang w:val="id-ID"/>
        </w:rPr>
        <w:t xml:space="preserve">maka </w:t>
      </w:r>
      <w:proofErr w:type="gramStart"/>
      <w:r w:rsidR="009B74DC" w:rsidRPr="00F30DC8">
        <w:rPr>
          <w:rFonts w:ascii="Times New Roman" w:hAnsi="Times New Roman" w:cs="Times New Roman"/>
          <w:sz w:val="24"/>
          <w:szCs w:val="24"/>
          <w:lang w:val="id-ID"/>
        </w:rPr>
        <w:t>ia</w:t>
      </w:r>
      <w:proofErr w:type="gramEnd"/>
      <w:r w:rsidR="00BB5BF8" w:rsidRPr="00F30DC8">
        <w:rPr>
          <w:rFonts w:ascii="Times New Roman" w:hAnsi="Times New Roman" w:cs="Times New Roman"/>
          <w:sz w:val="24"/>
          <w:szCs w:val="24"/>
        </w:rPr>
        <w:t xml:space="preserve"> akan celaka dan binasa. Dosanya </w:t>
      </w:r>
      <w:proofErr w:type="gramStart"/>
      <w:r w:rsidR="00BB5BF8" w:rsidRPr="00F30DC8">
        <w:rPr>
          <w:rFonts w:ascii="Times New Roman" w:hAnsi="Times New Roman" w:cs="Times New Roman"/>
          <w:sz w:val="24"/>
          <w:szCs w:val="24"/>
        </w:rPr>
        <w:t>akan</w:t>
      </w:r>
      <w:proofErr w:type="gramEnd"/>
      <w:r w:rsidR="00BB5BF8" w:rsidRPr="00F30DC8">
        <w:rPr>
          <w:rFonts w:ascii="Times New Roman" w:hAnsi="Times New Roman" w:cs="Times New Roman"/>
          <w:sz w:val="24"/>
          <w:szCs w:val="24"/>
        </w:rPr>
        <w:t xml:space="preserve"> melilit leher orang yang seharusnya bertanggung jawab atasnya dan</w:t>
      </w:r>
      <w:r w:rsidR="00C107E0" w:rsidRPr="00F30DC8">
        <w:rPr>
          <w:rFonts w:ascii="Times New Roman" w:hAnsi="Times New Roman" w:cs="Times New Roman"/>
          <w:sz w:val="24"/>
          <w:szCs w:val="24"/>
        </w:rPr>
        <w:t xml:space="preserve"> menjadi walinya</w:t>
      </w:r>
      <w:r w:rsidR="005E3397" w:rsidRPr="00F30DC8">
        <w:rPr>
          <w:rFonts w:ascii="Times New Roman" w:hAnsi="Times New Roman" w:cs="Times New Roman"/>
          <w:sz w:val="24"/>
          <w:szCs w:val="24"/>
          <w:lang w:val="id-ID"/>
        </w:rPr>
        <w:t>.</w:t>
      </w:r>
      <w:r w:rsidR="00C107E0" w:rsidRPr="00F30DC8">
        <w:rPr>
          <w:rStyle w:val="FootnoteReference"/>
          <w:rFonts w:ascii="Times New Roman" w:hAnsi="Times New Roman" w:cs="Times New Roman"/>
          <w:sz w:val="24"/>
          <w:szCs w:val="24"/>
        </w:rPr>
        <w:footnoteReference w:id="27"/>
      </w:r>
    </w:p>
    <w:p w:rsidR="005E3397" w:rsidRPr="00F30DC8" w:rsidRDefault="009B74DC" w:rsidP="00A96384">
      <w:pPr>
        <w:pStyle w:val="ListParagraph"/>
        <w:ind w:left="0" w:firstLine="567"/>
        <w:rPr>
          <w:rFonts w:ascii="Times New Roman" w:hAnsi="Times New Roman" w:cs="Times New Roman"/>
          <w:sz w:val="24"/>
          <w:szCs w:val="24"/>
          <w:u w:val="single"/>
          <w:lang w:val="id-ID"/>
        </w:rPr>
      </w:pPr>
      <w:proofErr w:type="gramStart"/>
      <w:r w:rsidRPr="00F30DC8">
        <w:rPr>
          <w:rFonts w:ascii="Times New Roman" w:hAnsi="Times New Roman" w:cs="Times New Roman"/>
          <w:sz w:val="24"/>
          <w:szCs w:val="24"/>
        </w:rPr>
        <w:t xml:space="preserve">Ibnu Qayyim </w:t>
      </w:r>
      <w:r w:rsidRPr="00F30DC8">
        <w:rPr>
          <w:rFonts w:ascii="Times New Roman" w:hAnsi="Times New Roman" w:cs="Times New Roman"/>
          <w:sz w:val="24"/>
          <w:szCs w:val="24"/>
          <w:lang w:val="id-ID"/>
        </w:rPr>
        <w:t xml:space="preserve">menyatakan; </w:t>
      </w:r>
      <w:r w:rsidRPr="00F30DC8">
        <w:rPr>
          <w:rFonts w:ascii="Times New Roman" w:hAnsi="Times New Roman" w:cs="Times New Roman"/>
          <w:sz w:val="24"/>
          <w:szCs w:val="24"/>
        </w:rPr>
        <w:t xml:space="preserve">barang siapa </w:t>
      </w:r>
      <w:r w:rsidRPr="00F30DC8">
        <w:rPr>
          <w:rFonts w:ascii="Times New Roman" w:hAnsi="Times New Roman" w:cs="Times New Roman"/>
          <w:sz w:val="24"/>
          <w:szCs w:val="24"/>
          <w:lang w:val="id-ID"/>
        </w:rPr>
        <w:t>denga</w:t>
      </w:r>
      <w:r w:rsidR="00BB5BF8" w:rsidRPr="00F30DC8">
        <w:rPr>
          <w:rFonts w:ascii="Times New Roman" w:hAnsi="Times New Roman" w:cs="Times New Roman"/>
          <w:sz w:val="24"/>
          <w:szCs w:val="24"/>
        </w:rPr>
        <w:t xml:space="preserve">n sengaja tidak mengajarkan </w:t>
      </w:r>
      <w:r w:rsidRPr="00F30DC8">
        <w:rPr>
          <w:rFonts w:ascii="Times New Roman" w:hAnsi="Times New Roman" w:cs="Times New Roman"/>
          <w:sz w:val="24"/>
          <w:szCs w:val="24"/>
          <w:lang w:val="id-ID"/>
        </w:rPr>
        <w:t xml:space="preserve">hal-hal </w:t>
      </w:r>
      <w:r w:rsidR="00BB5BF8" w:rsidRPr="00F30DC8">
        <w:rPr>
          <w:rFonts w:ascii="Times New Roman" w:hAnsi="Times New Roman" w:cs="Times New Roman"/>
          <w:sz w:val="24"/>
          <w:szCs w:val="24"/>
        </w:rPr>
        <w:t xml:space="preserve">yang bermanfaat </w:t>
      </w:r>
      <w:r w:rsidRPr="00F30DC8">
        <w:rPr>
          <w:rFonts w:ascii="Times New Roman" w:hAnsi="Times New Roman" w:cs="Times New Roman"/>
          <w:sz w:val="24"/>
          <w:szCs w:val="24"/>
          <w:lang w:val="id-ID"/>
        </w:rPr>
        <w:t xml:space="preserve">kepada </w:t>
      </w:r>
      <w:r w:rsidR="00BB5BF8" w:rsidRPr="00F30DC8">
        <w:rPr>
          <w:rFonts w:ascii="Times New Roman" w:hAnsi="Times New Roman" w:cs="Times New Roman"/>
          <w:sz w:val="24"/>
          <w:szCs w:val="24"/>
        </w:rPr>
        <w:t>anaknya</w:t>
      </w:r>
      <w:r w:rsidR="00592D47" w:rsidRPr="00F30DC8">
        <w:rPr>
          <w:rFonts w:ascii="Times New Roman" w:hAnsi="Times New Roman" w:cs="Times New Roman"/>
          <w:sz w:val="24"/>
          <w:szCs w:val="24"/>
        </w:rPr>
        <w:t xml:space="preserve"> </w:t>
      </w:r>
      <w:r w:rsidR="00BB5BF8" w:rsidRPr="00F30DC8">
        <w:rPr>
          <w:rFonts w:ascii="Times New Roman" w:hAnsi="Times New Roman" w:cs="Times New Roman"/>
          <w:sz w:val="24"/>
          <w:szCs w:val="24"/>
        </w:rPr>
        <w:t>dan meninggalkannya begitu saja, be</w:t>
      </w:r>
      <w:r w:rsidRPr="00F30DC8">
        <w:rPr>
          <w:rFonts w:ascii="Times New Roman" w:hAnsi="Times New Roman" w:cs="Times New Roman"/>
          <w:sz w:val="24"/>
          <w:szCs w:val="24"/>
        </w:rPr>
        <w:t xml:space="preserve">rarti dia telah melakukan kejahatan </w:t>
      </w:r>
      <w:r w:rsidR="00BB5BF8" w:rsidRPr="00F30DC8">
        <w:rPr>
          <w:rFonts w:ascii="Times New Roman" w:hAnsi="Times New Roman" w:cs="Times New Roman"/>
          <w:sz w:val="24"/>
          <w:szCs w:val="24"/>
        </w:rPr>
        <w:t>b</w:t>
      </w:r>
      <w:r w:rsidR="00592D47" w:rsidRPr="00F30DC8">
        <w:rPr>
          <w:rFonts w:ascii="Times New Roman" w:hAnsi="Times New Roman" w:cs="Times New Roman"/>
          <w:sz w:val="24"/>
          <w:szCs w:val="24"/>
        </w:rPr>
        <w:t>e</w:t>
      </w:r>
      <w:r w:rsidR="005E3397" w:rsidRPr="00F30DC8">
        <w:rPr>
          <w:rFonts w:ascii="Times New Roman" w:hAnsi="Times New Roman" w:cs="Times New Roman"/>
          <w:sz w:val="24"/>
          <w:szCs w:val="24"/>
        </w:rPr>
        <w:t>sar.</w:t>
      </w:r>
      <w:proofErr w:type="gramEnd"/>
      <w:r w:rsidR="005E3397" w:rsidRPr="00F30DC8">
        <w:rPr>
          <w:rFonts w:ascii="Times New Roman" w:hAnsi="Times New Roman" w:cs="Times New Roman"/>
          <w:sz w:val="24"/>
          <w:szCs w:val="24"/>
        </w:rPr>
        <w:t xml:space="preserve"> </w:t>
      </w:r>
      <w:proofErr w:type="gramStart"/>
      <w:r w:rsidR="005E3397" w:rsidRPr="00F30DC8">
        <w:rPr>
          <w:rFonts w:ascii="Times New Roman" w:hAnsi="Times New Roman" w:cs="Times New Roman"/>
          <w:sz w:val="24"/>
          <w:szCs w:val="24"/>
        </w:rPr>
        <w:t xml:space="preserve">Kerusakan </w:t>
      </w:r>
      <w:r w:rsidR="005E3397" w:rsidRPr="00F30DC8">
        <w:rPr>
          <w:rFonts w:ascii="Times New Roman" w:hAnsi="Times New Roman" w:cs="Times New Roman"/>
          <w:sz w:val="24"/>
          <w:szCs w:val="24"/>
          <w:lang w:val="id-ID"/>
        </w:rPr>
        <w:t xml:space="preserve">anak </w:t>
      </w:r>
      <w:r w:rsidR="00BB5BF8" w:rsidRPr="00F30DC8">
        <w:rPr>
          <w:rFonts w:ascii="Times New Roman" w:hAnsi="Times New Roman" w:cs="Times New Roman"/>
          <w:sz w:val="24"/>
          <w:szCs w:val="24"/>
        </w:rPr>
        <w:t xml:space="preserve">kebanyakan </w:t>
      </w:r>
      <w:r w:rsidR="00083F38" w:rsidRPr="00F30DC8">
        <w:rPr>
          <w:rFonts w:ascii="Times New Roman" w:hAnsi="Times New Roman" w:cs="Times New Roman"/>
          <w:sz w:val="24"/>
          <w:szCs w:val="24"/>
          <w:lang w:val="id-ID"/>
        </w:rPr>
        <w:t>berasal dari perlakuan orangtua yang abai dan tidak mengajarkan kebaikan dan nilai-nilai keagamaan, sehingga setelah dewasa anak tidak dapat menjadi pribadi yang mampu memberikan manfaat kepada dirinya sendiri, orangtua, dan orang-orang di lingkungan sekitarnya.</w:t>
      </w:r>
      <w:proofErr w:type="gramEnd"/>
      <w:r w:rsidR="00083F38" w:rsidRPr="00F30DC8">
        <w:rPr>
          <w:rFonts w:ascii="Times New Roman" w:hAnsi="Times New Roman" w:cs="Times New Roman"/>
          <w:sz w:val="24"/>
          <w:szCs w:val="24"/>
          <w:lang w:val="id-ID"/>
        </w:rPr>
        <w:t xml:space="preserve"> Kemudian bukan suatu yang mustahil jika suatu saat setelah anak tumbuh dewasa akan meninggalkan, melalaikan, dan tidak menghiraukan keadaan orangtuanya, hal tidak lain merupakan akibat dari pembelajaran yang telah orangtuanya berikan sejak masih dalam asuhan keluarga.</w:t>
      </w:r>
      <w:r w:rsidR="00C107E0" w:rsidRPr="00F30DC8">
        <w:rPr>
          <w:rStyle w:val="FootnoteReference"/>
          <w:rFonts w:ascii="Times New Roman" w:hAnsi="Times New Roman" w:cs="Times New Roman"/>
          <w:sz w:val="24"/>
          <w:szCs w:val="24"/>
        </w:rPr>
        <w:footnoteReference w:id="28"/>
      </w:r>
      <w:r w:rsidR="00083F38" w:rsidRPr="00F30DC8">
        <w:rPr>
          <w:rFonts w:ascii="Times New Roman" w:hAnsi="Times New Roman" w:cs="Times New Roman"/>
          <w:sz w:val="24"/>
          <w:szCs w:val="24"/>
          <w:lang w:val="id-ID"/>
        </w:rPr>
        <w:t xml:space="preserve"> Hal itu terjadi tidak dapat dikatakan sebagai tindakan balas dendan melainkan perilaku itu anak peroleh dari pengalaman yang ia terima dari orangtuanya kemudian diinternalisasi sehingga menjadi kepribadian yang eksklusif, tidak menghiraukan apapun kecuali dirinya sendiri sehingga berakibat pada tindakan pengabaian terhadap kedua orangtuanya sekaligus. </w:t>
      </w:r>
    </w:p>
    <w:p w:rsidR="005E3397" w:rsidRPr="00F30DC8" w:rsidRDefault="009F5ED0"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Keluarga menjadi institusi pendidikan pertaman dan utama bagi seorang anak, kedua orangtuanya adalah pendidik yang sekaligus pengasuh dan perantara terpenuhinya segala kebutuhan anak, baik kebutuhan fisiologis ataupun psikologis. Orangtua harus merawat, mendidik, dan membimbing anaknya dengan pendidikan yang baik, dengan nilai-nilai yang baik, serta dengan cara-cara yang juga baik. Kemudian terdapat hal vital yang juga mesti difahami oleh orangtua bahwa pemberian pendidikan harus disesuaikan dengan fase perkembangan anak, karena setiap fase memiliki potensi dan kemampuan yang berbeda, sehingga pemberian pendidikan yang tidak berwawasan pada fase perkembangan tersebut bisa jadi akan sia-sia, hal itu terjadi karena pendidikan yang diberikan terlalu sulit sementara anak berada pada fase yang belum memiliki kemampuan untuk menerima pendidikan tersebut, akibatnya anak tidak mampu menerima dengan baik sehingga tidak bisa melakukan sebagaimana yang diajarkan orangt</w:t>
      </w:r>
      <w:r w:rsidR="00390E17" w:rsidRPr="00F30DC8">
        <w:rPr>
          <w:rFonts w:ascii="Times New Roman" w:eastAsia="Times New Roman" w:hAnsi="Times New Roman" w:cs="Times New Roman"/>
          <w:sz w:val="24"/>
          <w:szCs w:val="24"/>
          <w:lang w:val="id-ID" w:eastAsia="id-ID"/>
        </w:rPr>
        <w:t>u</w:t>
      </w:r>
      <w:r w:rsidRPr="00F30DC8">
        <w:rPr>
          <w:rFonts w:ascii="Times New Roman" w:eastAsia="Times New Roman" w:hAnsi="Times New Roman" w:cs="Times New Roman"/>
          <w:sz w:val="24"/>
          <w:szCs w:val="24"/>
          <w:lang w:val="id-ID" w:eastAsia="id-ID"/>
        </w:rPr>
        <w:t>anya.</w:t>
      </w:r>
    </w:p>
    <w:p w:rsidR="00390E17" w:rsidRPr="00F30DC8" w:rsidRDefault="00390E17"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 xml:space="preserve">Hadits-hadist di atas dengan tegas menyatakan betapa pentingnya pendidikan keluarga terhadap pertumbuhan anak, anak dipersepsikan sebagai subjek pasif sehingga dapat menjadi apa saja sebagaimana pendidikan yang diberikan kepadanya. Namun selain pemahaman terkait kewajiban pemberian pendidikan orantua juga harus mengetahui fase perkembangan anak serta kabutuhan dan kemampuan anak di setiap masing-masing fase tersebut, supaya orangtua dapat </w:t>
      </w:r>
      <w:r w:rsidRPr="00F30DC8">
        <w:rPr>
          <w:rFonts w:ascii="Times New Roman" w:eastAsia="Times New Roman" w:hAnsi="Times New Roman" w:cs="Times New Roman"/>
          <w:sz w:val="24"/>
          <w:szCs w:val="24"/>
          <w:lang w:val="id-ID" w:eastAsia="id-ID"/>
        </w:rPr>
        <w:lastRenderedPageBreak/>
        <w:t>memberikan pendidikan seuai dengan kemampuan daya tangkap anak. Terdapat beberapa kewajiban dasar orangtua terhadap anaknya, antara lain sebagai berikut:</w:t>
      </w:r>
    </w:p>
    <w:p w:rsidR="00822E68" w:rsidRPr="00F30DC8" w:rsidRDefault="00390E17"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i/>
          <w:sz w:val="24"/>
          <w:szCs w:val="24"/>
          <w:lang w:val="id-ID" w:eastAsia="id-ID"/>
        </w:rPr>
        <w:t xml:space="preserve">Pertama; </w:t>
      </w:r>
      <w:r w:rsidR="00BB5BF8" w:rsidRPr="00F30DC8">
        <w:rPr>
          <w:rFonts w:ascii="Times New Roman" w:eastAsia="Times New Roman" w:hAnsi="Times New Roman" w:cs="Times New Roman"/>
          <w:i/>
          <w:sz w:val="24"/>
          <w:szCs w:val="24"/>
          <w:lang w:eastAsia="id-ID"/>
        </w:rPr>
        <w:t>Sebagai pemelihara dan pelindung,</w:t>
      </w:r>
      <w:r w:rsidRPr="00F30DC8">
        <w:rPr>
          <w:rFonts w:ascii="Times New Roman" w:eastAsia="Times New Roman" w:hAnsi="Times New Roman" w:cs="Times New Roman"/>
          <w:sz w:val="24"/>
          <w:szCs w:val="24"/>
          <w:lang w:eastAsia="id-ID"/>
        </w:rPr>
        <w:t xml:space="preserve"> orang</w:t>
      </w:r>
      <w:r w:rsidR="00BB5BF8" w:rsidRPr="00F30DC8">
        <w:rPr>
          <w:rFonts w:ascii="Times New Roman" w:eastAsia="Times New Roman" w:hAnsi="Times New Roman" w:cs="Times New Roman"/>
          <w:sz w:val="24"/>
          <w:szCs w:val="24"/>
          <w:lang w:eastAsia="id-ID"/>
        </w:rPr>
        <w:t xml:space="preserve">tua </w:t>
      </w:r>
      <w:r w:rsidRPr="00F30DC8">
        <w:rPr>
          <w:rFonts w:ascii="Times New Roman" w:eastAsia="Times New Roman" w:hAnsi="Times New Roman" w:cs="Times New Roman"/>
          <w:sz w:val="24"/>
          <w:szCs w:val="24"/>
          <w:lang w:val="id-ID" w:eastAsia="id-ID"/>
        </w:rPr>
        <w:t xml:space="preserve">memiliki peran sebagai </w:t>
      </w:r>
      <w:r w:rsidR="00BB5BF8" w:rsidRPr="00F30DC8">
        <w:rPr>
          <w:rFonts w:ascii="Times New Roman" w:eastAsia="Times New Roman" w:hAnsi="Times New Roman" w:cs="Times New Roman"/>
          <w:sz w:val="24"/>
          <w:szCs w:val="24"/>
          <w:lang w:eastAsia="id-ID"/>
        </w:rPr>
        <w:t xml:space="preserve">pemelihara dan pelindung bagi anak-anaknya baik dalam </w:t>
      </w:r>
      <w:r w:rsidRPr="00F30DC8">
        <w:rPr>
          <w:rFonts w:ascii="Times New Roman" w:eastAsia="Times New Roman" w:hAnsi="Times New Roman" w:cs="Times New Roman"/>
          <w:sz w:val="24"/>
          <w:szCs w:val="24"/>
          <w:lang w:val="id-ID" w:eastAsia="id-ID"/>
        </w:rPr>
        <w:t xml:space="preserve">aspek </w:t>
      </w:r>
      <w:r w:rsidRPr="00F30DC8">
        <w:rPr>
          <w:rFonts w:ascii="Times New Roman" w:eastAsia="Times New Roman" w:hAnsi="Times New Roman" w:cs="Times New Roman"/>
          <w:sz w:val="24"/>
          <w:szCs w:val="24"/>
          <w:lang w:eastAsia="id-ID"/>
        </w:rPr>
        <w:t>moril maupun materil</w:t>
      </w:r>
      <w:r w:rsidR="007701F2" w:rsidRPr="00F30DC8">
        <w:rPr>
          <w:rFonts w:ascii="Times New Roman" w:eastAsia="Times New Roman" w:hAnsi="Times New Roman" w:cs="Times New Roman"/>
          <w:sz w:val="24"/>
          <w:szCs w:val="24"/>
          <w:lang w:eastAsia="id-ID"/>
        </w:rPr>
        <w:t xml:space="preserve">. </w:t>
      </w:r>
      <w:proofErr w:type="gramStart"/>
      <w:r w:rsidRPr="00F30DC8">
        <w:rPr>
          <w:rFonts w:ascii="Times New Roman" w:eastAsia="Times New Roman" w:hAnsi="Times New Roman" w:cs="Times New Roman"/>
          <w:sz w:val="24"/>
          <w:szCs w:val="24"/>
          <w:lang w:eastAsia="id-ID"/>
        </w:rPr>
        <w:t>Orang</w:t>
      </w:r>
      <w:r w:rsidR="00BB5BF8" w:rsidRPr="00F30DC8">
        <w:rPr>
          <w:rFonts w:ascii="Times New Roman" w:eastAsia="Times New Roman" w:hAnsi="Times New Roman" w:cs="Times New Roman"/>
          <w:sz w:val="24"/>
          <w:szCs w:val="24"/>
          <w:lang w:eastAsia="id-ID"/>
        </w:rPr>
        <w:t>tua adalah pemimpin bagi anak-</w:t>
      </w:r>
      <w:r w:rsidRPr="00F30DC8">
        <w:rPr>
          <w:rFonts w:ascii="Times New Roman" w:eastAsia="Times New Roman" w:hAnsi="Times New Roman" w:cs="Times New Roman"/>
          <w:sz w:val="24"/>
          <w:szCs w:val="24"/>
          <w:lang w:eastAsia="id-ID"/>
        </w:rPr>
        <w:t>anaknya sehingga perilaku orangtua harus</w:t>
      </w:r>
      <w:r w:rsidR="00BB5BF8"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mencerminkan kepemimpinan yaitu h</w:t>
      </w:r>
      <w:r w:rsidR="00BB5BF8" w:rsidRPr="00F30DC8">
        <w:rPr>
          <w:rFonts w:ascii="Times New Roman" w:eastAsia="Times New Roman" w:hAnsi="Times New Roman" w:cs="Times New Roman"/>
          <w:sz w:val="24"/>
          <w:szCs w:val="24"/>
          <w:lang w:eastAsia="id-ID"/>
        </w:rPr>
        <w:t xml:space="preserve">arus </w:t>
      </w:r>
      <w:r w:rsidRPr="00F30DC8">
        <w:rPr>
          <w:rFonts w:ascii="Times New Roman" w:eastAsia="Times New Roman" w:hAnsi="Times New Roman" w:cs="Times New Roman"/>
          <w:sz w:val="24"/>
          <w:szCs w:val="24"/>
          <w:lang w:val="id-ID" w:eastAsia="id-ID"/>
        </w:rPr>
        <w:t xml:space="preserve">memperlakukan anak dengan baik, memberikan pendidikan dan teladan yang baik, serta </w:t>
      </w:r>
      <w:r w:rsidRPr="00F30DC8">
        <w:rPr>
          <w:rFonts w:ascii="Times New Roman" w:eastAsia="Times New Roman" w:hAnsi="Times New Roman" w:cs="Times New Roman"/>
          <w:sz w:val="24"/>
          <w:szCs w:val="24"/>
          <w:lang w:eastAsia="id-ID"/>
        </w:rPr>
        <w:t>mempertanggung</w:t>
      </w:r>
      <w:r w:rsidR="00BB5BF8" w:rsidRPr="00F30DC8">
        <w:rPr>
          <w:rFonts w:ascii="Times New Roman" w:eastAsia="Times New Roman" w:hAnsi="Times New Roman" w:cs="Times New Roman"/>
          <w:sz w:val="24"/>
          <w:szCs w:val="24"/>
          <w:lang w:eastAsia="id-ID"/>
        </w:rPr>
        <w:t xml:space="preserve">jawabkan </w:t>
      </w:r>
      <w:r w:rsidRPr="00F30DC8">
        <w:rPr>
          <w:rFonts w:ascii="Times New Roman" w:eastAsia="Times New Roman" w:hAnsi="Times New Roman" w:cs="Times New Roman"/>
          <w:sz w:val="24"/>
          <w:szCs w:val="24"/>
          <w:lang w:val="id-ID" w:eastAsia="id-ID"/>
        </w:rPr>
        <w:t>segal</w:t>
      </w:r>
      <w:r w:rsidR="001C4F49" w:rsidRPr="00F30DC8">
        <w:rPr>
          <w:rFonts w:ascii="Times New Roman" w:eastAsia="Times New Roman" w:hAnsi="Times New Roman" w:cs="Times New Roman"/>
          <w:sz w:val="24"/>
          <w:szCs w:val="24"/>
          <w:lang w:val="id-ID" w:eastAsia="id-ID"/>
        </w:rPr>
        <w:t>a yang</w:t>
      </w:r>
      <w:r w:rsidR="00BB5BF8" w:rsidRPr="00F30DC8">
        <w:rPr>
          <w:rFonts w:ascii="Times New Roman" w:eastAsia="Times New Roman" w:hAnsi="Times New Roman" w:cs="Times New Roman"/>
          <w:sz w:val="24"/>
          <w:szCs w:val="24"/>
          <w:lang w:eastAsia="id-ID"/>
        </w:rPr>
        <w:t xml:space="preserve"> telah </w:t>
      </w:r>
      <w:r w:rsidRPr="00F30DC8">
        <w:rPr>
          <w:rFonts w:ascii="Times New Roman" w:eastAsia="Times New Roman" w:hAnsi="Times New Roman" w:cs="Times New Roman"/>
          <w:sz w:val="24"/>
          <w:szCs w:val="24"/>
          <w:lang w:val="id-ID" w:eastAsia="id-ID"/>
        </w:rPr>
        <w:t>di</w:t>
      </w:r>
      <w:r w:rsidR="00BB5BF8" w:rsidRPr="00F30DC8">
        <w:rPr>
          <w:rFonts w:ascii="Times New Roman" w:eastAsia="Times New Roman" w:hAnsi="Times New Roman" w:cs="Times New Roman"/>
          <w:sz w:val="24"/>
          <w:szCs w:val="24"/>
          <w:lang w:eastAsia="id-ID"/>
        </w:rPr>
        <w:t>berikan kepada ana</w:t>
      </w:r>
      <w:r w:rsidRPr="00F30DC8">
        <w:rPr>
          <w:rFonts w:ascii="Times New Roman" w:eastAsia="Times New Roman" w:hAnsi="Times New Roman" w:cs="Times New Roman"/>
          <w:sz w:val="24"/>
          <w:szCs w:val="24"/>
          <w:lang w:eastAsia="id-ID"/>
        </w:rPr>
        <w:t>k</w:t>
      </w:r>
      <w:r w:rsidRPr="00F30DC8">
        <w:rPr>
          <w:rFonts w:ascii="Times New Roman" w:eastAsia="Times New Roman" w:hAnsi="Times New Roman" w:cs="Times New Roman"/>
          <w:sz w:val="24"/>
          <w:szCs w:val="24"/>
          <w:lang w:val="id-ID" w:eastAsia="id-ID"/>
        </w:rPr>
        <w:t>nya</w:t>
      </w:r>
      <w:r w:rsidR="00BB5BF8" w:rsidRPr="00F30DC8">
        <w:rPr>
          <w:rFonts w:ascii="Times New Roman" w:eastAsia="Times New Roman" w:hAnsi="Times New Roman" w:cs="Times New Roman"/>
          <w:sz w:val="24"/>
          <w:szCs w:val="24"/>
          <w:lang w:eastAsia="id-ID"/>
        </w:rPr>
        <w:t>.</w:t>
      </w:r>
      <w:proofErr w:type="gramEnd"/>
      <w:r w:rsidR="00BB5BF8" w:rsidRPr="00F30DC8">
        <w:rPr>
          <w:rFonts w:ascii="Times New Roman" w:eastAsia="Times New Roman" w:hAnsi="Times New Roman" w:cs="Times New Roman"/>
          <w:sz w:val="24"/>
          <w:szCs w:val="24"/>
          <w:lang w:eastAsia="id-ID"/>
        </w:rPr>
        <w:t xml:space="preserve"> </w:t>
      </w:r>
      <w:proofErr w:type="gramStart"/>
      <w:r w:rsidR="00BB5BF8" w:rsidRPr="00F30DC8">
        <w:rPr>
          <w:rFonts w:ascii="Times New Roman" w:eastAsia="Times New Roman" w:hAnsi="Times New Roman" w:cs="Times New Roman"/>
          <w:sz w:val="24"/>
          <w:szCs w:val="24"/>
          <w:lang w:eastAsia="id-ID"/>
        </w:rPr>
        <w:t>Tidak hanya pendidikan</w:t>
      </w:r>
      <w:r w:rsidR="001C4F49" w:rsidRPr="00F30DC8">
        <w:rPr>
          <w:rFonts w:ascii="Times New Roman" w:eastAsia="Times New Roman" w:hAnsi="Times New Roman" w:cs="Times New Roman"/>
          <w:sz w:val="24"/>
          <w:szCs w:val="24"/>
          <w:lang w:val="id-ID" w:eastAsia="id-ID"/>
        </w:rPr>
        <w:t>, orangtua juga sebagai pelindung sehingga berkewajiban memberikan rasa nyaman dan menjamin keamanan serta keselamatan anak dari berbagai bahaya (fisik/psikologis)</w:t>
      </w:r>
      <w:r w:rsidR="00BB5BF8" w:rsidRPr="00F30DC8">
        <w:rPr>
          <w:rFonts w:ascii="Times New Roman" w:eastAsia="Times New Roman" w:hAnsi="Times New Roman" w:cs="Times New Roman"/>
          <w:sz w:val="24"/>
          <w:szCs w:val="24"/>
          <w:lang w:eastAsia="id-ID"/>
        </w:rPr>
        <w:t>.</w:t>
      </w:r>
      <w:proofErr w:type="gramEnd"/>
      <w:r w:rsidR="009670DA" w:rsidRPr="00F30DC8">
        <w:rPr>
          <w:rFonts w:ascii="Times New Roman" w:eastAsia="Times New Roman" w:hAnsi="Times New Roman" w:cs="Times New Roman"/>
          <w:sz w:val="24"/>
          <w:szCs w:val="24"/>
          <w:lang w:eastAsia="id-ID"/>
        </w:rPr>
        <w:t xml:space="preserve"> </w:t>
      </w:r>
      <w:r w:rsidR="001C4F49" w:rsidRPr="00F30DC8">
        <w:rPr>
          <w:rFonts w:ascii="Times New Roman" w:eastAsia="Times New Roman" w:hAnsi="Times New Roman" w:cs="Times New Roman"/>
          <w:sz w:val="24"/>
          <w:szCs w:val="24"/>
          <w:lang w:val="id-ID" w:eastAsia="id-ID"/>
        </w:rPr>
        <w:t xml:space="preserve">Orangtua tidak boleh memaksakan kehendak untu sesuatu yang tidak dikehendaki anak, atau memaksakan sesuatu yang di luar kemampuan anak sebab itu akan berakibat fatal pada perkembangan anak, kemudian orangtua juga harus berhati-hati supaya tidak menahan anak dari semua kebutuhannya, misalkan makan, minum, muntah, buang air besar/kecil, dan kebutuhan dasar lainnya, sebab </w:t>
      </w:r>
      <w:r w:rsidR="00822E68" w:rsidRPr="00F30DC8">
        <w:rPr>
          <w:rFonts w:ascii="Times New Roman" w:eastAsia="Times New Roman" w:hAnsi="Times New Roman" w:cs="Times New Roman"/>
          <w:sz w:val="24"/>
          <w:szCs w:val="24"/>
          <w:lang w:val="id-ID" w:eastAsia="id-ID"/>
        </w:rPr>
        <w:t xml:space="preserve">secara medis </w:t>
      </w:r>
      <w:r w:rsidR="001C4F49" w:rsidRPr="00F30DC8">
        <w:rPr>
          <w:rFonts w:ascii="Times New Roman" w:eastAsia="Times New Roman" w:hAnsi="Times New Roman" w:cs="Times New Roman"/>
          <w:sz w:val="24"/>
          <w:szCs w:val="24"/>
          <w:lang w:val="id-ID" w:eastAsia="id-ID"/>
        </w:rPr>
        <w:t>itu dapat berakibat buruk pada kesehatan anak</w:t>
      </w:r>
      <w:r w:rsidR="00822E68" w:rsidRPr="00F30DC8">
        <w:rPr>
          <w:rFonts w:ascii="Times New Roman" w:eastAsia="Times New Roman" w:hAnsi="Times New Roman" w:cs="Times New Roman"/>
          <w:sz w:val="24"/>
          <w:szCs w:val="24"/>
          <w:lang w:val="id-ID" w:eastAsia="id-ID"/>
        </w:rPr>
        <w:t>, namun secara psikologis anak akan terbiasa lalai atau menunda-nunda melakukan sesuatu untuk memenuhi kebutuhan dirinya sendiri.</w:t>
      </w:r>
    </w:p>
    <w:p w:rsidR="0055498A" w:rsidRPr="00F30DC8" w:rsidRDefault="00822E68" w:rsidP="00A96384">
      <w:pPr>
        <w:pStyle w:val="ListParagraph"/>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i/>
          <w:sz w:val="24"/>
          <w:szCs w:val="24"/>
          <w:lang w:val="id-ID" w:eastAsia="id-ID"/>
        </w:rPr>
        <w:t xml:space="preserve">Kedua; </w:t>
      </w:r>
      <w:r w:rsidR="00BB5BF8" w:rsidRPr="00F30DC8">
        <w:rPr>
          <w:rFonts w:ascii="Times New Roman" w:eastAsia="Times New Roman" w:hAnsi="Times New Roman" w:cs="Times New Roman"/>
          <w:i/>
          <w:sz w:val="24"/>
          <w:szCs w:val="24"/>
          <w:lang w:eastAsia="id-ID"/>
        </w:rPr>
        <w:t>Sebagai Pendidik</w:t>
      </w:r>
      <w:r w:rsidRPr="00F30DC8">
        <w:rPr>
          <w:rFonts w:ascii="Times New Roman" w:eastAsia="Times New Roman" w:hAnsi="Times New Roman" w:cs="Times New Roman"/>
          <w:i/>
          <w:sz w:val="24"/>
          <w:szCs w:val="24"/>
          <w:lang w:val="id-ID" w:eastAsia="id-ID"/>
        </w:rPr>
        <w:t>,</w:t>
      </w:r>
      <w:r w:rsidR="00BB5BF8" w:rsidRPr="00F30DC8">
        <w:rPr>
          <w:rFonts w:ascii="Times New Roman" w:eastAsia="Times New Roman" w:hAnsi="Times New Roman" w:cs="Times New Roman"/>
          <w:sz w:val="24"/>
          <w:szCs w:val="24"/>
          <w:lang w:eastAsia="id-ID"/>
        </w:rPr>
        <w:t xml:space="preserve"> </w:t>
      </w:r>
      <w:r w:rsidRPr="00F30DC8">
        <w:rPr>
          <w:rFonts w:ascii="Times New Roman" w:eastAsia="Times New Roman" w:hAnsi="Times New Roman" w:cs="Times New Roman"/>
          <w:sz w:val="24"/>
          <w:szCs w:val="24"/>
          <w:lang w:val="id-ID" w:eastAsia="id-ID"/>
        </w:rPr>
        <w:t>m</w:t>
      </w:r>
      <w:r w:rsidR="00BB5BF8" w:rsidRPr="00F30DC8">
        <w:rPr>
          <w:rFonts w:ascii="Times New Roman" w:eastAsia="Times New Roman" w:hAnsi="Times New Roman" w:cs="Times New Roman"/>
          <w:sz w:val="24"/>
          <w:szCs w:val="24"/>
          <w:lang w:eastAsia="id-ID"/>
        </w:rPr>
        <w:t xml:space="preserve">endidik anak bukanlah </w:t>
      </w:r>
      <w:r w:rsidR="0037471C" w:rsidRPr="00F30DC8">
        <w:rPr>
          <w:rFonts w:ascii="Times New Roman" w:eastAsia="Times New Roman" w:hAnsi="Times New Roman" w:cs="Times New Roman"/>
          <w:sz w:val="24"/>
          <w:szCs w:val="24"/>
          <w:lang w:val="id-ID" w:eastAsia="id-ID"/>
        </w:rPr>
        <w:t xml:space="preserve">perkara </w:t>
      </w:r>
      <w:r w:rsidR="0037471C" w:rsidRPr="00F30DC8">
        <w:rPr>
          <w:rFonts w:ascii="Times New Roman" w:eastAsia="Times New Roman" w:hAnsi="Times New Roman" w:cs="Times New Roman"/>
          <w:sz w:val="24"/>
          <w:szCs w:val="24"/>
          <w:lang w:eastAsia="id-ID"/>
        </w:rPr>
        <w:t>mudah</w:t>
      </w:r>
      <w:r w:rsidR="0037471C" w:rsidRPr="00F30DC8">
        <w:rPr>
          <w:rFonts w:ascii="Times New Roman" w:eastAsia="Times New Roman" w:hAnsi="Times New Roman" w:cs="Times New Roman"/>
          <w:sz w:val="24"/>
          <w:szCs w:val="24"/>
          <w:lang w:val="id-ID" w:eastAsia="id-ID"/>
        </w:rPr>
        <w:t xml:space="preserve"> yang dapat dilakukan dengan serampangan dan pekerjaan mendidik tidak bersifat sampingan karena profesi pendidik (dalam konteks keluarga) merupakan pekerjaan pokok yang</w:t>
      </w:r>
      <w:r w:rsidR="00384442" w:rsidRPr="00F30DC8">
        <w:rPr>
          <w:rFonts w:ascii="Times New Roman" w:eastAsia="Times New Roman" w:hAnsi="Times New Roman" w:cs="Times New Roman"/>
          <w:sz w:val="24"/>
          <w:szCs w:val="24"/>
          <w:lang w:val="id-ID" w:eastAsia="id-ID"/>
        </w:rPr>
        <w:t xml:space="preserve"> harus dipenuhi oleh orangtua kepada seorang anak sebagai bimbingan dasar menuju masa depan yang naik. Sedangkan dalam pandangan Islam lebih jauh dari itu, kewajiban memberikan pendidikan tidak hanya diorientasikan untuk kebutuhan masa depan anak (duniawi) melainkan sebagai tanggungjawab orangtua kelak setelah di akhirat (ukhrawi). Bahkan dalam Al-Qur’an </w:t>
      </w:r>
      <w:r w:rsidR="00B15F98" w:rsidRPr="00F30DC8">
        <w:rPr>
          <w:rFonts w:ascii="Times New Roman" w:eastAsia="Times New Roman" w:hAnsi="Times New Roman" w:cs="Times New Roman"/>
          <w:sz w:val="24"/>
          <w:szCs w:val="24"/>
          <w:lang w:val="id-ID" w:eastAsia="id-ID"/>
        </w:rPr>
        <w:t xml:space="preserve">(Al-Tahrim) </w:t>
      </w:r>
      <w:r w:rsidR="008D0902" w:rsidRPr="00F30DC8">
        <w:rPr>
          <w:rFonts w:ascii="Times New Roman" w:eastAsia="Times New Roman" w:hAnsi="Times New Roman" w:cs="Times New Roman"/>
          <w:sz w:val="24"/>
          <w:szCs w:val="24"/>
          <w:lang w:val="id-ID" w:eastAsia="id-ID"/>
        </w:rPr>
        <w:t xml:space="preserve">disebutkan </w:t>
      </w:r>
      <w:r w:rsidR="00384442" w:rsidRPr="00F30DC8">
        <w:rPr>
          <w:rFonts w:ascii="Times New Roman" w:eastAsia="Times New Roman" w:hAnsi="Times New Roman" w:cs="Times New Roman"/>
          <w:sz w:val="24"/>
          <w:szCs w:val="24"/>
          <w:lang w:val="id-ID" w:eastAsia="id-ID"/>
        </w:rPr>
        <w:t xml:space="preserve">bahwa </w:t>
      </w:r>
      <w:r w:rsidR="00A72B39" w:rsidRPr="00F30DC8">
        <w:rPr>
          <w:rFonts w:ascii="Times New Roman" w:eastAsia="Times New Roman" w:hAnsi="Times New Roman" w:cs="Times New Roman"/>
          <w:sz w:val="24"/>
          <w:szCs w:val="24"/>
          <w:lang w:val="id-ID" w:eastAsia="id-ID"/>
        </w:rPr>
        <w:t>mendidik dan mengajar anak meru</w:t>
      </w:r>
      <w:r w:rsidR="00B15F98" w:rsidRPr="00F30DC8">
        <w:rPr>
          <w:rFonts w:ascii="Times New Roman" w:eastAsia="Times New Roman" w:hAnsi="Times New Roman" w:cs="Times New Roman"/>
          <w:sz w:val="24"/>
          <w:szCs w:val="24"/>
          <w:lang w:val="id-ID" w:eastAsia="id-ID"/>
        </w:rPr>
        <w:t>pakan tugas yang wajib ditunaikan</w:t>
      </w:r>
      <w:r w:rsidR="00A72B39" w:rsidRPr="00F30DC8">
        <w:rPr>
          <w:rFonts w:ascii="Times New Roman" w:eastAsia="Times New Roman" w:hAnsi="Times New Roman" w:cs="Times New Roman"/>
          <w:sz w:val="24"/>
          <w:szCs w:val="24"/>
          <w:lang w:val="id-ID" w:eastAsia="id-ID"/>
        </w:rPr>
        <w:t xml:space="preserve"> oleh orangtua</w:t>
      </w:r>
      <w:r w:rsidR="00B15F98" w:rsidRPr="00F30DC8">
        <w:rPr>
          <w:rFonts w:ascii="Times New Roman" w:eastAsia="Times New Roman" w:hAnsi="Times New Roman" w:cs="Times New Roman"/>
          <w:sz w:val="24"/>
          <w:szCs w:val="24"/>
          <w:lang w:val="id-ID" w:eastAsia="id-ID"/>
        </w:rPr>
        <w:t xml:space="preserve">, sebab jika tidak maka kelak akan dimintai pertanggungjawaban. Kemudian sahabat </w:t>
      </w:r>
      <w:r w:rsidR="00B15F98" w:rsidRPr="00F30DC8">
        <w:rPr>
          <w:rFonts w:ascii="Times New Roman" w:eastAsia="Times New Roman" w:hAnsi="Times New Roman" w:cs="Times New Roman"/>
          <w:sz w:val="24"/>
          <w:szCs w:val="24"/>
          <w:lang w:eastAsia="id-ID"/>
        </w:rPr>
        <w:t xml:space="preserve">Ali Ibnu Abu Thalib </w:t>
      </w:r>
      <w:r w:rsidR="00B15F98" w:rsidRPr="00F30DC8">
        <w:rPr>
          <w:rFonts w:ascii="Times New Roman" w:eastAsia="Times New Roman" w:hAnsi="Times New Roman" w:cs="Times New Roman"/>
          <w:sz w:val="24"/>
          <w:szCs w:val="24"/>
          <w:lang w:val="id-ID" w:eastAsia="id-ID"/>
        </w:rPr>
        <w:t>ra</w:t>
      </w:r>
      <w:r w:rsidR="00BB5BF8" w:rsidRPr="00F30DC8">
        <w:rPr>
          <w:rFonts w:ascii="Times New Roman" w:eastAsia="Times New Roman" w:hAnsi="Times New Roman" w:cs="Times New Roman"/>
          <w:sz w:val="24"/>
          <w:szCs w:val="24"/>
          <w:lang w:eastAsia="id-ID"/>
        </w:rPr>
        <w:t xml:space="preserve">. </w:t>
      </w:r>
      <w:proofErr w:type="gramStart"/>
      <w:r w:rsidR="00BB5BF8" w:rsidRPr="00F30DC8">
        <w:rPr>
          <w:rFonts w:ascii="Times New Roman" w:eastAsia="Times New Roman" w:hAnsi="Times New Roman" w:cs="Times New Roman"/>
          <w:sz w:val="24"/>
          <w:szCs w:val="24"/>
          <w:lang w:eastAsia="id-ID"/>
        </w:rPr>
        <w:t>mengatakan</w:t>
      </w:r>
      <w:proofErr w:type="gramEnd"/>
      <w:r w:rsidR="00BB5BF8" w:rsidRPr="00F30DC8">
        <w:rPr>
          <w:rFonts w:ascii="Times New Roman" w:eastAsia="Times New Roman" w:hAnsi="Times New Roman" w:cs="Times New Roman"/>
          <w:sz w:val="24"/>
          <w:szCs w:val="24"/>
          <w:lang w:eastAsia="id-ID"/>
        </w:rPr>
        <w:t xml:space="preserve"> </w:t>
      </w:r>
      <w:r w:rsidR="00B15F98" w:rsidRPr="00F30DC8">
        <w:rPr>
          <w:rFonts w:ascii="Times New Roman" w:eastAsia="Times New Roman" w:hAnsi="Times New Roman" w:cs="Times New Roman"/>
          <w:sz w:val="24"/>
          <w:szCs w:val="24"/>
          <w:lang w:val="id-ID" w:eastAsia="id-ID"/>
        </w:rPr>
        <w:t xml:space="preserve">bahwa </w:t>
      </w:r>
      <w:r w:rsidR="00BB5BF8" w:rsidRPr="00F30DC8">
        <w:rPr>
          <w:rFonts w:ascii="Times New Roman" w:eastAsia="Times New Roman" w:hAnsi="Times New Roman" w:cs="Times New Roman"/>
          <w:sz w:val="24"/>
          <w:szCs w:val="24"/>
          <w:lang w:eastAsia="id-ID"/>
        </w:rPr>
        <w:t>cara untuk sampai kearah itu</w:t>
      </w:r>
      <w:r w:rsidR="00B15F98" w:rsidRPr="00F30DC8">
        <w:rPr>
          <w:rFonts w:ascii="Times New Roman" w:eastAsia="Times New Roman" w:hAnsi="Times New Roman" w:cs="Times New Roman"/>
          <w:sz w:val="24"/>
          <w:szCs w:val="24"/>
          <w:lang w:val="id-ID" w:eastAsia="id-ID"/>
        </w:rPr>
        <w:t xml:space="preserve"> (syurga)</w:t>
      </w:r>
      <w:r w:rsidR="00BB5BF8" w:rsidRPr="00F30DC8">
        <w:rPr>
          <w:rFonts w:ascii="Times New Roman" w:eastAsia="Times New Roman" w:hAnsi="Times New Roman" w:cs="Times New Roman"/>
          <w:sz w:val="24"/>
          <w:szCs w:val="24"/>
          <w:lang w:eastAsia="id-ID"/>
        </w:rPr>
        <w:t xml:space="preserve"> adalah dengan mendidik dan mengajari mereka</w:t>
      </w:r>
      <w:r w:rsidR="00B15F98" w:rsidRPr="00F30DC8">
        <w:rPr>
          <w:rFonts w:ascii="Times New Roman" w:eastAsia="Times New Roman" w:hAnsi="Times New Roman" w:cs="Times New Roman"/>
          <w:sz w:val="24"/>
          <w:szCs w:val="24"/>
          <w:lang w:val="id-ID" w:eastAsia="id-ID"/>
        </w:rPr>
        <w:t xml:space="preserve"> (anak)</w:t>
      </w:r>
      <w:r w:rsidR="00BB5BF8" w:rsidRPr="00F30DC8">
        <w:rPr>
          <w:rFonts w:ascii="Times New Roman" w:eastAsia="Times New Roman" w:hAnsi="Times New Roman" w:cs="Times New Roman"/>
          <w:sz w:val="24"/>
          <w:szCs w:val="24"/>
          <w:lang w:eastAsia="id-ID"/>
        </w:rPr>
        <w:t xml:space="preserve">. Dengan demikian, berarti tugas mengajar, mendidik dan memberikan tuntunan </w:t>
      </w:r>
      <w:proofErr w:type="gramStart"/>
      <w:r w:rsidR="00BB5BF8" w:rsidRPr="00F30DC8">
        <w:rPr>
          <w:rFonts w:ascii="Times New Roman" w:eastAsia="Times New Roman" w:hAnsi="Times New Roman" w:cs="Times New Roman"/>
          <w:sz w:val="24"/>
          <w:szCs w:val="24"/>
          <w:lang w:eastAsia="id-ID"/>
        </w:rPr>
        <w:t>sama</w:t>
      </w:r>
      <w:proofErr w:type="gramEnd"/>
      <w:r w:rsidR="00BB5BF8" w:rsidRPr="00F30DC8">
        <w:rPr>
          <w:rFonts w:ascii="Times New Roman" w:eastAsia="Times New Roman" w:hAnsi="Times New Roman" w:cs="Times New Roman"/>
          <w:sz w:val="24"/>
          <w:szCs w:val="24"/>
          <w:lang w:eastAsia="id-ID"/>
        </w:rPr>
        <w:t xml:space="preserve"> artinya dengan upaya meraih syurga</w:t>
      </w:r>
      <w:r w:rsidR="00B15F98" w:rsidRPr="00F30DC8">
        <w:rPr>
          <w:rFonts w:ascii="Times New Roman" w:eastAsia="Times New Roman" w:hAnsi="Times New Roman" w:cs="Times New Roman"/>
          <w:sz w:val="24"/>
          <w:szCs w:val="24"/>
          <w:lang w:val="id-ID" w:eastAsia="id-ID"/>
        </w:rPr>
        <w:t xml:space="preserve">, dan sebaliknya jika </w:t>
      </w:r>
      <w:r w:rsidR="00BB5BF8" w:rsidRPr="00F30DC8">
        <w:rPr>
          <w:rFonts w:ascii="Times New Roman" w:eastAsia="Times New Roman" w:hAnsi="Times New Roman" w:cs="Times New Roman"/>
          <w:sz w:val="24"/>
          <w:szCs w:val="24"/>
          <w:lang w:eastAsia="id-ID"/>
        </w:rPr>
        <w:t>menelantarkan sama artinya dengan menjerumuskan diri kedalam neraka</w:t>
      </w:r>
      <w:r w:rsidR="007701F2" w:rsidRPr="00F30DC8">
        <w:rPr>
          <w:rFonts w:ascii="Times New Roman" w:eastAsia="Times New Roman" w:hAnsi="Times New Roman" w:cs="Times New Roman"/>
          <w:sz w:val="24"/>
          <w:szCs w:val="24"/>
          <w:lang w:eastAsia="id-ID"/>
        </w:rPr>
        <w:t>.</w:t>
      </w:r>
      <w:r w:rsidR="00106667" w:rsidRPr="00F30DC8">
        <w:rPr>
          <w:rStyle w:val="FootnoteReference"/>
          <w:rFonts w:ascii="Times New Roman" w:hAnsi="Times New Roman" w:cs="Times New Roman"/>
          <w:sz w:val="24"/>
          <w:szCs w:val="24"/>
        </w:rPr>
        <w:footnoteReference w:id="29"/>
      </w:r>
      <w:r w:rsidR="00173D5B" w:rsidRPr="00F30DC8">
        <w:rPr>
          <w:rFonts w:ascii="Times New Roman" w:eastAsia="Times New Roman" w:hAnsi="Times New Roman" w:cs="Times New Roman"/>
          <w:sz w:val="24"/>
          <w:szCs w:val="24"/>
          <w:lang w:val="id-ID" w:eastAsia="id-ID"/>
        </w:rPr>
        <w:t xml:space="preserve"> Kemudian dalam hadi</w:t>
      </w:r>
      <w:r w:rsidR="00577B83" w:rsidRPr="00F30DC8">
        <w:rPr>
          <w:rFonts w:ascii="Times New Roman" w:eastAsia="Times New Roman" w:hAnsi="Times New Roman" w:cs="Times New Roman"/>
          <w:sz w:val="24"/>
          <w:szCs w:val="24"/>
          <w:lang w:val="id-ID" w:eastAsia="id-ID"/>
        </w:rPr>
        <w:t>st lain</w:t>
      </w:r>
      <w:r w:rsidR="00173D5B" w:rsidRPr="00F30DC8">
        <w:rPr>
          <w:rFonts w:ascii="Times New Roman" w:eastAsia="Times New Roman" w:hAnsi="Times New Roman" w:cs="Times New Roman"/>
          <w:sz w:val="24"/>
          <w:szCs w:val="24"/>
          <w:lang w:val="id-ID" w:eastAsia="id-ID"/>
        </w:rPr>
        <w:t xml:space="preserve"> disebutkan bahwa tiada suatu pemberian yang lebih utama dari orangtua kepada anaknya, selain pendidikan </w:t>
      </w:r>
      <w:r w:rsidR="00173D5B" w:rsidRPr="00F30DC8">
        <w:rPr>
          <w:rFonts w:ascii="Times New Roman" w:eastAsia="Times New Roman" w:hAnsi="Times New Roman" w:cs="Times New Roman"/>
          <w:sz w:val="24"/>
          <w:szCs w:val="24"/>
          <w:lang w:val="id-ID" w:eastAsia="id-ID"/>
        </w:rPr>
        <w:lastRenderedPageBreak/>
        <w:t>y</w:t>
      </w:r>
      <w:r w:rsidR="00993D41" w:rsidRPr="00F30DC8">
        <w:rPr>
          <w:rFonts w:ascii="Times New Roman" w:eastAsia="Times New Roman" w:hAnsi="Times New Roman" w:cs="Times New Roman"/>
          <w:sz w:val="24"/>
          <w:szCs w:val="24"/>
          <w:lang w:val="id-ID" w:eastAsia="id-ID"/>
        </w:rPr>
        <w:t>ang baik,</w:t>
      </w:r>
      <w:r w:rsidR="00173D5B" w:rsidRPr="00F30DC8">
        <w:rPr>
          <w:rStyle w:val="FootnoteReference"/>
          <w:rFonts w:ascii="Times New Roman" w:eastAsia="Times New Roman" w:hAnsi="Times New Roman" w:cs="Times New Roman"/>
          <w:sz w:val="24"/>
          <w:szCs w:val="24"/>
          <w:lang w:val="id-ID" w:eastAsia="id-ID"/>
        </w:rPr>
        <w:footnoteReference w:id="30"/>
      </w:r>
      <w:r w:rsidR="00993D41" w:rsidRPr="00F30DC8">
        <w:rPr>
          <w:rFonts w:ascii="Times New Roman" w:eastAsia="Times New Roman" w:hAnsi="Times New Roman" w:cs="Times New Roman"/>
          <w:sz w:val="24"/>
          <w:szCs w:val="24"/>
          <w:lang w:val="id-ID" w:eastAsia="id-ID"/>
        </w:rPr>
        <w:t xml:space="preserve"> hadist lain menyebutkan mendidik dan memberikan tuntunan merupakan sebaik-baiknya hadiah dan perhiasan</w:t>
      </w:r>
      <w:r w:rsidR="0032255A" w:rsidRPr="00F30DC8">
        <w:rPr>
          <w:rFonts w:ascii="Times New Roman" w:eastAsia="Times New Roman" w:hAnsi="Times New Roman" w:cs="Times New Roman"/>
          <w:sz w:val="24"/>
          <w:szCs w:val="24"/>
          <w:lang w:val="id-ID" w:eastAsia="id-ID"/>
        </w:rPr>
        <w:t xml:space="preserve"> terindah yang diberikan oleh orangtua kepada anak-anak, jauh lebih baik dari pada dunia dan isinya.</w:t>
      </w:r>
      <w:r w:rsidR="00B9195A" w:rsidRPr="00F30DC8">
        <w:rPr>
          <w:rStyle w:val="FootnoteReference"/>
          <w:rFonts w:ascii="Times New Roman" w:hAnsi="Times New Roman" w:cs="Times New Roman"/>
          <w:sz w:val="24"/>
          <w:szCs w:val="24"/>
        </w:rPr>
        <w:footnoteReference w:id="31"/>
      </w:r>
    </w:p>
    <w:p w:rsidR="008B1AD3" w:rsidRPr="00F30DC8" w:rsidRDefault="0032255A" w:rsidP="008B1AD3">
      <w:pPr>
        <w:pStyle w:val="ListParagraph"/>
        <w:ind w:left="0" w:firstLine="556"/>
        <w:rPr>
          <w:rFonts w:ascii="Times New Roman" w:eastAsia="Times New Roman" w:hAnsi="Times New Roman" w:cs="Times New Roman"/>
          <w:sz w:val="24"/>
          <w:szCs w:val="24"/>
          <w:lang w:val="id-ID" w:eastAsia="id-ID"/>
        </w:rPr>
      </w:pPr>
      <w:r w:rsidRPr="00F30DC8">
        <w:rPr>
          <w:rFonts w:ascii="Times New Roman" w:hAnsi="Times New Roman" w:cs="Times New Roman"/>
          <w:sz w:val="24"/>
          <w:szCs w:val="24"/>
          <w:lang w:val="id-ID"/>
        </w:rPr>
        <w:t xml:space="preserve">Selain </w:t>
      </w:r>
      <w:r w:rsidR="00606A96" w:rsidRPr="00F30DC8">
        <w:rPr>
          <w:rFonts w:ascii="Times New Roman" w:hAnsi="Times New Roman" w:cs="Times New Roman"/>
          <w:sz w:val="24"/>
          <w:szCs w:val="24"/>
          <w:lang w:val="id-ID"/>
        </w:rPr>
        <w:t xml:space="preserve">pentingnya </w:t>
      </w:r>
      <w:r w:rsidRPr="00F30DC8">
        <w:rPr>
          <w:rFonts w:ascii="Times New Roman" w:hAnsi="Times New Roman" w:cs="Times New Roman"/>
          <w:sz w:val="24"/>
          <w:szCs w:val="24"/>
          <w:lang w:val="id-ID"/>
        </w:rPr>
        <w:t xml:space="preserve">pemahaman tentang pemberian pendidikan berdasarkan fase perkembangan anak, </w:t>
      </w:r>
      <w:r w:rsidR="00606A96" w:rsidRPr="00F30DC8">
        <w:rPr>
          <w:rFonts w:ascii="Times New Roman" w:hAnsi="Times New Roman" w:cs="Times New Roman"/>
          <w:sz w:val="24"/>
          <w:szCs w:val="24"/>
          <w:lang w:val="id-ID"/>
        </w:rPr>
        <w:t xml:space="preserve">pendidikan juga mesti memperhatian beberapa asas yang melingkupi, adapun asas-asas metode mendidik menurut Heri Gunawan adalah; </w:t>
      </w:r>
      <w:r w:rsidR="00BB5BF8" w:rsidRPr="00F30DC8">
        <w:rPr>
          <w:rFonts w:ascii="Times New Roman" w:eastAsia="Times New Roman" w:hAnsi="Times New Roman" w:cs="Times New Roman"/>
          <w:i/>
          <w:iCs/>
          <w:sz w:val="24"/>
          <w:szCs w:val="24"/>
          <w:lang w:eastAsia="id-ID"/>
        </w:rPr>
        <w:t>Pertama,</w:t>
      </w:r>
      <w:r w:rsidR="00BB5BF8" w:rsidRPr="00F30DC8">
        <w:rPr>
          <w:rFonts w:ascii="Times New Roman" w:eastAsia="Times New Roman" w:hAnsi="Times New Roman" w:cs="Times New Roman"/>
          <w:sz w:val="24"/>
          <w:szCs w:val="24"/>
          <w:lang w:eastAsia="id-ID"/>
        </w:rPr>
        <w:t xml:space="preserve"> Memberikan latihan-latihan</w:t>
      </w:r>
      <w:r w:rsidR="00606A96" w:rsidRPr="00F30DC8">
        <w:rPr>
          <w:rFonts w:ascii="Times New Roman" w:eastAsia="Times New Roman" w:hAnsi="Times New Roman" w:cs="Times New Roman"/>
          <w:sz w:val="24"/>
          <w:szCs w:val="24"/>
          <w:lang w:val="id-ID" w:eastAsia="id-ID"/>
        </w:rPr>
        <w:t xml:space="preserve">, latihan dalam tradisi islam dikenal dengan istilah </w:t>
      </w:r>
      <w:r w:rsidR="00606A96" w:rsidRPr="00F30DC8">
        <w:rPr>
          <w:rFonts w:ascii="Times New Roman" w:eastAsia="Times New Roman" w:hAnsi="Times New Roman" w:cs="Times New Roman"/>
          <w:i/>
          <w:sz w:val="24"/>
          <w:szCs w:val="24"/>
          <w:lang w:eastAsia="id-ID"/>
        </w:rPr>
        <w:t>riyadhah</w:t>
      </w:r>
      <w:r w:rsidR="00606A96" w:rsidRPr="00F30DC8">
        <w:rPr>
          <w:rFonts w:ascii="Times New Roman" w:eastAsia="Times New Roman" w:hAnsi="Times New Roman" w:cs="Times New Roman"/>
          <w:sz w:val="24"/>
          <w:szCs w:val="24"/>
          <w:lang w:val="id-ID" w:eastAsia="id-ID"/>
        </w:rPr>
        <w:t xml:space="preserve">. Proses pelatihan atau </w:t>
      </w:r>
      <w:r w:rsidR="00606A96" w:rsidRPr="00F30DC8">
        <w:rPr>
          <w:rFonts w:ascii="Times New Roman" w:eastAsia="Times New Roman" w:hAnsi="Times New Roman" w:cs="Times New Roman"/>
          <w:i/>
          <w:sz w:val="24"/>
          <w:szCs w:val="24"/>
          <w:lang w:val="id-ID" w:eastAsia="id-ID"/>
        </w:rPr>
        <w:t>riyadhah</w:t>
      </w:r>
      <w:r w:rsidR="00BB5BF8" w:rsidRPr="00F30DC8">
        <w:rPr>
          <w:rFonts w:ascii="Times New Roman" w:eastAsia="Times New Roman" w:hAnsi="Times New Roman" w:cs="Times New Roman"/>
          <w:sz w:val="24"/>
          <w:szCs w:val="24"/>
          <w:lang w:eastAsia="id-ID"/>
        </w:rPr>
        <w:t xml:space="preserve"> harus diberikan kepada anak sedini mungkin, karena hal itu </w:t>
      </w:r>
      <w:r w:rsidR="00C12DCF" w:rsidRPr="00F30DC8">
        <w:rPr>
          <w:rFonts w:ascii="Times New Roman" w:eastAsia="Times New Roman" w:hAnsi="Times New Roman" w:cs="Times New Roman"/>
          <w:sz w:val="24"/>
          <w:szCs w:val="24"/>
          <w:lang w:val="id-ID" w:eastAsia="id-ID"/>
        </w:rPr>
        <w:t xml:space="preserve">berpengaruh besar dan positif terhadap </w:t>
      </w:r>
      <w:r w:rsidR="00C12DCF" w:rsidRPr="00F30DC8">
        <w:rPr>
          <w:rFonts w:ascii="Times New Roman" w:eastAsia="Times New Roman" w:hAnsi="Times New Roman" w:cs="Times New Roman"/>
          <w:sz w:val="24"/>
          <w:szCs w:val="24"/>
          <w:lang w:eastAsia="id-ID"/>
        </w:rPr>
        <w:t>perkembangan anak</w:t>
      </w:r>
      <w:r w:rsidR="00BB5BF8" w:rsidRPr="00F30DC8">
        <w:rPr>
          <w:rFonts w:ascii="Times New Roman" w:eastAsia="Times New Roman" w:hAnsi="Times New Roman" w:cs="Times New Roman"/>
          <w:sz w:val="24"/>
          <w:szCs w:val="24"/>
          <w:lang w:eastAsia="id-ID"/>
        </w:rPr>
        <w:t>.</w:t>
      </w:r>
      <w:r w:rsidR="0055498A" w:rsidRPr="00F30DC8">
        <w:rPr>
          <w:rFonts w:ascii="Times New Roman" w:eastAsia="Times New Roman" w:hAnsi="Times New Roman" w:cs="Times New Roman"/>
          <w:i/>
          <w:iCs/>
          <w:sz w:val="24"/>
          <w:szCs w:val="24"/>
          <w:lang w:val="id-ID" w:eastAsia="id-ID"/>
        </w:rPr>
        <w:t xml:space="preserve"> </w:t>
      </w:r>
      <w:r w:rsidR="00BB5BF8" w:rsidRPr="00F30DC8">
        <w:rPr>
          <w:rFonts w:ascii="Times New Roman" w:eastAsia="Times New Roman" w:hAnsi="Times New Roman" w:cs="Times New Roman"/>
          <w:i/>
          <w:iCs/>
          <w:sz w:val="24"/>
          <w:szCs w:val="24"/>
          <w:lang w:eastAsia="id-ID"/>
        </w:rPr>
        <w:t>Kedua,</w:t>
      </w:r>
      <w:r w:rsidR="00BB5BF8" w:rsidRPr="00F30DC8">
        <w:rPr>
          <w:rFonts w:ascii="Times New Roman" w:eastAsia="Times New Roman" w:hAnsi="Times New Roman" w:cs="Times New Roman"/>
          <w:sz w:val="24"/>
          <w:szCs w:val="24"/>
          <w:lang w:eastAsia="id-ID"/>
        </w:rPr>
        <w:t xml:space="preserve"> Memberikan pengertian </w:t>
      </w:r>
      <w:r w:rsidR="00C12DCF" w:rsidRPr="00F30DC8">
        <w:rPr>
          <w:rFonts w:ascii="Times New Roman" w:eastAsia="Times New Roman" w:hAnsi="Times New Roman" w:cs="Times New Roman"/>
          <w:sz w:val="24"/>
          <w:szCs w:val="24"/>
          <w:lang w:val="id-ID" w:eastAsia="id-ID"/>
        </w:rPr>
        <w:t xml:space="preserve">dan </w:t>
      </w:r>
      <w:r w:rsidR="00BB5BF8" w:rsidRPr="00F30DC8">
        <w:rPr>
          <w:rFonts w:ascii="Times New Roman" w:eastAsia="Times New Roman" w:hAnsi="Times New Roman" w:cs="Times New Roman"/>
          <w:sz w:val="24"/>
          <w:szCs w:val="24"/>
          <w:lang w:eastAsia="id-ID"/>
        </w:rPr>
        <w:t>nase</w:t>
      </w:r>
      <w:r w:rsidR="0055498A" w:rsidRPr="00F30DC8">
        <w:rPr>
          <w:rFonts w:ascii="Times New Roman" w:eastAsia="Times New Roman" w:hAnsi="Times New Roman" w:cs="Times New Roman"/>
          <w:sz w:val="24"/>
          <w:szCs w:val="24"/>
          <w:lang w:eastAsia="id-ID"/>
        </w:rPr>
        <w:t>hat-nasehat</w:t>
      </w:r>
      <w:r w:rsidR="008B1AD3" w:rsidRPr="00F30DC8">
        <w:rPr>
          <w:rFonts w:ascii="Times New Roman" w:eastAsia="Times New Roman" w:hAnsi="Times New Roman" w:cs="Times New Roman"/>
          <w:sz w:val="24"/>
          <w:szCs w:val="24"/>
          <w:lang w:val="id-ID" w:eastAsia="id-ID"/>
        </w:rPr>
        <w:t xml:space="preserve"> supaya</w:t>
      </w:r>
      <w:r w:rsidR="00C12DCF" w:rsidRPr="00F30DC8">
        <w:rPr>
          <w:rFonts w:ascii="Times New Roman" w:eastAsia="Times New Roman" w:hAnsi="Times New Roman" w:cs="Times New Roman"/>
          <w:sz w:val="24"/>
          <w:szCs w:val="24"/>
          <w:lang w:eastAsia="id-ID"/>
        </w:rPr>
        <w:t xml:space="preserve"> </w:t>
      </w:r>
      <w:r w:rsidR="008B1AD3" w:rsidRPr="00F30DC8">
        <w:rPr>
          <w:rFonts w:ascii="Times New Roman" w:eastAsia="Times New Roman" w:hAnsi="Times New Roman" w:cs="Times New Roman"/>
          <w:sz w:val="24"/>
          <w:szCs w:val="24"/>
          <w:lang w:val="id-ID" w:eastAsia="id-ID"/>
        </w:rPr>
        <w:t xml:space="preserve">anak </w:t>
      </w:r>
      <w:r w:rsidR="00C12DCF" w:rsidRPr="00F30DC8">
        <w:rPr>
          <w:rFonts w:ascii="Times New Roman" w:eastAsia="Times New Roman" w:hAnsi="Times New Roman" w:cs="Times New Roman"/>
          <w:sz w:val="24"/>
          <w:szCs w:val="24"/>
          <w:lang w:eastAsia="id-ID"/>
        </w:rPr>
        <w:t>mendapatkan pengertian tentang perbuatan dan perilaku seh</w:t>
      </w:r>
      <w:r w:rsidR="00C12DCF" w:rsidRPr="00F30DC8">
        <w:rPr>
          <w:rFonts w:ascii="Times New Roman" w:eastAsia="Times New Roman" w:hAnsi="Times New Roman" w:cs="Times New Roman"/>
          <w:sz w:val="24"/>
          <w:szCs w:val="24"/>
          <w:lang w:val="id-ID" w:eastAsia="id-ID"/>
        </w:rPr>
        <w:t>a</w:t>
      </w:r>
      <w:r w:rsidR="00C12DCF" w:rsidRPr="00F30DC8">
        <w:rPr>
          <w:rFonts w:ascii="Times New Roman" w:eastAsia="Times New Roman" w:hAnsi="Times New Roman" w:cs="Times New Roman"/>
          <w:sz w:val="24"/>
          <w:szCs w:val="24"/>
          <w:lang w:eastAsia="id-ID"/>
        </w:rPr>
        <w:t xml:space="preserve">ri-hari, sehingga </w:t>
      </w:r>
      <w:r w:rsidR="00C12DCF" w:rsidRPr="00F30DC8">
        <w:rPr>
          <w:rFonts w:ascii="Times New Roman" w:eastAsia="Times New Roman" w:hAnsi="Times New Roman" w:cs="Times New Roman"/>
          <w:sz w:val="24"/>
          <w:szCs w:val="24"/>
          <w:lang w:val="id-ID" w:eastAsia="id-ID"/>
        </w:rPr>
        <w:t xml:space="preserve">setelah anak beranjak </w:t>
      </w:r>
      <w:r w:rsidR="00C12DCF" w:rsidRPr="00F30DC8">
        <w:rPr>
          <w:rFonts w:ascii="Times New Roman" w:eastAsia="Times New Roman" w:hAnsi="Times New Roman" w:cs="Times New Roman"/>
          <w:sz w:val="24"/>
          <w:szCs w:val="24"/>
          <w:lang w:eastAsia="id-ID"/>
        </w:rPr>
        <w:t>dewasa</w:t>
      </w:r>
      <w:r w:rsidR="00C12DCF" w:rsidRPr="00F30DC8">
        <w:rPr>
          <w:rFonts w:ascii="Times New Roman" w:eastAsia="Times New Roman" w:hAnsi="Times New Roman" w:cs="Times New Roman"/>
          <w:sz w:val="24"/>
          <w:szCs w:val="24"/>
          <w:lang w:val="id-ID" w:eastAsia="id-ID"/>
        </w:rPr>
        <w:t xml:space="preserve"> maka </w:t>
      </w:r>
      <w:proofErr w:type="gramStart"/>
      <w:r w:rsidR="00C12DCF" w:rsidRPr="00F30DC8">
        <w:rPr>
          <w:rFonts w:ascii="Times New Roman" w:eastAsia="Times New Roman" w:hAnsi="Times New Roman" w:cs="Times New Roman"/>
          <w:sz w:val="24"/>
          <w:szCs w:val="24"/>
          <w:lang w:val="id-ID" w:eastAsia="id-ID"/>
        </w:rPr>
        <w:t>ia</w:t>
      </w:r>
      <w:proofErr w:type="gramEnd"/>
      <w:r w:rsidR="00C12DCF" w:rsidRPr="00F30DC8">
        <w:rPr>
          <w:rFonts w:ascii="Times New Roman" w:eastAsia="Times New Roman" w:hAnsi="Times New Roman" w:cs="Times New Roman"/>
          <w:sz w:val="24"/>
          <w:szCs w:val="24"/>
          <w:lang w:val="id-ID" w:eastAsia="id-ID"/>
        </w:rPr>
        <w:t xml:space="preserve"> akan menjadi </w:t>
      </w:r>
      <w:r w:rsidR="00C12DCF" w:rsidRPr="00F30DC8">
        <w:rPr>
          <w:rFonts w:ascii="Times New Roman" w:eastAsia="Times New Roman" w:hAnsi="Times New Roman" w:cs="Times New Roman"/>
          <w:sz w:val="24"/>
          <w:szCs w:val="24"/>
          <w:lang w:eastAsia="id-ID"/>
        </w:rPr>
        <w:t xml:space="preserve">teguh </w:t>
      </w:r>
      <w:r w:rsidR="00C12DCF" w:rsidRPr="00F30DC8">
        <w:rPr>
          <w:rFonts w:ascii="Times New Roman" w:eastAsia="Times New Roman" w:hAnsi="Times New Roman" w:cs="Times New Roman"/>
          <w:sz w:val="24"/>
          <w:szCs w:val="24"/>
          <w:lang w:val="id-ID" w:eastAsia="id-ID"/>
        </w:rPr>
        <w:t xml:space="preserve">pendirian </w:t>
      </w:r>
      <w:r w:rsidR="00C12DCF" w:rsidRPr="00F30DC8">
        <w:rPr>
          <w:rFonts w:ascii="Times New Roman" w:eastAsia="Times New Roman" w:hAnsi="Times New Roman" w:cs="Times New Roman"/>
          <w:sz w:val="24"/>
          <w:szCs w:val="24"/>
          <w:lang w:eastAsia="id-ID"/>
        </w:rPr>
        <w:t>dan kuat kepribadiannya</w:t>
      </w:r>
      <w:r w:rsidR="00C12DCF" w:rsidRPr="00F30DC8">
        <w:rPr>
          <w:rFonts w:ascii="Times New Roman" w:eastAsia="Times New Roman" w:hAnsi="Times New Roman" w:cs="Times New Roman"/>
          <w:sz w:val="24"/>
          <w:szCs w:val="24"/>
          <w:lang w:val="id-ID" w:eastAsia="id-ID"/>
        </w:rPr>
        <w:t xml:space="preserve">. Berkaitan dengan hal tersebut, </w:t>
      </w:r>
      <w:r w:rsidR="0055498A" w:rsidRPr="00F30DC8">
        <w:rPr>
          <w:rFonts w:ascii="Times New Roman" w:eastAsia="Times New Roman" w:hAnsi="Times New Roman" w:cs="Times New Roman"/>
          <w:sz w:val="24"/>
          <w:szCs w:val="24"/>
          <w:lang w:eastAsia="id-ID"/>
        </w:rPr>
        <w:t>Al-Ghazali berkata</w:t>
      </w:r>
      <w:r w:rsidR="00C12DCF" w:rsidRPr="00F30DC8">
        <w:rPr>
          <w:rFonts w:ascii="Times New Roman" w:eastAsia="Times New Roman" w:hAnsi="Times New Roman" w:cs="Times New Roman"/>
          <w:sz w:val="24"/>
          <w:szCs w:val="24"/>
          <w:lang w:val="id-ID" w:eastAsia="id-ID"/>
        </w:rPr>
        <w:t xml:space="preserve"> bahwa </w:t>
      </w:r>
      <w:r w:rsidR="008B1AD3" w:rsidRPr="00F30DC8">
        <w:rPr>
          <w:rFonts w:ascii="Times New Roman" w:eastAsia="Times New Roman" w:hAnsi="Times New Roman" w:cs="Times New Roman"/>
          <w:sz w:val="24"/>
          <w:szCs w:val="24"/>
          <w:lang w:eastAsia="id-ID"/>
        </w:rPr>
        <w:t>apabila</w:t>
      </w:r>
      <w:r w:rsidR="008B1AD3" w:rsidRPr="00F30DC8">
        <w:rPr>
          <w:rFonts w:ascii="Times New Roman" w:eastAsia="Times New Roman" w:hAnsi="Times New Roman" w:cs="Times New Roman"/>
          <w:sz w:val="24"/>
          <w:szCs w:val="24"/>
          <w:lang w:val="id-ID" w:eastAsia="id-ID"/>
        </w:rPr>
        <w:t xml:space="preserve"> </w:t>
      </w:r>
      <w:r w:rsidR="0055498A" w:rsidRPr="00F30DC8">
        <w:rPr>
          <w:rFonts w:ascii="Times New Roman" w:eastAsia="Times New Roman" w:hAnsi="Times New Roman" w:cs="Times New Roman"/>
          <w:sz w:val="24"/>
          <w:szCs w:val="24"/>
          <w:lang w:eastAsia="id-ID"/>
        </w:rPr>
        <w:t>per</w:t>
      </w:r>
      <w:r w:rsidR="0055498A" w:rsidRPr="00F30DC8">
        <w:rPr>
          <w:rFonts w:ascii="Times New Roman" w:eastAsia="Times New Roman" w:hAnsi="Times New Roman" w:cs="Times New Roman"/>
          <w:sz w:val="24"/>
          <w:szCs w:val="24"/>
          <w:lang w:val="id-ID" w:eastAsia="id-ID"/>
        </w:rPr>
        <w:t>t</w:t>
      </w:r>
      <w:r w:rsidR="0055498A" w:rsidRPr="00F30DC8">
        <w:rPr>
          <w:rFonts w:ascii="Times New Roman" w:eastAsia="Times New Roman" w:hAnsi="Times New Roman" w:cs="Times New Roman"/>
          <w:sz w:val="24"/>
          <w:szCs w:val="24"/>
          <w:lang w:eastAsia="id-ID"/>
        </w:rPr>
        <w:t xml:space="preserve">umbuhan anak baik, maka nasehat-nasehat akan </w:t>
      </w:r>
      <w:r w:rsidR="00C12DCF" w:rsidRPr="00F30DC8">
        <w:rPr>
          <w:rFonts w:ascii="Times New Roman" w:eastAsia="Times New Roman" w:hAnsi="Times New Roman" w:cs="Times New Roman"/>
          <w:sz w:val="24"/>
          <w:szCs w:val="24"/>
          <w:lang w:val="id-ID" w:eastAsia="id-ID"/>
        </w:rPr>
        <w:t xml:space="preserve">cepat </w:t>
      </w:r>
      <w:r w:rsidR="0055498A" w:rsidRPr="00F30DC8">
        <w:rPr>
          <w:rFonts w:ascii="Times New Roman" w:eastAsia="Times New Roman" w:hAnsi="Times New Roman" w:cs="Times New Roman"/>
          <w:sz w:val="24"/>
          <w:szCs w:val="24"/>
          <w:lang w:eastAsia="id-ID"/>
        </w:rPr>
        <w:t>meresap, berpe</w:t>
      </w:r>
      <w:r w:rsidR="0055498A" w:rsidRPr="00F30DC8">
        <w:rPr>
          <w:rFonts w:ascii="Times New Roman" w:eastAsia="Times New Roman" w:hAnsi="Times New Roman" w:cs="Times New Roman"/>
          <w:sz w:val="24"/>
          <w:szCs w:val="24"/>
          <w:lang w:val="id-ID" w:eastAsia="id-ID"/>
        </w:rPr>
        <w:t>n</w:t>
      </w:r>
      <w:r w:rsidR="00BB5BF8" w:rsidRPr="00F30DC8">
        <w:rPr>
          <w:rFonts w:ascii="Times New Roman" w:eastAsia="Times New Roman" w:hAnsi="Times New Roman" w:cs="Times New Roman"/>
          <w:sz w:val="24"/>
          <w:szCs w:val="24"/>
          <w:lang w:eastAsia="id-ID"/>
        </w:rPr>
        <w:t>garuh, berguna, dan teguh dihatinya, seperti teguhnya u</w:t>
      </w:r>
      <w:r w:rsidR="008B1AD3" w:rsidRPr="00F30DC8">
        <w:rPr>
          <w:rFonts w:ascii="Times New Roman" w:eastAsia="Times New Roman" w:hAnsi="Times New Roman" w:cs="Times New Roman"/>
          <w:sz w:val="24"/>
          <w:szCs w:val="24"/>
          <w:lang w:eastAsia="id-ID"/>
        </w:rPr>
        <w:t>kiran batu saat dewasa</w:t>
      </w:r>
      <w:r w:rsidR="00C12DCF" w:rsidRPr="00F30DC8">
        <w:rPr>
          <w:rFonts w:ascii="Times New Roman" w:eastAsia="Times New Roman" w:hAnsi="Times New Roman" w:cs="Times New Roman"/>
          <w:sz w:val="24"/>
          <w:szCs w:val="24"/>
          <w:lang w:eastAsia="id-ID"/>
        </w:rPr>
        <w:t xml:space="preserve"> nanti</w:t>
      </w:r>
      <w:r w:rsidR="00BB5BF8" w:rsidRPr="00F30DC8">
        <w:rPr>
          <w:rFonts w:ascii="Times New Roman" w:eastAsia="Times New Roman" w:hAnsi="Times New Roman" w:cs="Times New Roman"/>
          <w:sz w:val="24"/>
          <w:szCs w:val="24"/>
          <w:lang w:eastAsia="id-ID"/>
        </w:rPr>
        <w:t>.</w:t>
      </w:r>
      <w:r w:rsidR="008B1AD3" w:rsidRPr="00F30DC8">
        <w:rPr>
          <w:rFonts w:ascii="Times New Roman" w:eastAsia="Times New Roman" w:hAnsi="Times New Roman" w:cs="Times New Roman"/>
          <w:i/>
          <w:iCs/>
          <w:sz w:val="24"/>
          <w:szCs w:val="24"/>
          <w:lang w:val="id-ID" w:eastAsia="id-ID"/>
        </w:rPr>
        <w:t xml:space="preserve"> </w:t>
      </w:r>
      <w:proofErr w:type="gramStart"/>
      <w:r w:rsidR="008B1AD3" w:rsidRPr="00F30DC8">
        <w:rPr>
          <w:rFonts w:ascii="Times New Roman" w:eastAsia="Times New Roman" w:hAnsi="Times New Roman" w:cs="Times New Roman"/>
          <w:i/>
          <w:iCs/>
          <w:sz w:val="24"/>
          <w:szCs w:val="24"/>
          <w:lang w:eastAsia="id-ID"/>
        </w:rPr>
        <w:t>Ketiga</w:t>
      </w:r>
      <w:r w:rsidR="008B1AD3" w:rsidRPr="00F30DC8">
        <w:rPr>
          <w:rFonts w:ascii="Times New Roman" w:eastAsia="Times New Roman" w:hAnsi="Times New Roman" w:cs="Times New Roman"/>
          <w:sz w:val="24"/>
          <w:szCs w:val="24"/>
          <w:lang w:eastAsia="id-ID"/>
        </w:rPr>
        <w:t>,</w:t>
      </w:r>
      <w:r w:rsidR="008B1AD3" w:rsidRPr="00F30DC8">
        <w:rPr>
          <w:rFonts w:ascii="Times New Roman" w:eastAsia="Times New Roman" w:hAnsi="Times New Roman" w:cs="Times New Roman"/>
          <w:sz w:val="24"/>
          <w:szCs w:val="24"/>
          <w:lang w:val="id-ID" w:eastAsia="id-ID"/>
        </w:rPr>
        <w:t xml:space="preserve"> </w:t>
      </w:r>
      <w:r w:rsidR="008B1AD3" w:rsidRPr="00F30DC8">
        <w:rPr>
          <w:rFonts w:ascii="Times New Roman" w:eastAsia="Times New Roman" w:hAnsi="Times New Roman" w:cs="Times New Roman"/>
          <w:sz w:val="24"/>
          <w:szCs w:val="24"/>
          <w:lang w:eastAsia="id-ID"/>
        </w:rPr>
        <w:t>memberikan perlindungan</w:t>
      </w:r>
      <w:r w:rsidR="008B1AD3" w:rsidRPr="00F30DC8">
        <w:rPr>
          <w:rFonts w:ascii="Times New Roman" w:eastAsia="Times New Roman" w:hAnsi="Times New Roman" w:cs="Times New Roman"/>
          <w:sz w:val="24"/>
          <w:szCs w:val="24"/>
          <w:lang w:val="id-ID" w:eastAsia="id-ID"/>
        </w:rPr>
        <w:t>, pada poin ini perlindungan yang dimaksud adalah</w:t>
      </w:r>
      <w:r w:rsidR="008B1AD3" w:rsidRPr="00F30DC8">
        <w:rPr>
          <w:rFonts w:ascii="Times New Roman" w:eastAsia="Times New Roman" w:hAnsi="Times New Roman" w:cs="Times New Roman"/>
          <w:sz w:val="24"/>
          <w:szCs w:val="24"/>
          <w:lang w:eastAsia="id-ID"/>
        </w:rPr>
        <w:t xml:space="preserve"> </w:t>
      </w:r>
      <w:r w:rsidR="008B1AD3" w:rsidRPr="00F30DC8">
        <w:rPr>
          <w:rFonts w:ascii="Times New Roman" w:eastAsia="Times New Roman" w:hAnsi="Times New Roman" w:cs="Times New Roman"/>
          <w:sz w:val="24"/>
          <w:szCs w:val="24"/>
          <w:lang w:val="id-ID" w:eastAsia="id-ID"/>
        </w:rPr>
        <w:t xml:space="preserve">pengawasan anak </w:t>
      </w:r>
      <w:r w:rsidR="008B1AD3" w:rsidRPr="00F30DC8">
        <w:rPr>
          <w:rFonts w:ascii="Times New Roman" w:eastAsia="Times New Roman" w:hAnsi="Times New Roman" w:cs="Times New Roman"/>
          <w:sz w:val="24"/>
          <w:szCs w:val="24"/>
          <w:lang w:eastAsia="id-ID"/>
        </w:rPr>
        <w:t>dari pergaulan yang buruk.</w:t>
      </w:r>
      <w:proofErr w:type="gramEnd"/>
      <w:r w:rsidR="008B1AD3" w:rsidRPr="00F30DC8">
        <w:rPr>
          <w:rFonts w:ascii="Times New Roman" w:eastAsia="Times New Roman" w:hAnsi="Times New Roman" w:cs="Times New Roman"/>
          <w:sz w:val="24"/>
          <w:szCs w:val="24"/>
          <w:lang w:eastAsia="id-ID"/>
        </w:rPr>
        <w:t xml:space="preserve"> </w:t>
      </w:r>
      <w:proofErr w:type="gramStart"/>
      <w:r w:rsidR="008B1AD3" w:rsidRPr="00F30DC8">
        <w:rPr>
          <w:rFonts w:ascii="Times New Roman" w:eastAsia="Times New Roman" w:hAnsi="Times New Roman" w:cs="Times New Roman"/>
          <w:sz w:val="24"/>
          <w:szCs w:val="24"/>
          <w:lang w:eastAsia="id-ID"/>
        </w:rPr>
        <w:t>Al-Ghazali memperhatikan</w:t>
      </w:r>
      <w:r w:rsidR="008B1AD3" w:rsidRPr="00F30DC8">
        <w:rPr>
          <w:rFonts w:ascii="Times New Roman" w:eastAsia="Times New Roman" w:hAnsi="Times New Roman" w:cs="Times New Roman"/>
          <w:sz w:val="24"/>
          <w:szCs w:val="24"/>
          <w:lang w:val="id-ID" w:eastAsia="id-ID"/>
        </w:rPr>
        <w:t xml:space="preserve"> dengan serius</w:t>
      </w:r>
      <w:r w:rsidR="008B1AD3" w:rsidRPr="00F30DC8">
        <w:rPr>
          <w:rFonts w:ascii="Times New Roman" w:eastAsia="Times New Roman" w:hAnsi="Times New Roman" w:cs="Times New Roman"/>
          <w:sz w:val="24"/>
          <w:szCs w:val="24"/>
          <w:lang w:eastAsia="id-ID"/>
        </w:rPr>
        <w:t xml:space="preserve"> pergaulan anak-anak, karena pergaulan memberikan pengaruh dom</w:t>
      </w:r>
      <w:r w:rsidR="008B1AD3" w:rsidRPr="00F30DC8">
        <w:rPr>
          <w:rFonts w:ascii="Times New Roman" w:eastAsia="Times New Roman" w:hAnsi="Times New Roman" w:cs="Times New Roman"/>
          <w:sz w:val="24"/>
          <w:szCs w:val="24"/>
          <w:lang w:val="id-ID" w:eastAsia="id-ID"/>
        </w:rPr>
        <w:t>i</w:t>
      </w:r>
      <w:r w:rsidR="008B1AD3" w:rsidRPr="00F30DC8">
        <w:rPr>
          <w:rFonts w:ascii="Times New Roman" w:eastAsia="Times New Roman" w:hAnsi="Times New Roman" w:cs="Times New Roman"/>
          <w:sz w:val="24"/>
          <w:szCs w:val="24"/>
          <w:lang w:eastAsia="id-ID"/>
        </w:rPr>
        <w:t xml:space="preserve">nan </w:t>
      </w:r>
      <w:r w:rsidR="008B1AD3" w:rsidRPr="00F30DC8">
        <w:rPr>
          <w:rFonts w:ascii="Times New Roman" w:eastAsia="Times New Roman" w:hAnsi="Times New Roman" w:cs="Times New Roman"/>
          <w:sz w:val="24"/>
          <w:szCs w:val="24"/>
          <w:lang w:val="id-ID" w:eastAsia="id-ID"/>
        </w:rPr>
        <w:t xml:space="preserve">terhadap </w:t>
      </w:r>
      <w:r w:rsidR="008B1AD3" w:rsidRPr="00F30DC8">
        <w:rPr>
          <w:rFonts w:ascii="Times New Roman" w:eastAsia="Times New Roman" w:hAnsi="Times New Roman" w:cs="Times New Roman"/>
          <w:sz w:val="24"/>
          <w:szCs w:val="24"/>
          <w:lang w:eastAsia="id-ID"/>
        </w:rPr>
        <w:t>perkembangan anak</w:t>
      </w:r>
      <w:r w:rsidR="008B1AD3" w:rsidRPr="00F30DC8">
        <w:rPr>
          <w:rFonts w:ascii="Times New Roman" w:eastAsia="Times New Roman" w:hAnsi="Times New Roman" w:cs="Times New Roman"/>
          <w:sz w:val="24"/>
          <w:szCs w:val="24"/>
          <w:lang w:val="id-ID" w:eastAsia="id-ID"/>
        </w:rPr>
        <w:t xml:space="preserve">, dan stetmen utama dalam pernyataan tersebut adalah </w:t>
      </w:r>
      <w:r w:rsidR="008B1AD3" w:rsidRPr="00F30DC8">
        <w:rPr>
          <w:rFonts w:ascii="Times New Roman" w:eastAsia="Times New Roman" w:hAnsi="Times New Roman" w:cs="Times New Roman"/>
          <w:sz w:val="24"/>
          <w:szCs w:val="24"/>
          <w:lang w:eastAsia="id-ID"/>
        </w:rPr>
        <w:t>pokok dari pendidikan adalah menjaga dan melindungi</w:t>
      </w:r>
      <w:r w:rsidR="008B1AD3" w:rsidRPr="00F30DC8">
        <w:rPr>
          <w:rFonts w:ascii="Times New Roman" w:eastAsia="Times New Roman" w:hAnsi="Times New Roman" w:cs="Times New Roman"/>
          <w:sz w:val="24"/>
          <w:szCs w:val="24"/>
          <w:lang w:val="id-ID" w:eastAsia="id-ID"/>
        </w:rPr>
        <w:t xml:space="preserve"> anak</w:t>
      </w:r>
      <w:r w:rsidR="008B1AD3" w:rsidRPr="00F30DC8">
        <w:rPr>
          <w:rFonts w:ascii="Times New Roman" w:eastAsia="Times New Roman" w:hAnsi="Times New Roman" w:cs="Times New Roman"/>
          <w:sz w:val="24"/>
          <w:szCs w:val="24"/>
          <w:lang w:eastAsia="id-ID"/>
        </w:rPr>
        <w:t xml:space="preserve"> dari pergaulan-pergaulan yang buruk.</w:t>
      </w:r>
      <w:proofErr w:type="gramEnd"/>
      <w:r w:rsidR="008B1AD3" w:rsidRPr="00F30DC8">
        <w:rPr>
          <w:rStyle w:val="FootnoteReference"/>
          <w:rFonts w:ascii="Times New Roman" w:hAnsi="Times New Roman" w:cs="Times New Roman"/>
          <w:sz w:val="24"/>
          <w:szCs w:val="24"/>
        </w:rPr>
        <w:footnoteReference w:id="32"/>
      </w:r>
    </w:p>
    <w:p w:rsidR="00DA6504" w:rsidRPr="00F30DC8" w:rsidRDefault="007D69E2" w:rsidP="00A96384">
      <w:pPr>
        <w:pStyle w:val="ListParagraph"/>
        <w:ind w:left="0" w:firstLine="556"/>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Keberhasilan anak di masa depan menjadi pribadi yang baik dan membanggakan tergantung dari seberapa tekun orangtua mendidik, memberikan keteladanan, serta menanamkan nilai-nilai positif terhadap perilaku anak sehari-hari. Sebab itu, setidaknya orangtu harus memiliki pengetahuan yang cukup dalam urusan pendidikan anak, minima supaya orangtua dapat mendidik anak menjadi manusia yang berakhlak baik, berilmu, dan memiliki keterampilan (</w:t>
      </w:r>
      <w:r w:rsidRPr="00F30DC8">
        <w:rPr>
          <w:rFonts w:ascii="Times New Roman" w:eastAsia="Times New Roman" w:hAnsi="Times New Roman" w:cs="Times New Roman"/>
          <w:i/>
          <w:sz w:val="24"/>
          <w:szCs w:val="24"/>
          <w:lang w:val="id-ID" w:eastAsia="id-ID"/>
        </w:rPr>
        <w:t>life skill</w:t>
      </w:r>
      <w:r w:rsidRPr="00F30DC8">
        <w:rPr>
          <w:rFonts w:ascii="Times New Roman" w:eastAsia="Times New Roman" w:hAnsi="Times New Roman" w:cs="Times New Roman"/>
          <w:sz w:val="24"/>
          <w:szCs w:val="24"/>
          <w:lang w:val="id-ID" w:eastAsia="id-ID"/>
        </w:rPr>
        <w:t>) untuk dapat bertahan hidup.</w:t>
      </w:r>
      <w:r w:rsidR="00101D3D" w:rsidRPr="00F30DC8">
        <w:rPr>
          <w:rStyle w:val="FootnoteReference"/>
          <w:rFonts w:ascii="Times New Roman" w:hAnsi="Times New Roman" w:cs="Times New Roman"/>
          <w:sz w:val="24"/>
          <w:szCs w:val="24"/>
        </w:rPr>
        <w:footnoteReference w:id="33"/>
      </w:r>
      <w:r w:rsidR="001A0447" w:rsidRPr="00F30DC8">
        <w:rPr>
          <w:rFonts w:ascii="Times New Roman" w:eastAsia="Times New Roman" w:hAnsi="Times New Roman" w:cs="Times New Roman"/>
          <w:sz w:val="24"/>
          <w:szCs w:val="24"/>
          <w:lang w:val="id-ID" w:eastAsia="id-ID"/>
        </w:rPr>
        <w:t xml:space="preserve"> </w:t>
      </w:r>
      <w:proofErr w:type="gramStart"/>
      <w:r w:rsidR="00214DB0" w:rsidRPr="00F30DC8">
        <w:rPr>
          <w:rFonts w:ascii="Times New Roman" w:eastAsia="Times New Roman" w:hAnsi="Times New Roman" w:cs="Times New Roman"/>
          <w:sz w:val="24"/>
          <w:szCs w:val="24"/>
          <w:lang w:eastAsia="id-ID"/>
        </w:rPr>
        <w:t xml:space="preserve">Oleh karena itu pengetahuan penting </w:t>
      </w:r>
      <w:r w:rsidRPr="00F30DC8">
        <w:rPr>
          <w:rFonts w:ascii="Times New Roman" w:eastAsia="Times New Roman" w:hAnsi="Times New Roman" w:cs="Times New Roman"/>
          <w:sz w:val="24"/>
          <w:szCs w:val="24"/>
          <w:lang w:val="id-ID" w:eastAsia="id-ID"/>
        </w:rPr>
        <w:t xml:space="preserve">mengetahui metode pendidikan anak </w:t>
      </w:r>
      <w:r w:rsidR="00214DB0" w:rsidRPr="00F30DC8">
        <w:rPr>
          <w:rFonts w:ascii="Times New Roman" w:eastAsia="Times New Roman" w:hAnsi="Times New Roman" w:cs="Times New Roman"/>
          <w:sz w:val="24"/>
          <w:szCs w:val="24"/>
          <w:lang w:eastAsia="id-ID"/>
        </w:rPr>
        <w:t xml:space="preserve">sebagai </w:t>
      </w:r>
      <w:r w:rsidRPr="00F30DC8">
        <w:rPr>
          <w:rFonts w:ascii="Times New Roman" w:eastAsia="Times New Roman" w:hAnsi="Times New Roman" w:cs="Times New Roman"/>
          <w:sz w:val="24"/>
          <w:szCs w:val="24"/>
          <w:lang w:val="id-ID" w:eastAsia="id-ID"/>
        </w:rPr>
        <w:t>modal wawasan supaya</w:t>
      </w:r>
      <w:r w:rsidRPr="00F30DC8">
        <w:rPr>
          <w:rFonts w:ascii="Times New Roman" w:eastAsia="Times New Roman" w:hAnsi="Times New Roman" w:cs="Times New Roman"/>
          <w:sz w:val="24"/>
          <w:szCs w:val="24"/>
          <w:lang w:eastAsia="id-ID"/>
        </w:rPr>
        <w:t xml:space="preserve"> orang</w:t>
      </w:r>
      <w:r w:rsidR="00214DB0" w:rsidRPr="00F30DC8">
        <w:rPr>
          <w:rFonts w:ascii="Times New Roman" w:eastAsia="Times New Roman" w:hAnsi="Times New Roman" w:cs="Times New Roman"/>
          <w:sz w:val="24"/>
          <w:szCs w:val="24"/>
          <w:lang w:eastAsia="id-ID"/>
        </w:rPr>
        <w:t xml:space="preserve">tua </w:t>
      </w:r>
      <w:r w:rsidRPr="00F30DC8">
        <w:rPr>
          <w:rFonts w:ascii="Times New Roman" w:eastAsia="Times New Roman" w:hAnsi="Times New Roman" w:cs="Times New Roman"/>
          <w:sz w:val="24"/>
          <w:szCs w:val="24"/>
          <w:lang w:val="id-ID" w:eastAsia="id-ID"/>
        </w:rPr>
        <w:t xml:space="preserve">tidak serta merta mendidik anak </w:t>
      </w:r>
      <w:r w:rsidR="00214DB0" w:rsidRPr="00F30DC8">
        <w:rPr>
          <w:rFonts w:ascii="Times New Roman" w:eastAsia="Times New Roman" w:hAnsi="Times New Roman" w:cs="Times New Roman"/>
          <w:sz w:val="24"/>
          <w:szCs w:val="24"/>
          <w:lang w:eastAsia="id-ID"/>
        </w:rPr>
        <w:t xml:space="preserve">tanpa asar ilmu </w:t>
      </w:r>
      <w:r w:rsidRPr="00F30DC8">
        <w:rPr>
          <w:rFonts w:ascii="Times New Roman" w:eastAsia="Times New Roman" w:hAnsi="Times New Roman" w:cs="Times New Roman"/>
          <w:sz w:val="24"/>
          <w:szCs w:val="24"/>
          <w:lang w:val="id-ID" w:eastAsia="id-ID"/>
        </w:rPr>
        <w:t>pengetahuan, karena suatu penelitian menyebutkan bahwa te</w:t>
      </w:r>
      <w:r w:rsidR="00214DB0" w:rsidRPr="00F30DC8">
        <w:rPr>
          <w:rFonts w:ascii="Times New Roman" w:eastAsia="Times New Roman" w:hAnsi="Times New Roman" w:cs="Times New Roman"/>
          <w:sz w:val="24"/>
          <w:szCs w:val="24"/>
          <w:lang w:eastAsia="id-ID"/>
        </w:rPr>
        <w:t>rdapat hubungan antara pendidikan dan perilaku kekerasan yang orang tua lakukan terhadap anaknya.</w:t>
      </w:r>
      <w:proofErr w:type="gramEnd"/>
      <w:r w:rsidR="00214DB0" w:rsidRPr="00F30DC8">
        <w:rPr>
          <w:rStyle w:val="FootnoteReference"/>
          <w:rFonts w:ascii="Times New Roman" w:hAnsi="Times New Roman" w:cs="Times New Roman"/>
          <w:sz w:val="24"/>
          <w:szCs w:val="24"/>
        </w:rPr>
        <w:footnoteReference w:id="34"/>
      </w:r>
      <w:r w:rsidR="00214DB0" w:rsidRPr="00F30DC8">
        <w:rPr>
          <w:rFonts w:ascii="Times New Roman" w:eastAsia="Times New Roman" w:hAnsi="Times New Roman" w:cs="Times New Roman"/>
          <w:sz w:val="24"/>
          <w:szCs w:val="24"/>
          <w:lang w:eastAsia="id-ID"/>
        </w:rPr>
        <w:t xml:space="preserve"> </w:t>
      </w:r>
      <w:r w:rsidR="008D0902" w:rsidRPr="00F30DC8">
        <w:rPr>
          <w:rFonts w:ascii="Times New Roman" w:eastAsia="Times New Roman" w:hAnsi="Times New Roman" w:cs="Times New Roman"/>
          <w:sz w:val="24"/>
          <w:szCs w:val="24"/>
          <w:lang w:val="id-ID" w:eastAsia="id-ID"/>
        </w:rPr>
        <w:lastRenderedPageBreak/>
        <w:t>Selain mengetahui pentingnya pemberian pendidikan yang maksimal, orangtua juga mesti memiliki pengetahuan terkait metode mendidik anak sesuai dengan fase perk</w:t>
      </w:r>
      <w:r w:rsidR="002A1631" w:rsidRPr="00F30DC8">
        <w:rPr>
          <w:rFonts w:ascii="Times New Roman" w:eastAsia="Times New Roman" w:hAnsi="Times New Roman" w:cs="Times New Roman"/>
          <w:sz w:val="24"/>
          <w:szCs w:val="24"/>
          <w:lang w:val="id-ID" w:eastAsia="id-ID"/>
        </w:rPr>
        <w:t>embangan dan kondisi fisiologis-</w:t>
      </w:r>
      <w:r w:rsidR="008D0902" w:rsidRPr="00F30DC8">
        <w:rPr>
          <w:rFonts w:ascii="Times New Roman" w:eastAsia="Times New Roman" w:hAnsi="Times New Roman" w:cs="Times New Roman"/>
          <w:sz w:val="24"/>
          <w:szCs w:val="24"/>
          <w:lang w:val="id-ID" w:eastAsia="id-ID"/>
        </w:rPr>
        <w:t>psikologis anak, sebab pendidikan keluarga yang berperan besar dalam proses pembentukan anak menjadi manusia yang beriman dan berakhlak mulia, yang meliputi etika, moral, dan budi pekerti.</w:t>
      </w:r>
      <w:r w:rsidR="00E128E1" w:rsidRPr="00F30DC8">
        <w:rPr>
          <w:rStyle w:val="FootnoteReference"/>
          <w:rFonts w:ascii="Times New Roman" w:hAnsi="Times New Roman" w:cs="Times New Roman"/>
          <w:sz w:val="24"/>
          <w:szCs w:val="24"/>
        </w:rPr>
        <w:footnoteReference w:id="35"/>
      </w:r>
      <w:r w:rsidR="00E128E1" w:rsidRPr="00F30DC8">
        <w:rPr>
          <w:rFonts w:ascii="Times New Roman" w:eastAsia="Times New Roman" w:hAnsi="Times New Roman" w:cs="Times New Roman"/>
          <w:sz w:val="24"/>
          <w:szCs w:val="24"/>
          <w:lang w:eastAsia="id-ID"/>
        </w:rPr>
        <w:t xml:space="preserve"> </w:t>
      </w:r>
    </w:p>
    <w:p w:rsidR="00D80319" w:rsidRPr="00F30DC8" w:rsidRDefault="00D80319" w:rsidP="007F1AB3">
      <w:pPr>
        <w:pStyle w:val="ListParagraph"/>
        <w:numPr>
          <w:ilvl w:val="0"/>
          <w:numId w:val="8"/>
        </w:numPr>
        <w:ind w:left="284" w:hanging="284"/>
        <w:rPr>
          <w:rFonts w:ascii="Times New Roman" w:eastAsia="Times New Roman" w:hAnsi="Times New Roman" w:cs="Times New Roman"/>
          <w:b/>
          <w:bCs/>
          <w:sz w:val="24"/>
          <w:szCs w:val="24"/>
          <w:lang w:eastAsia="id-ID"/>
        </w:rPr>
      </w:pPr>
      <w:r w:rsidRPr="00F30DC8">
        <w:rPr>
          <w:rFonts w:ascii="Times New Roman" w:hAnsi="Times New Roman" w:cs="Times New Roman"/>
          <w:b/>
          <w:bCs/>
          <w:sz w:val="24"/>
          <w:szCs w:val="24"/>
        </w:rPr>
        <w:t>Simpulan</w:t>
      </w:r>
    </w:p>
    <w:p w:rsidR="00C842BC" w:rsidRPr="00F30DC8" w:rsidRDefault="00E76DCF" w:rsidP="00671C8C">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Berdasarkan uraian di atas dapa</w:t>
      </w:r>
      <w:r w:rsidR="005B2897" w:rsidRPr="00F30DC8">
        <w:rPr>
          <w:rFonts w:ascii="Times New Roman" w:eastAsia="Times New Roman" w:hAnsi="Times New Roman" w:cs="Times New Roman"/>
          <w:sz w:val="24"/>
          <w:szCs w:val="24"/>
          <w:lang w:val="id-ID" w:eastAsia="id-ID"/>
        </w:rPr>
        <w:t>t di</w:t>
      </w:r>
      <w:r w:rsidR="00C842BC" w:rsidRPr="00F30DC8">
        <w:rPr>
          <w:rFonts w:ascii="Times New Roman" w:eastAsia="Times New Roman" w:hAnsi="Times New Roman" w:cs="Times New Roman"/>
          <w:sz w:val="24"/>
          <w:szCs w:val="24"/>
          <w:lang w:val="id-ID" w:eastAsia="id-ID"/>
        </w:rPr>
        <w:t>simpulkan</w:t>
      </w:r>
      <w:r w:rsidRPr="00F30DC8">
        <w:rPr>
          <w:rFonts w:ascii="Times New Roman" w:eastAsia="Times New Roman" w:hAnsi="Times New Roman" w:cs="Times New Roman"/>
          <w:sz w:val="24"/>
          <w:szCs w:val="24"/>
          <w:lang w:val="id-ID" w:eastAsia="id-ID"/>
        </w:rPr>
        <w:t xml:space="preserve"> bahwa </w:t>
      </w:r>
      <w:r w:rsidR="005B2897" w:rsidRPr="00F30DC8">
        <w:rPr>
          <w:rFonts w:ascii="Times New Roman" w:eastAsia="Times New Roman" w:hAnsi="Times New Roman" w:cs="Times New Roman"/>
          <w:sz w:val="24"/>
          <w:szCs w:val="24"/>
          <w:lang w:val="id-ID" w:eastAsia="id-ID"/>
        </w:rPr>
        <w:t>pe</w:t>
      </w:r>
      <w:r w:rsidR="00C842BC" w:rsidRPr="00F30DC8">
        <w:rPr>
          <w:rFonts w:ascii="Times New Roman" w:eastAsia="Times New Roman" w:hAnsi="Times New Roman" w:cs="Times New Roman"/>
          <w:sz w:val="24"/>
          <w:szCs w:val="24"/>
          <w:lang w:val="id-ID" w:eastAsia="id-ID"/>
        </w:rPr>
        <w:t>n</w:t>
      </w:r>
      <w:r w:rsidR="005B2897" w:rsidRPr="00F30DC8">
        <w:rPr>
          <w:rFonts w:ascii="Times New Roman" w:eastAsia="Times New Roman" w:hAnsi="Times New Roman" w:cs="Times New Roman"/>
          <w:sz w:val="24"/>
          <w:szCs w:val="24"/>
          <w:lang w:val="id-ID" w:eastAsia="id-ID"/>
        </w:rPr>
        <w:t>didikan keluarga dalam pandangan Islam dan P</w:t>
      </w:r>
      <w:r w:rsidRPr="00F30DC8">
        <w:rPr>
          <w:rFonts w:ascii="Times New Roman" w:eastAsia="Times New Roman" w:hAnsi="Times New Roman" w:cs="Times New Roman"/>
          <w:sz w:val="24"/>
          <w:szCs w:val="24"/>
          <w:lang w:val="id-ID" w:eastAsia="id-ID"/>
        </w:rPr>
        <w:t>sikologi</w:t>
      </w:r>
      <w:r w:rsidR="005B2897" w:rsidRPr="00F30DC8">
        <w:rPr>
          <w:rFonts w:ascii="Times New Roman" w:eastAsia="Times New Roman" w:hAnsi="Times New Roman" w:cs="Times New Roman"/>
          <w:sz w:val="24"/>
          <w:szCs w:val="24"/>
          <w:lang w:val="id-ID" w:eastAsia="id-ID"/>
        </w:rPr>
        <w:t xml:space="preserve"> P</w:t>
      </w:r>
      <w:r w:rsidRPr="00F30DC8">
        <w:rPr>
          <w:rFonts w:ascii="Times New Roman" w:eastAsia="Times New Roman" w:hAnsi="Times New Roman" w:cs="Times New Roman"/>
          <w:sz w:val="24"/>
          <w:szCs w:val="24"/>
          <w:lang w:val="id-ID" w:eastAsia="id-ID"/>
        </w:rPr>
        <w:t xml:space="preserve">erkembangan </w:t>
      </w:r>
      <w:r w:rsidR="00C842BC" w:rsidRPr="00F30DC8">
        <w:rPr>
          <w:rFonts w:ascii="Times New Roman" w:eastAsia="Times New Roman" w:hAnsi="Times New Roman" w:cs="Times New Roman"/>
          <w:sz w:val="24"/>
          <w:szCs w:val="24"/>
          <w:lang w:val="id-ID" w:eastAsia="id-ID"/>
        </w:rPr>
        <w:t xml:space="preserve">hasilnya </w:t>
      </w:r>
      <w:r w:rsidR="007A483C" w:rsidRPr="00F30DC8">
        <w:rPr>
          <w:rFonts w:ascii="Times New Roman" w:eastAsia="Times New Roman" w:hAnsi="Times New Roman" w:cs="Times New Roman"/>
          <w:sz w:val="24"/>
          <w:szCs w:val="24"/>
          <w:lang w:val="id-ID" w:eastAsia="id-ID"/>
        </w:rPr>
        <w:t xml:space="preserve">sinergis atau </w:t>
      </w:r>
      <w:r w:rsidR="00C842BC" w:rsidRPr="00F30DC8">
        <w:rPr>
          <w:rFonts w:ascii="Times New Roman" w:eastAsia="Times New Roman" w:hAnsi="Times New Roman" w:cs="Times New Roman"/>
          <w:sz w:val="24"/>
          <w:szCs w:val="24"/>
          <w:lang w:val="id-ID" w:eastAsia="id-ID"/>
        </w:rPr>
        <w:t xml:space="preserve">keduanya </w:t>
      </w:r>
      <w:r w:rsidR="007A483C" w:rsidRPr="00F30DC8">
        <w:rPr>
          <w:rFonts w:ascii="Times New Roman" w:eastAsia="Times New Roman" w:hAnsi="Times New Roman" w:cs="Times New Roman"/>
          <w:sz w:val="24"/>
          <w:szCs w:val="24"/>
          <w:lang w:val="id-ID" w:eastAsia="id-ID"/>
        </w:rPr>
        <w:t xml:space="preserve">sepakat memandang bahwa </w:t>
      </w:r>
      <w:r w:rsidRPr="00F30DC8">
        <w:rPr>
          <w:rFonts w:ascii="Times New Roman" w:eastAsia="Times New Roman" w:hAnsi="Times New Roman" w:cs="Times New Roman"/>
          <w:sz w:val="24"/>
          <w:szCs w:val="24"/>
          <w:lang w:val="id-ID" w:eastAsia="id-ID"/>
        </w:rPr>
        <w:t>pendidikan kelua</w:t>
      </w:r>
      <w:r w:rsidR="00C842BC" w:rsidRPr="00F30DC8">
        <w:rPr>
          <w:rFonts w:ascii="Times New Roman" w:eastAsia="Times New Roman" w:hAnsi="Times New Roman" w:cs="Times New Roman"/>
          <w:sz w:val="24"/>
          <w:szCs w:val="24"/>
          <w:lang w:val="id-ID" w:eastAsia="id-ID"/>
        </w:rPr>
        <w:t>rga merupakan</w:t>
      </w:r>
      <w:r w:rsidR="007A483C" w:rsidRPr="00F30DC8">
        <w:rPr>
          <w:rFonts w:ascii="Times New Roman" w:eastAsia="Times New Roman" w:hAnsi="Times New Roman" w:cs="Times New Roman"/>
          <w:sz w:val="24"/>
          <w:szCs w:val="24"/>
          <w:lang w:val="id-ID" w:eastAsia="id-ID"/>
        </w:rPr>
        <w:t xml:space="preserve"> kewajiban yang harus </w:t>
      </w:r>
      <w:r w:rsidRPr="00F30DC8">
        <w:rPr>
          <w:rFonts w:ascii="Times New Roman" w:eastAsia="Times New Roman" w:hAnsi="Times New Roman" w:cs="Times New Roman"/>
          <w:sz w:val="24"/>
          <w:szCs w:val="24"/>
          <w:lang w:val="id-ID" w:eastAsia="id-ID"/>
        </w:rPr>
        <w:t>diberikan orangtua kepada anak</w:t>
      </w:r>
      <w:r w:rsidR="007A483C" w:rsidRPr="00F30DC8">
        <w:rPr>
          <w:rFonts w:ascii="Times New Roman" w:eastAsia="Times New Roman" w:hAnsi="Times New Roman" w:cs="Times New Roman"/>
          <w:sz w:val="24"/>
          <w:szCs w:val="24"/>
          <w:lang w:val="id-ID" w:eastAsia="id-ID"/>
        </w:rPr>
        <w:t xml:space="preserve"> atau hak anak yang mesti dipenuhi oleh orangtua</w:t>
      </w:r>
      <w:r w:rsidR="00C842BC" w:rsidRPr="00F30DC8">
        <w:rPr>
          <w:rFonts w:ascii="Times New Roman" w:eastAsia="Times New Roman" w:hAnsi="Times New Roman" w:cs="Times New Roman"/>
          <w:sz w:val="24"/>
          <w:szCs w:val="24"/>
          <w:lang w:val="id-ID" w:eastAsia="id-ID"/>
        </w:rPr>
        <w:t>nya</w:t>
      </w:r>
      <w:r w:rsidR="005B2897" w:rsidRPr="00F30DC8">
        <w:rPr>
          <w:rFonts w:ascii="Times New Roman" w:eastAsia="Times New Roman" w:hAnsi="Times New Roman" w:cs="Times New Roman"/>
          <w:sz w:val="24"/>
          <w:szCs w:val="24"/>
          <w:lang w:val="id-ID" w:eastAsia="id-ID"/>
        </w:rPr>
        <w:t>.</w:t>
      </w:r>
      <w:r w:rsidR="00ED329A" w:rsidRPr="00F30DC8">
        <w:rPr>
          <w:rFonts w:ascii="Times New Roman" w:eastAsia="Times New Roman" w:hAnsi="Times New Roman" w:cs="Times New Roman"/>
          <w:sz w:val="24"/>
          <w:szCs w:val="24"/>
          <w:lang w:val="id-ID" w:eastAsia="id-ID"/>
        </w:rPr>
        <w:t xml:space="preserve"> </w:t>
      </w:r>
      <w:r w:rsidR="002A1631" w:rsidRPr="00F30DC8">
        <w:rPr>
          <w:rFonts w:ascii="Times New Roman" w:eastAsia="Times New Roman" w:hAnsi="Times New Roman" w:cs="Times New Roman"/>
          <w:sz w:val="24"/>
          <w:szCs w:val="24"/>
          <w:lang w:val="id-ID" w:eastAsia="id-ID"/>
        </w:rPr>
        <w:t>Pentingnya pendidikan keluarga</w:t>
      </w:r>
      <w:r w:rsidR="007A483C" w:rsidRPr="00F30DC8">
        <w:rPr>
          <w:rFonts w:ascii="Times New Roman" w:eastAsia="Times New Roman" w:hAnsi="Times New Roman" w:cs="Times New Roman"/>
          <w:sz w:val="24"/>
          <w:szCs w:val="24"/>
          <w:lang w:val="id-ID" w:eastAsia="id-ID"/>
        </w:rPr>
        <w:t xml:space="preserve"> dalam perspektif Islam ditunjukkan dengan te</w:t>
      </w:r>
      <w:r w:rsidR="00B2069B" w:rsidRPr="00F30DC8">
        <w:rPr>
          <w:rFonts w:ascii="Times New Roman" w:eastAsia="Times New Roman" w:hAnsi="Times New Roman" w:cs="Times New Roman"/>
          <w:sz w:val="24"/>
          <w:szCs w:val="24"/>
          <w:lang w:val="id-ID" w:eastAsia="id-ID"/>
        </w:rPr>
        <w:t xml:space="preserve">rminologi fitrah </w:t>
      </w:r>
      <w:r w:rsidR="001E6DC5" w:rsidRPr="00F30DC8">
        <w:rPr>
          <w:rFonts w:ascii="Times New Roman" w:eastAsia="Times New Roman" w:hAnsi="Times New Roman" w:cs="Times New Roman"/>
          <w:sz w:val="24"/>
          <w:szCs w:val="24"/>
          <w:lang w:val="id-ID" w:eastAsia="id-ID"/>
        </w:rPr>
        <w:t>(kondisi netral yang harus</w:t>
      </w:r>
      <w:r w:rsidR="00C842BC" w:rsidRPr="00F30DC8">
        <w:rPr>
          <w:rFonts w:ascii="Times New Roman" w:eastAsia="Times New Roman" w:hAnsi="Times New Roman" w:cs="Times New Roman"/>
          <w:sz w:val="24"/>
          <w:szCs w:val="24"/>
          <w:lang w:val="id-ID" w:eastAsia="id-ID"/>
        </w:rPr>
        <w:t xml:space="preserve"> dikembangkan oleh orangtuanya) </w:t>
      </w:r>
      <w:r w:rsidR="00B2069B" w:rsidRPr="00F30DC8">
        <w:rPr>
          <w:rFonts w:ascii="Times New Roman" w:eastAsia="Times New Roman" w:hAnsi="Times New Roman" w:cs="Times New Roman"/>
          <w:sz w:val="24"/>
          <w:szCs w:val="24"/>
          <w:lang w:val="id-ID" w:eastAsia="id-ID"/>
        </w:rPr>
        <w:t>dan fungsi</w:t>
      </w:r>
      <w:r w:rsidR="007A483C" w:rsidRPr="00F30DC8">
        <w:rPr>
          <w:rFonts w:ascii="Times New Roman" w:eastAsia="Times New Roman" w:hAnsi="Times New Roman" w:cs="Times New Roman"/>
          <w:sz w:val="24"/>
          <w:szCs w:val="24"/>
          <w:lang w:val="id-ID" w:eastAsia="id-ID"/>
        </w:rPr>
        <w:t xml:space="preserve"> ganda </w:t>
      </w:r>
      <w:r w:rsidR="00C842BC" w:rsidRPr="00F30DC8">
        <w:rPr>
          <w:rFonts w:ascii="Times New Roman" w:eastAsia="Times New Roman" w:hAnsi="Times New Roman" w:cs="Times New Roman"/>
          <w:sz w:val="24"/>
          <w:szCs w:val="24"/>
          <w:lang w:val="id-ID" w:eastAsia="id-ID"/>
        </w:rPr>
        <w:t>seorang anak</w:t>
      </w:r>
      <w:r w:rsidR="007A483C" w:rsidRPr="00F30DC8">
        <w:rPr>
          <w:rFonts w:ascii="Times New Roman" w:eastAsia="Times New Roman" w:hAnsi="Times New Roman" w:cs="Times New Roman"/>
          <w:sz w:val="24"/>
          <w:szCs w:val="24"/>
          <w:lang w:val="id-ID" w:eastAsia="id-ID"/>
        </w:rPr>
        <w:t>,</w:t>
      </w:r>
      <w:r w:rsidR="00C842BC" w:rsidRPr="00F30DC8">
        <w:rPr>
          <w:rFonts w:ascii="Times New Roman" w:eastAsia="Times New Roman" w:hAnsi="Times New Roman" w:cs="Times New Roman"/>
          <w:sz w:val="24"/>
          <w:szCs w:val="24"/>
          <w:lang w:val="id-ID" w:eastAsia="id-ID"/>
        </w:rPr>
        <w:t xml:space="preserve"> yaitu dapat menjadi penyelamat orangtua kelak </w:t>
      </w:r>
      <w:r w:rsidR="007A483C" w:rsidRPr="00F30DC8">
        <w:rPr>
          <w:rFonts w:ascii="Times New Roman" w:eastAsia="Times New Roman" w:hAnsi="Times New Roman" w:cs="Times New Roman"/>
          <w:sz w:val="24"/>
          <w:szCs w:val="24"/>
          <w:lang w:val="id-ID" w:eastAsia="id-ID"/>
        </w:rPr>
        <w:t xml:space="preserve">di akhirat </w:t>
      </w:r>
      <w:r w:rsidR="00C842BC" w:rsidRPr="00F30DC8">
        <w:rPr>
          <w:rFonts w:ascii="Times New Roman" w:eastAsia="Times New Roman" w:hAnsi="Times New Roman" w:cs="Times New Roman"/>
          <w:sz w:val="24"/>
          <w:szCs w:val="24"/>
          <w:lang w:val="id-ID" w:eastAsia="id-ID"/>
        </w:rPr>
        <w:t xml:space="preserve">dan sekaligus dapat membahayakan (mendekatkan ke neraka) </w:t>
      </w:r>
      <w:r w:rsidR="007A483C" w:rsidRPr="00F30DC8">
        <w:rPr>
          <w:rFonts w:ascii="Times New Roman" w:eastAsia="Times New Roman" w:hAnsi="Times New Roman" w:cs="Times New Roman"/>
          <w:sz w:val="24"/>
          <w:szCs w:val="24"/>
          <w:lang w:val="id-ID" w:eastAsia="id-ID"/>
        </w:rPr>
        <w:t>jika pendidikan (agama, mo</w:t>
      </w:r>
      <w:r w:rsidR="00C842BC" w:rsidRPr="00F30DC8">
        <w:rPr>
          <w:rFonts w:ascii="Times New Roman" w:eastAsia="Times New Roman" w:hAnsi="Times New Roman" w:cs="Times New Roman"/>
          <w:sz w:val="24"/>
          <w:szCs w:val="24"/>
          <w:lang w:val="id-ID" w:eastAsia="id-ID"/>
        </w:rPr>
        <w:t>ral, dan sosial) tidak diajarkan</w:t>
      </w:r>
      <w:r w:rsidR="007A483C" w:rsidRPr="00F30DC8">
        <w:rPr>
          <w:rFonts w:ascii="Times New Roman" w:eastAsia="Times New Roman" w:hAnsi="Times New Roman" w:cs="Times New Roman"/>
          <w:sz w:val="24"/>
          <w:szCs w:val="24"/>
          <w:lang w:val="id-ID" w:eastAsia="id-ID"/>
        </w:rPr>
        <w:t xml:space="preserve"> </w:t>
      </w:r>
      <w:r w:rsidR="00C842BC" w:rsidRPr="00F30DC8">
        <w:rPr>
          <w:rFonts w:ascii="Times New Roman" w:eastAsia="Times New Roman" w:hAnsi="Times New Roman" w:cs="Times New Roman"/>
          <w:sz w:val="24"/>
          <w:szCs w:val="24"/>
          <w:lang w:val="id-ID" w:eastAsia="id-ID"/>
        </w:rPr>
        <w:t xml:space="preserve">oleh orangtua </w:t>
      </w:r>
      <w:r w:rsidR="007A483C" w:rsidRPr="00F30DC8">
        <w:rPr>
          <w:rFonts w:ascii="Times New Roman" w:eastAsia="Times New Roman" w:hAnsi="Times New Roman" w:cs="Times New Roman"/>
          <w:sz w:val="24"/>
          <w:szCs w:val="24"/>
          <w:lang w:val="id-ID" w:eastAsia="id-ID"/>
        </w:rPr>
        <w:t>kepada</w:t>
      </w:r>
      <w:r w:rsidR="00C842BC" w:rsidRPr="00F30DC8">
        <w:rPr>
          <w:rFonts w:ascii="Times New Roman" w:eastAsia="Times New Roman" w:hAnsi="Times New Roman" w:cs="Times New Roman"/>
          <w:sz w:val="24"/>
          <w:szCs w:val="24"/>
          <w:lang w:val="id-ID" w:eastAsia="id-ID"/>
        </w:rPr>
        <w:t>nya</w:t>
      </w:r>
      <w:r w:rsidR="001E6DC5" w:rsidRPr="00F30DC8">
        <w:rPr>
          <w:rFonts w:ascii="Times New Roman" w:eastAsia="Times New Roman" w:hAnsi="Times New Roman" w:cs="Times New Roman"/>
          <w:sz w:val="24"/>
          <w:szCs w:val="24"/>
          <w:lang w:val="id-ID" w:eastAsia="id-ID"/>
        </w:rPr>
        <w:t>.</w:t>
      </w:r>
    </w:p>
    <w:p w:rsidR="001E6DC5" w:rsidRPr="00F30DC8" w:rsidRDefault="001E6DC5" w:rsidP="00671C8C">
      <w:pPr>
        <w:ind w:left="0" w:firstLine="567"/>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val="id-ID" w:eastAsia="id-ID"/>
        </w:rPr>
        <w:t>Kemudian pentingnya pendidikan keluarga dalam perspektif Psikologi Pendidikan ditunjukkan dengan pendangan bahwa anak merupakan aset terbesar keluarga</w:t>
      </w:r>
      <w:r w:rsidR="00A375D5" w:rsidRPr="00F30DC8">
        <w:rPr>
          <w:rFonts w:ascii="Times New Roman" w:eastAsia="Times New Roman" w:hAnsi="Times New Roman" w:cs="Times New Roman"/>
          <w:sz w:val="24"/>
          <w:szCs w:val="24"/>
          <w:lang w:val="id-ID" w:eastAsia="id-ID"/>
        </w:rPr>
        <w:t xml:space="preserve"> sehingga </w:t>
      </w:r>
      <w:r w:rsidRPr="00F30DC8">
        <w:rPr>
          <w:rFonts w:ascii="Times New Roman" w:eastAsia="Times New Roman" w:hAnsi="Times New Roman" w:cs="Times New Roman"/>
          <w:sz w:val="24"/>
          <w:szCs w:val="24"/>
          <w:lang w:val="id-ID" w:eastAsia="id-ID"/>
        </w:rPr>
        <w:t>harus dikembangkan</w:t>
      </w:r>
      <w:r w:rsidR="00A375D5" w:rsidRPr="00F30DC8">
        <w:rPr>
          <w:rFonts w:ascii="Times New Roman" w:eastAsia="Times New Roman" w:hAnsi="Times New Roman" w:cs="Times New Roman"/>
          <w:sz w:val="24"/>
          <w:szCs w:val="24"/>
          <w:lang w:val="id-ID" w:eastAsia="id-ID"/>
        </w:rPr>
        <w:t xml:space="preserve"> secara</w:t>
      </w:r>
      <w:r w:rsidRPr="00F30DC8">
        <w:rPr>
          <w:rFonts w:ascii="Times New Roman" w:eastAsia="Times New Roman" w:hAnsi="Times New Roman" w:cs="Times New Roman"/>
          <w:sz w:val="24"/>
          <w:szCs w:val="24"/>
          <w:lang w:val="id-ID" w:eastAsia="id-ID"/>
        </w:rPr>
        <w:t xml:space="preserve"> maksi</w:t>
      </w:r>
      <w:r w:rsidR="00A375D5" w:rsidRPr="00F30DC8">
        <w:rPr>
          <w:rFonts w:ascii="Times New Roman" w:eastAsia="Times New Roman" w:hAnsi="Times New Roman" w:cs="Times New Roman"/>
          <w:sz w:val="24"/>
          <w:szCs w:val="24"/>
          <w:lang w:val="id-ID" w:eastAsia="id-ID"/>
        </w:rPr>
        <w:t xml:space="preserve">mal supaya berimplikasi positif di masa depan dan dalam memberikan pendidikan, idealnya orangtua mesti berwawasan psikologi perkembangan supaya saat memberikan pendidikan disesuaikan dengan fase perkembangan, kemampuan, dan daya tangkap anak. Aspek-aspek pentingnya pendidikan keluarga telah dijelaskan supaya para orangtua mengetahu pentingnya pendidikan keluarga, etika pendidikan, dan pengaruh besarnya pendidikan orangtua terhadap perkembangan anak.    </w:t>
      </w:r>
    </w:p>
    <w:p w:rsidR="00B97E6F" w:rsidRPr="00F30DC8" w:rsidRDefault="00E128E1" w:rsidP="007F1AB3">
      <w:pPr>
        <w:ind w:left="0"/>
        <w:jc w:val="center"/>
        <w:rPr>
          <w:rFonts w:ascii="Times New Roman" w:eastAsia="Times New Roman" w:hAnsi="Times New Roman" w:cs="Times New Roman"/>
          <w:b/>
          <w:bCs/>
          <w:sz w:val="24"/>
          <w:szCs w:val="24"/>
          <w:lang w:eastAsia="id-ID"/>
        </w:rPr>
      </w:pPr>
      <w:r w:rsidRPr="00F30DC8">
        <w:rPr>
          <w:rFonts w:ascii="Times New Roman" w:eastAsia="Times New Roman" w:hAnsi="Times New Roman" w:cs="Times New Roman"/>
          <w:b/>
          <w:bCs/>
          <w:sz w:val="24"/>
          <w:szCs w:val="24"/>
          <w:lang w:eastAsia="id-ID"/>
        </w:rPr>
        <w:t>DAFTAR PUSTAKA</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noProof/>
          <w:sz w:val="24"/>
          <w:szCs w:val="24"/>
        </w:rPr>
        <w:t>Arifin, H.M</w:t>
      </w:r>
      <w:r w:rsidRPr="00F30DC8">
        <w:rPr>
          <w:rFonts w:ascii="Times New Roman" w:hAnsi="Times New Roman" w:cs="Times New Roman"/>
          <w:noProof/>
          <w:sz w:val="24"/>
          <w:szCs w:val="24"/>
          <w:lang w:val="id-ID"/>
        </w:rPr>
        <w:t>. 1977.</w:t>
      </w:r>
      <w:r w:rsidRPr="00F30DC8">
        <w:rPr>
          <w:rFonts w:ascii="Times New Roman" w:hAnsi="Times New Roman" w:cs="Times New Roman"/>
          <w:noProof/>
          <w:sz w:val="24"/>
          <w:szCs w:val="24"/>
        </w:rPr>
        <w:t xml:space="preserve"> </w:t>
      </w:r>
      <w:r w:rsidRPr="00F30DC8">
        <w:rPr>
          <w:rFonts w:ascii="Times New Roman" w:hAnsi="Times New Roman" w:cs="Times New Roman"/>
          <w:i/>
          <w:iCs/>
          <w:noProof/>
          <w:sz w:val="24"/>
          <w:szCs w:val="24"/>
        </w:rPr>
        <w:t>Hubungan Timbal Balik Pendidikan Agama DI Lingkungan Sekolah Dan Keluarga</w:t>
      </w:r>
      <w:r w:rsidRPr="00F30DC8">
        <w:rPr>
          <w:rFonts w:ascii="Times New Roman" w:hAnsi="Times New Roman" w:cs="Times New Roman"/>
          <w:i/>
          <w:iCs/>
          <w:noProof/>
          <w:sz w:val="24"/>
          <w:szCs w:val="24"/>
          <w:lang w:val="id-ID"/>
        </w:rPr>
        <w:t>.</w:t>
      </w:r>
      <w:r w:rsidRPr="00F30DC8">
        <w:rPr>
          <w:rFonts w:ascii="Times New Roman" w:hAnsi="Times New Roman" w:cs="Times New Roman"/>
          <w:noProof/>
          <w:sz w:val="24"/>
          <w:szCs w:val="24"/>
        </w:rPr>
        <w:t xml:space="preserve"> Jakarta: Bulan Bintang.</w:t>
      </w:r>
    </w:p>
    <w:p w:rsidR="00AF5AC8" w:rsidRPr="00F30DC8" w:rsidRDefault="00AF5AC8" w:rsidP="00AF5AC8">
      <w:pPr>
        <w:pStyle w:val="FootnoteText"/>
        <w:spacing w:line="360" w:lineRule="auto"/>
        <w:ind w:left="720" w:hanging="720"/>
        <w:rPr>
          <w:rFonts w:ascii="Times New Roman" w:hAnsi="Times New Roman" w:cs="Times New Roman"/>
          <w:sz w:val="24"/>
          <w:lang w:val="id-ID"/>
        </w:rPr>
      </w:pPr>
      <w:r w:rsidRPr="00F30DC8">
        <w:rPr>
          <w:rFonts w:ascii="Times New Roman" w:hAnsi="Times New Roman" w:cs="Times New Roman"/>
          <w:sz w:val="24"/>
          <w:lang w:val="id-ID"/>
        </w:rPr>
        <w:t xml:space="preserve">Baihaqi. Tanpa tahun. </w:t>
      </w:r>
      <w:r w:rsidRPr="00F30DC8">
        <w:rPr>
          <w:rFonts w:ascii="Times New Roman" w:hAnsi="Times New Roman" w:cs="Times New Roman"/>
          <w:i/>
          <w:sz w:val="24"/>
          <w:lang w:val="id-ID"/>
        </w:rPr>
        <w:t>Sunanul Kubra</w:t>
      </w:r>
      <w:r w:rsidRPr="00F30DC8">
        <w:rPr>
          <w:rFonts w:ascii="Times New Roman" w:hAnsi="Times New Roman" w:cs="Times New Roman"/>
          <w:sz w:val="24"/>
          <w:lang w:val="id-ID"/>
        </w:rPr>
        <w:t xml:space="preserve">, Hadist No. 2319, Tirmidzi hadist No. 1952, dan Musnad Ahmad Juz 4. </w:t>
      </w:r>
    </w:p>
    <w:p w:rsidR="00AF5AC8" w:rsidRPr="00F30DC8" w:rsidRDefault="00AF5AC8" w:rsidP="00AF5AC8">
      <w:pPr>
        <w:autoSpaceDE w:val="0"/>
        <w:autoSpaceDN w:val="0"/>
        <w:adjustRightInd w:val="0"/>
        <w:ind w:left="720" w:hanging="720"/>
        <w:rPr>
          <w:rFonts w:ascii="Times New Roman" w:hAnsi="Times New Roman" w:cs="Times New Roman"/>
          <w:i/>
          <w:iCs/>
          <w:sz w:val="24"/>
          <w:szCs w:val="20"/>
          <w:lang w:val="id-ID"/>
        </w:rPr>
      </w:pPr>
      <w:r w:rsidRPr="00F30DC8">
        <w:rPr>
          <w:rFonts w:ascii="Times New Roman" w:hAnsi="Times New Roman" w:cs="Times New Roman"/>
          <w:sz w:val="24"/>
          <w:szCs w:val="20"/>
        </w:rPr>
        <w:t>Chadidjah</w:t>
      </w:r>
      <w:r w:rsidRPr="00F30DC8">
        <w:rPr>
          <w:rFonts w:ascii="Times New Roman" w:hAnsi="Times New Roman" w:cs="Times New Roman"/>
          <w:sz w:val="24"/>
          <w:szCs w:val="20"/>
          <w:lang w:val="id-ID"/>
        </w:rPr>
        <w:t xml:space="preserve">, </w:t>
      </w:r>
      <w:r w:rsidRPr="00F30DC8">
        <w:rPr>
          <w:rFonts w:ascii="Times New Roman" w:hAnsi="Times New Roman" w:cs="Times New Roman"/>
          <w:sz w:val="24"/>
          <w:szCs w:val="20"/>
        </w:rPr>
        <w:t>Chasiyah</w:t>
      </w:r>
      <w:r w:rsidRPr="00F30DC8">
        <w:rPr>
          <w:rFonts w:ascii="Times New Roman" w:hAnsi="Times New Roman" w:cs="Times New Roman"/>
          <w:sz w:val="24"/>
          <w:szCs w:val="20"/>
          <w:lang w:val="id-ID"/>
        </w:rPr>
        <w:t xml:space="preserve">, dkk. 2009. </w:t>
      </w:r>
      <w:r w:rsidRPr="00F30DC8">
        <w:rPr>
          <w:rFonts w:ascii="Times New Roman" w:hAnsi="Times New Roman" w:cs="Times New Roman"/>
          <w:sz w:val="24"/>
          <w:szCs w:val="20"/>
        </w:rPr>
        <w:t xml:space="preserve"> </w:t>
      </w:r>
      <w:r w:rsidRPr="00F30DC8">
        <w:rPr>
          <w:rFonts w:ascii="Times New Roman" w:hAnsi="Times New Roman" w:cs="Times New Roman"/>
          <w:i/>
          <w:iCs/>
          <w:sz w:val="24"/>
          <w:szCs w:val="20"/>
        </w:rPr>
        <w:t>Perkembangan Peserta Didik</w:t>
      </w:r>
      <w:r w:rsidRPr="00F30DC8">
        <w:rPr>
          <w:rFonts w:ascii="Times New Roman" w:hAnsi="Times New Roman" w:cs="Times New Roman"/>
          <w:i/>
          <w:iCs/>
          <w:sz w:val="24"/>
          <w:szCs w:val="20"/>
          <w:lang w:val="id-ID"/>
        </w:rPr>
        <w:t xml:space="preserve">. </w:t>
      </w:r>
      <w:r w:rsidRPr="00F30DC8">
        <w:rPr>
          <w:rFonts w:ascii="Times New Roman" w:hAnsi="Times New Roman" w:cs="Times New Roman"/>
          <w:sz w:val="24"/>
          <w:szCs w:val="20"/>
        </w:rPr>
        <w:t>Surakarta: UNS Press</w:t>
      </w:r>
      <w:r w:rsidRPr="00F30DC8">
        <w:rPr>
          <w:rFonts w:ascii="Times New Roman" w:hAnsi="Times New Roman" w:cs="Times New Roman"/>
          <w:sz w:val="24"/>
          <w:szCs w:val="20"/>
          <w:lang w:val="id-ID"/>
        </w:rPr>
        <w:t>.</w:t>
      </w:r>
    </w:p>
    <w:p w:rsidR="00AF5AC8" w:rsidRPr="00F30DC8" w:rsidRDefault="00AF5AC8" w:rsidP="00AF5AC8">
      <w:pPr>
        <w:pStyle w:val="FootnoteText"/>
        <w:spacing w:line="360" w:lineRule="auto"/>
        <w:ind w:left="720" w:hanging="720"/>
        <w:rPr>
          <w:rFonts w:ascii="Times New Roman" w:hAnsi="Times New Roman" w:cs="Times New Roman"/>
          <w:sz w:val="24"/>
          <w:szCs w:val="24"/>
          <w:lang w:val="id-ID"/>
        </w:rPr>
      </w:pPr>
      <w:r w:rsidRPr="00F30DC8">
        <w:rPr>
          <w:rFonts w:ascii="Times New Roman" w:hAnsi="Times New Roman" w:cs="Times New Roman"/>
          <w:noProof/>
          <w:sz w:val="24"/>
          <w:szCs w:val="24"/>
        </w:rPr>
        <w:t>Diana E. Papalia, dkk</w:t>
      </w:r>
      <w:r w:rsidRPr="00F30DC8">
        <w:rPr>
          <w:rFonts w:ascii="Times New Roman" w:hAnsi="Times New Roman" w:cs="Times New Roman"/>
          <w:noProof/>
          <w:sz w:val="24"/>
          <w:szCs w:val="24"/>
          <w:lang w:val="id-ID"/>
        </w:rPr>
        <w:t>. 2008.</w:t>
      </w:r>
      <w:r w:rsidRPr="00F30DC8">
        <w:rPr>
          <w:rFonts w:ascii="Times New Roman" w:hAnsi="Times New Roman" w:cs="Times New Roman"/>
          <w:noProof/>
          <w:sz w:val="24"/>
          <w:szCs w:val="24"/>
        </w:rPr>
        <w:t xml:space="preserve"> </w:t>
      </w:r>
      <w:r w:rsidR="00DB2CC1">
        <w:rPr>
          <w:rFonts w:ascii="Times New Roman" w:hAnsi="Times New Roman" w:cs="Times New Roman"/>
          <w:i/>
          <w:iCs/>
          <w:noProof/>
          <w:sz w:val="24"/>
          <w:szCs w:val="24"/>
        </w:rPr>
        <w:t>Human Develo</w:t>
      </w:r>
      <w:r w:rsidRPr="00F30DC8">
        <w:rPr>
          <w:rFonts w:ascii="Times New Roman" w:hAnsi="Times New Roman" w:cs="Times New Roman"/>
          <w:i/>
          <w:iCs/>
          <w:noProof/>
          <w:sz w:val="24"/>
          <w:szCs w:val="24"/>
        </w:rPr>
        <w:t>pment</w:t>
      </w:r>
      <w:r w:rsidRPr="00F30DC8">
        <w:rPr>
          <w:rFonts w:ascii="Times New Roman" w:hAnsi="Times New Roman" w:cs="Times New Roman"/>
          <w:i/>
          <w:iCs/>
          <w:noProof/>
          <w:sz w:val="24"/>
          <w:szCs w:val="24"/>
          <w:lang w:val="id-ID"/>
        </w:rPr>
        <w:t>.</w:t>
      </w:r>
      <w:r w:rsidRPr="00F30DC8">
        <w:rPr>
          <w:rFonts w:ascii="Times New Roman" w:hAnsi="Times New Roman" w:cs="Times New Roman"/>
          <w:noProof/>
          <w:sz w:val="24"/>
          <w:szCs w:val="24"/>
        </w:rPr>
        <w:t xml:space="preserve"> Jakarta: Kencana Prenada Media Group</w:t>
      </w:r>
      <w:r w:rsidRPr="00F30DC8">
        <w:rPr>
          <w:rFonts w:ascii="Times New Roman" w:hAnsi="Times New Roman" w:cs="Times New Roman"/>
          <w:noProof/>
          <w:sz w:val="24"/>
          <w:szCs w:val="24"/>
          <w:lang w:val="id-ID"/>
        </w:rPr>
        <w:t>.</w:t>
      </w:r>
    </w:p>
    <w:p w:rsidR="00AF5AC8" w:rsidRPr="00F30DC8" w:rsidRDefault="00AF5AC8" w:rsidP="00AF5AC8">
      <w:pPr>
        <w:pStyle w:val="FootnoteText"/>
        <w:spacing w:line="360" w:lineRule="auto"/>
        <w:ind w:left="720" w:hanging="720"/>
        <w:rPr>
          <w:rFonts w:ascii="Times New Roman" w:hAnsi="Times New Roman" w:cs="Times New Roman"/>
          <w:sz w:val="24"/>
          <w:szCs w:val="24"/>
          <w:lang w:val="id-ID"/>
        </w:rPr>
      </w:pPr>
      <w:proofErr w:type="gramStart"/>
      <w:r w:rsidRPr="00F30DC8">
        <w:rPr>
          <w:rFonts w:ascii="Times New Roman" w:hAnsi="Times New Roman" w:cs="Times New Roman"/>
          <w:sz w:val="24"/>
          <w:szCs w:val="24"/>
        </w:rPr>
        <w:t xml:space="preserve">Eva Harianti dan Nina Siti, </w:t>
      </w:r>
      <w:r w:rsidRPr="00F30DC8">
        <w:rPr>
          <w:rFonts w:ascii="Times New Roman" w:hAnsi="Times New Roman" w:cs="Times New Roman"/>
          <w:i/>
          <w:sz w:val="24"/>
          <w:szCs w:val="24"/>
        </w:rPr>
        <w:t>Faktor-Faktor Penyebab Terjadinya Kekerasan Orang Tua Terhadap Anaknya</w:t>
      </w:r>
      <w:r w:rsidRPr="00F30DC8">
        <w:rPr>
          <w:rFonts w:ascii="Times New Roman" w:hAnsi="Times New Roman" w:cs="Times New Roman"/>
          <w:sz w:val="24"/>
          <w:szCs w:val="24"/>
          <w:lang w:val="id-ID"/>
        </w:rPr>
        <w:t>.</w:t>
      </w:r>
      <w:proofErr w:type="gramEnd"/>
      <w:r w:rsidRPr="00F30DC8">
        <w:rPr>
          <w:rFonts w:ascii="Times New Roman" w:hAnsi="Times New Roman" w:cs="Times New Roman"/>
          <w:sz w:val="24"/>
          <w:szCs w:val="24"/>
          <w:lang w:val="id-ID"/>
        </w:rPr>
        <w:t xml:space="preserve"> Jurnal Pendidikan Anak,</w:t>
      </w:r>
      <w:r w:rsidRPr="00F30DC8">
        <w:rPr>
          <w:rFonts w:ascii="Times New Roman" w:hAnsi="Times New Roman" w:cs="Times New Roman"/>
          <w:sz w:val="24"/>
          <w:szCs w:val="24"/>
        </w:rPr>
        <w:t xml:space="preserve"> Vol 2, No 1, 2014</w:t>
      </w:r>
      <w:r w:rsidRPr="00F30DC8">
        <w:rPr>
          <w:rFonts w:ascii="Times New Roman" w:hAnsi="Times New Roman" w:cs="Times New Roman"/>
          <w:sz w:val="24"/>
          <w:szCs w:val="24"/>
          <w:lang w:val="id-ID"/>
        </w:rPr>
        <w:t>.</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noProof/>
          <w:sz w:val="24"/>
          <w:szCs w:val="24"/>
        </w:rPr>
        <w:lastRenderedPageBreak/>
        <w:t>Fatimah, Enung</w:t>
      </w:r>
      <w:r w:rsidRPr="00F30DC8">
        <w:rPr>
          <w:rFonts w:ascii="Times New Roman" w:hAnsi="Times New Roman" w:cs="Times New Roman"/>
          <w:noProof/>
          <w:sz w:val="24"/>
          <w:szCs w:val="24"/>
          <w:lang w:val="id-ID"/>
        </w:rPr>
        <w:t>. 2006.</w:t>
      </w:r>
      <w:r w:rsidRPr="00F30DC8">
        <w:rPr>
          <w:rFonts w:ascii="Times New Roman" w:hAnsi="Times New Roman" w:cs="Times New Roman"/>
          <w:noProof/>
          <w:sz w:val="24"/>
          <w:szCs w:val="24"/>
        </w:rPr>
        <w:t xml:space="preserve"> </w:t>
      </w:r>
      <w:r w:rsidRPr="00F30DC8">
        <w:rPr>
          <w:rFonts w:ascii="Times New Roman" w:hAnsi="Times New Roman" w:cs="Times New Roman"/>
          <w:i/>
          <w:iCs/>
          <w:noProof/>
          <w:sz w:val="24"/>
          <w:szCs w:val="24"/>
        </w:rPr>
        <w:t>Psikologi Perkembangan: Perkembangan Peserta Didik</w:t>
      </w:r>
      <w:r w:rsidRPr="00F30DC8">
        <w:rPr>
          <w:rFonts w:ascii="Times New Roman" w:hAnsi="Times New Roman" w:cs="Times New Roman"/>
          <w:i/>
          <w:iCs/>
          <w:noProof/>
          <w:sz w:val="24"/>
          <w:szCs w:val="24"/>
          <w:lang w:val="id-ID"/>
        </w:rPr>
        <w:t>.</w:t>
      </w:r>
      <w:r w:rsidRPr="00F30DC8">
        <w:rPr>
          <w:rFonts w:ascii="Times New Roman" w:hAnsi="Times New Roman" w:cs="Times New Roman"/>
          <w:i/>
          <w:iCs/>
          <w:noProof/>
          <w:sz w:val="24"/>
          <w:szCs w:val="24"/>
        </w:rPr>
        <w:t xml:space="preserve"> </w:t>
      </w:r>
      <w:r w:rsidRPr="00F30DC8">
        <w:rPr>
          <w:rFonts w:ascii="Times New Roman" w:hAnsi="Times New Roman" w:cs="Times New Roman"/>
          <w:noProof/>
          <w:sz w:val="24"/>
          <w:szCs w:val="24"/>
        </w:rPr>
        <w:t>Bandung: Pustaka Setia.</w:t>
      </w:r>
    </w:p>
    <w:p w:rsidR="00AF5AC8" w:rsidRPr="00F30DC8" w:rsidRDefault="00AF5AC8" w:rsidP="00AF5AC8">
      <w:pPr>
        <w:pStyle w:val="FootnoteText"/>
        <w:spacing w:line="360" w:lineRule="auto"/>
        <w:ind w:left="720" w:hanging="720"/>
        <w:rPr>
          <w:rFonts w:ascii="Times New Roman" w:hAnsi="Times New Roman" w:cs="Times New Roman"/>
          <w:sz w:val="24"/>
          <w:szCs w:val="24"/>
          <w:lang w:val="id-ID"/>
        </w:rPr>
      </w:pPr>
      <w:r w:rsidRPr="00F30DC8">
        <w:rPr>
          <w:rFonts w:ascii="Times New Roman" w:hAnsi="Times New Roman" w:cs="Times New Roman"/>
          <w:sz w:val="24"/>
          <w:szCs w:val="24"/>
          <w:lang w:val="pt-BR"/>
        </w:rPr>
        <w:t>Helmawati</w:t>
      </w:r>
      <w:r w:rsidRPr="00F30DC8">
        <w:rPr>
          <w:rFonts w:ascii="Times New Roman" w:hAnsi="Times New Roman" w:cs="Times New Roman"/>
          <w:sz w:val="24"/>
          <w:szCs w:val="24"/>
          <w:lang w:val="id-ID"/>
        </w:rPr>
        <w:t>. 2014.</w:t>
      </w:r>
      <w:r w:rsidRPr="00F30DC8">
        <w:rPr>
          <w:rFonts w:ascii="Times New Roman" w:hAnsi="Times New Roman" w:cs="Times New Roman"/>
          <w:sz w:val="24"/>
          <w:szCs w:val="24"/>
          <w:lang w:val="pt-BR"/>
        </w:rPr>
        <w:t xml:space="preserve"> </w:t>
      </w:r>
      <w:r w:rsidRPr="00F30DC8">
        <w:rPr>
          <w:rFonts w:ascii="Times New Roman" w:hAnsi="Times New Roman" w:cs="Times New Roman"/>
          <w:i/>
          <w:iCs/>
          <w:sz w:val="24"/>
          <w:szCs w:val="24"/>
          <w:lang w:val="pt-BR"/>
        </w:rPr>
        <w:t>Pendidikan Keluarga</w:t>
      </w:r>
      <w:r w:rsidRPr="00F30DC8">
        <w:rPr>
          <w:rFonts w:ascii="Times New Roman" w:hAnsi="Times New Roman" w:cs="Times New Roman"/>
          <w:sz w:val="24"/>
          <w:szCs w:val="24"/>
          <w:lang w:val="pt-BR"/>
        </w:rPr>
        <w:t xml:space="preserve"> </w:t>
      </w:r>
      <w:r w:rsidRPr="00F30DC8">
        <w:rPr>
          <w:rFonts w:ascii="Times New Roman" w:hAnsi="Times New Roman" w:cs="Times New Roman"/>
          <w:i/>
          <w:sz w:val="24"/>
          <w:szCs w:val="24"/>
          <w:lang w:val="pt-BR"/>
        </w:rPr>
        <w:t>(Teori dan Praktis)</w:t>
      </w:r>
      <w:r w:rsidRPr="00F30DC8">
        <w:rPr>
          <w:rFonts w:ascii="Times New Roman" w:hAnsi="Times New Roman" w:cs="Times New Roman"/>
          <w:sz w:val="24"/>
          <w:szCs w:val="24"/>
          <w:lang w:val="id-ID"/>
        </w:rPr>
        <w:t>.</w:t>
      </w:r>
      <w:r w:rsidRPr="00F30DC8">
        <w:rPr>
          <w:rFonts w:ascii="Times New Roman" w:hAnsi="Times New Roman" w:cs="Times New Roman"/>
          <w:sz w:val="24"/>
          <w:szCs w:val="24"/>
          <w:lang w:val="pt-BR"/>
        </w:rPr>
        <w:t xml:space="preserve"> Bandung: PT. Remaja Rosdakarya</w:t>
      </w:r>
      <w:r w:rsidRPr="00F30DC8">
        <w:rPr>
          <w:rFonts w:ascii="Times New Roman" w:hAnsi="Times New Roman" w:cs="Times New Roman"/>
          <w:sz w:val="24"/>
          <w:szCs w:val="24"/>
          <w:lang w:val="id-ID"/>
        </w:rPr>
        <w:t>.</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sz w:val="24"/>
          <w:szCs w:val="24"/>
        </w:rPr>
        <w:t>Heri Gunawan</w:t>
      </w:r>
      <w:r w:rsidRPr="00F30DC8">
        <w:rPr>
          <w:rFonts w:ascii="Times New Roman" w:hAnsi="Times New Roman" w:cs="Times New Roman"/>
          <w:sz w:val="24"/>
          <w:szCs w:val="24"/>
          <w:lang w:val="id-ID"/>
        </w:rPr>
        <w:t>. 2014.</w:t>
      </w:r>
      <w:r w:rsidRPr="00F30DC8">
        <w:rPr>
          <w:rFonts w:ascii="Times New Roman" w:hAnsi="Times New Roman" w:cs="Times New Roman"/>
          <w:sz w:val="24"/>
          <w:szCs w:val="24"/>
        </w:rPr>
        <w:t xml:space="preserve"> </w:t>
      </w:r>
      <w:r w:rsidRPr="00F30DC8">
        <w:rPr>
          <w:rFonts w:ascii="Times New Roman" w:hAnsi="Times New Roman" w:cs="Times New Roman"/>
          <w:i/>
          <w:iCs/>
          <w:sz w:val="24"/>
          <w:szCs w:val="24"/>
        </w:rPr>
        <w:t>Pendidikan Islam (Kajian Teoritis dan Pemikiran Tokoh)</w:t>
      </w:r>
      <w:r w:rsidRPr="00F30DC8">
        <w:rPr>
          <w:rFonts w:ascii="Times New Roman" w:hAnsi="Times New Roman" w:cs="Times New Roman"/>
          <w:i/>
          <w:iCs/>
          <w:sz w:val="24"/>
          <w:szCs w:val="24"/>
          <w:lang w:val="id-ID"/>
        </w:rPr>
        <w:t>.</w:t>
      </w:r>
      <w:r w:rsidRPr="00F30DC8">
        <w:rPr>
          <w:rFonts w:ascii="Times New Roman" w:hAnsi="Times New Roman" w:cs="Times New Roman"/>
          <w:sz w:val="24"/>
          <w:szCs w:val="24"/>
        </w:rPr>
        <w:t xml:space="preserve"> Bandung: PT Remaja Rosdakarya.</w:t>
      </w:r>
    </w:p>
    <w:p w:rsidR="00AF5AC8" w:rsidRPr="00F30DC8" w:rsidRDefault="00AF5AC8" w:rsidP="00AF5AC8">
      <w:pPr>
        <w:pStyle w:val="FootnoteText"/>
        <w:spacing w:line="360" w:lineRule="auto"/>
        <w:ind w:left="720" w:hanging="720"/>
        <w:rPr>
          <w:rFonts w:ascii="Times New Roman" w:hAnsi="Times New Roman" w:cs="Times New Roman"/>
          <w:sz w:val="24"/>
          <w:lang w:val="id-ID"/>
        </w:rPr>
      </w:pPr>
      <w:r w:rsidRPr="00F30DC8">
        <w:rPr>
          <w:rFonts w:ascii="Times New Roman" w:hAnsi="Times New Roman" w:cs="Times New Roman"/>
          <w:sz w:val="24"/>
          <w:lang w:val="id-ID"/>
        </w:rPr>
        <w:t xml:space="preserve">Islamweb.net. tanpa tahun. </w:t>
      </w:r>
      <w:r w:rsidRPr="00F30DC8">
        <w:rPr>
          <w:rFonts w:ascii="Times New Roman" w:hAnsi="Times New Roman" w:cs="Times New Roman"/>
          <w:i/>
          <w:sz w:val="24"/>
          <w:lang w:val="id-ID"/>
        </w:rPr>
        <w:t>Jawami’ul Kalim</w:t>
      </w:r>
      <w:r w:rsidRPr="00F30DC8">
        <w:rPr>
          <w:rFonts w:ascii="Times New Roman" w:hAnsi="Times New Roman" w:cs="Times New Roman"/>
          <w:sz w:val="24"/>
          <w:lang w:val="id-ID"/>
        </w:rPr>
        <w:t xml:space="preserve">, Hadist Shahih Bukhari, (1386)-(1302).  </w:t>
      </w:r>
    </w:p>
    <w:p w:rsidR="00AF5AC8" w:rsidRPr="00F30DC8" w:rsidRDefault="00AF5AC8" w:rsidP="00AF5AC8">
      <w:pPr>
        <w:pStyle w:val="FootnoteText"/>
        <w:spacing w:line="360" w:lineRule="auto"/>
        <w:ind w:left="720" w:hanging="720"/>
        <w:rPr>
          <w:rFonts w:ascii="Times New Roman" w:hAnsi="Times New Roman" w:cs="Times New Roman"/>
          <w:sz w:val="24"/>
          <w:szCs w:val="24"/>
          <w:lang w:val="id-ID"/>
        </w:rPr>
      </w:pPr>
      <w:r w:rsidRPr="00F30DC8">
        <w:rPr>
          <w:rFonts w:ascii="Times New Roman" w:hAnsi="Times New Roman" w:cs="Times New Roman"/>
          <w:noProof/>
          <w:sz w:val="24"/>
          <w:szCs w:val="24"/>
        </w:rPr>
        <w:t>James Gordon dan Clapp</w:t>
      </w:r>
      <w:r w:rsidRPr="00F30DC8">
        <w:rPr>
          <w:rFonts w:ascii="Times New Roman" w:hAnsi="Times New Roman" w:cs="Times New Roman"/>
          <w:noProof/>
          <w:sz w:val="24"/>
          <w:szCs w:val="24"/>
          <w:lang w:val="id-ID"/>
        </w:rPr>
        <w:t>. 1996.</w:t>
      </w:r>
      <w:r w:rsidRPr="00F30DC8">
        <w:rPr>
          <w:rFonts w:ascii="Times New Roman" w:hAnsi="Times New Roman" w:cs="Times New Roman"/>
          <w:noProof/>
          <w:sz w:val="24"/>
          <w:szCs w:val="24"/>
        </w:rPr>
        <w:t xml:space="preserve"> </w:t>
      </w:r>
      <w:r w:rsidRPr="00F30DC8">
        <w:rPr>
          <w:rFonts w:ascii="Times New Roman" w:hAnsi="Times New Roman" w:cs="Times New Roman"/>
          <w:i/>
          <w:iCs/>
          <w:noProof/>
          <w:sz w:val="24"/>
          <w:szCs w:val="24"/>
        </w:rPr>
        <w:t>The Encyclopedia of Philosophy</w:t>
      </w:r>
      <w:r w:rsidRPr="00F30DC8">
        <w:rPr>
          <w:rFonts w:ascii="Times New Roman" w:hAnsi="Times New Roman" w:cs="Times New Roman"/>
          <w:i/>
          <w:iCs/>
          <w:noProof/>
          <w:sz w:val="24"/>
          <w:szCs w:val="24"/>
          <w:lang w:val="id-ID"/>
        </w:rPr>
        <w:t>.</w:t>
      </w:r>
      <w:r w:rsidRPr="00F30DC8">
        <w:rPr>
          <w:rFonts w:ascii="Times New Roman" w:hAnsi="Times New Roman" w:cs="Times New Roman"/>
          <w:noProof/>
          <w:sz w:val="24"/>
          <w:szCs w:val="24"/>
        </w:rPr>
        <w:t xml:space="preserve"> New York: Simon and Schuster and Prencite Hall International.</w:t>
      </w:r>
    </w:p>
    <w:p w:rsidR="00AF5AC8" w:rsidRPr="00F30DC8" w:rsidRDefault="00AF5AC8" w:rsidP="00AF5AC8">
      <w:pPr>
        <w:pStyle w:val="FootnoteText"/>
        <w:spacing w:line="360" w:lineRule="auto"/>
        <w:ind w:left="720" w:hanging="720"/>
        <w:rPr>
          <w:rFonts w:ascii="Times New Roman" w:hAnsi="Times New Roman" w:cs="Times New Roman"/>
          <w:sz w:val="24"/>
          <w:szCs w:val="24"/>
          <w:lang w:val="id-ID"/>
        </w:rPr>
      </w:pPr>
      <w:proofErr w:type="gramStart"/>
      <w:r w:rsidRPr="00F30DC8">
        <w:rPr>
          <w:rFonts w:ascii="Times New Roman" w:hAnsi="Times New Roman" w:cs="Times New Roman"/>
          <w:sz w:val="24"/>
        </w:rPr>
        <w:t>Miftahul Huda dan Muhammad Idris</w:t>
      </w:r>
      <w:r w:rsidRPr="00F30DC8">
        <w:rPr>
          <w:rFonts w:ascii="Times New Roman" w:hAnsi="Times New Roman" w:cs="Times New Roman"/>
          <w:sz w:val="24"/>
          <w:lang w:val="id-ID"/>
        </w:rPr>
        <w:t>.</w:t>
      </w:r>
      <w:proofErr w:type="gramEnd"/>
      <w:r w:rsidRPr="00F30DC8">
        <w:rPr>
          <w:rFonts w:ascii="Times New Roman" w:hAnsi="Times New Roman" w:cs="Times New Roman"/>
          <w:sz w:val="24"/>
          <w:lang w:val="id-ID"/>
        </w:rPr>
        <w:t xml:space="preserve"> 2008.</w:t>
      </w:r>
      <w:r w:rsidRPr="00F30DC8">
        <w:rPr>
          <w:rFonts w:ascii="Times New Roman" w:hAnsi="Times New Roman" w:cs="Times New Roman"/>
          <w:sz w:val="24"/>
        </w:rPr>
        <w:t xml:space="preserve"> </w:t>
      </w:r>
      <w:r w:rsidRPr="00F30DC8">
        <w:rPr>
          <w:rFonts w:ascii="Times New Roman" w:hAnsi="Times New Roman" w:cs="Times New Roman"/>
          <w:i/>
          <w:iCs/>
          <w:sz w:val="24"/>
        </w:rPr>
        <w:t>Nalar</w:t>
      </w:r>
      <w:r w:rsidRPr="00F30DC8">
        <w:rPr>
          <w:rFonts w:ascii="Times New Roman" w:hAnsi="Times New Roman" w:cs="Times New Roman"/>
          <w:i/>
          <w:iCs/>
          <w:sz w:val="24"/>
          <w:lang w:val="id-ID"/>
        </w:rPr>
        <w:t xml:space="preserve"> </w:t>
      </w:r>
      <w:r w:rsidRPr="00F30DC8">
        <w:rPr>
          <w:rFonts w:ascii="Times New Roman" w:hAnsi="Times New Roman" w:cs="Times New Roman"/>
          <w:i/>
          <w:iCs/>
          <w:sz w:val="24"/>
        </w:rPr>
        <w:t>Pendidikan</w:t>
      </w:r>
      <w:r w:rsidRPr="00F30DC8">
        <w:rPr>
          <w:rFonts w:ascii="Times New Roman" w:hAnsi="Times New Roman" w:cs="Times New Roman"/>
          <w:i/>
          <w:iCs/>
          <w:sz w:val="24"/>
          <w:lang w:val="id-ID"/>
        </w:rPr>
        <w:t xml:space="preserve"> </w:t>
      </w:r>
      <w:r w:rsidRPr="00F30DC8">
        <w:rPr>
          <w:rFonts w:ascii="Times New Roman" w:hAnsi="Times New Roman" w:cs="Times New Roman"/>
          <w:i/>
          <w:iCs/>
          <w:sz w:val="24"/>
        </w:rPr>
        <w:t>Anak</w:t>
      </w:r>
      <w:r w:rsidRPr="00F30DC8">
        <w:rPr>
          <w:rFonts w:ascii="Times New Roman" w:hAnsi="Times New Roman" w:cs="Times New Roman"/>
          <w:i/>
          <w:iCs/>
          <w:sz w:val="24"/>
          <w:lang w:val="id-ID"/>
        </w:rPr>
        <w:t xml:space="preserve">. </w:t>
      </w:r>
      <w:r w:rsidRPr="00F30DC8">
        <w:rPr>
          <w:rFonts w:ascii="Times New Roman" w:hAnsi="Times New Roman" w:cs="Times New Roman"/>
          <w:sz w:val="24"/>
        </w:rPr>
        <w:t>Jogjakarta:</w:t>
      </w:r>
      <w:r w:rsidRPr="00F30DC8">
        <w:rPr>
          <w:rFonts w:ascii="Times New Roman" w:hAnsi="Times New Roman" w:cs="Times New Roman"/>
          <w:sz w:val="24"/>
          <w:lang w:val="id-ID"/>
        </w:rPr>
        <w:t xml:space="preserve"> </w:t>
      </w:r>
      <w:r w:rsidRPr="00F30DC8">
        <w:rPr>
          <w:rFonts w:ascii="Times New Roman" w:hAnsi="Times New Roman" w:cs="Times New Roman"/>
          <w:sz w:val="24"/>
        </w:rPr>
        <w:t>ArRuzz Medi</w:t>
      </w:r>
      <w:r w:rsidRPr="00F30DC8">
        <w:rPr>
          <w:rFonts w:ascii="Times New Roman" w:hAnsi="Times New Roman" w:cs="Times New Roman"/>
          <w:sz w:val="24"/>
          <w:lang w:val="id-ID"/>
        </w:rPr>
        <w:t>a.</w:t>
      </w:r>
      <w:r w:rsidRPr="00F30DC8">
        <w:rPr>
          <w:rFonts w:ascii="Times New Roman" w:hAnsi="Times New Roman" w:cs="Times New Roman"/>
          <w:sz w:val="24"/>
        </w:rPr>
        <w:t xml:space="preserve"> </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proofErr w:type="gramStart"/>
      <w:r w:rsidRPr="00F30DC8">
        <w:rPr>
          <w:rFonts w:ascii="Times New Roman" w:hAnsi="Times New Roman" w:cs="Times New Roman"/>
          <w:sz w:val="24"/>
        </w:rPr>
        <w:t>Muhammad Muhyidin</w:t>
      </w:r>
      <w:r w:rsidRPr="00F30DC8">
        <w:rPr>
          <w:rFonts w:ascii="Times New Roman" w:hAnsi="Times New Roman" w:cs="Times New Roman"/>
          <w:sz w:val="24"/>
          <w:lang w:val="id-ID"/>
        </w:rPr>
        <w:t xml:space="preserve"> </w:t>
      </w:r>
      <w:r w:rsidRPr="00F30DC8">
        <w:rPr>
          <w:rFonts w:ascii="Times New Roman" w:hAnsi="Times New Roman" w:cs="Times New Roman"/>
          <w:sz w:val="24"/>
        </w:rPr>
        <w:t>Abd</w:t>
      </w:r>
      <w:r w:rsidRPr="00F30DC8">
        <w:rPr>
          <w:rFonts w:ascii="Times New Roman" w:hAnsi="Times New Roman" w:cs="Times New Roman"/>
          <w:sz w:val="24"/>
          <w:lang w:val="id-ID"/>
        </w:rPr>
        <w:t>.</w:t>
      </w:r>
      <w:proofErr w:type="gramEnd"/>
      <w:r w:rsidRPr="00F30DC8">
        <w:rPr>
          <w:rFonts w:ascii="Times New Roman" w:hAnsi="Times New Roman" w:cs="Times New Roman"/>
          <w:sz w:val="24"/>
          <w:lang w:val="id-ID"/>
        </w:rPr>
        <w:t xml:space="preserve"> </w:t>
      </w:r>
      <w:proofErr w:type="gramStart"/>
      <w:r w:rsidRPr="00F30DC8">
        <w:rPr>
          <w:rFonts w:ascii="Times New Roman" w:hAnsi="Times New Roman" w:cs="Times New Roman"/>
          <w:sz w:val="24"/>
        </w:rPr>
        <w:t>Hamid</w:t>
      </w:r>
      <w:r w:rsidRPr="00F30DC8">
        <w:rPr>
          <w:rFonts w:ascii="Times New Roman" w:hAnsi="Times New Roman" w:cs="Times New Roman"/>
          <w:sz w:val="24"/>
          <w:lang w:val="id-ID"/>
        </w:rPr>
        <w:t>.</w:t>
      </w:r>
      <w:proofErr w:type="gramEnd"/>
      <w:r w:rsidRPr="00F30DC8">
        <w:rPr>
          <w:rFonts w:ascii="Times New Roman" w:hAnsi="Times New Roman" w:cs="Times New Roman"/>
          <w:sz w:val="24"/>
          <w:lang w:val="id-ID"/>
        </w:rPr>
        <w:t xml:space="preserve"> 1992. </w:t>
      </w:r>
      <w:r w:rsidRPr="00F30DC8">
        <w:rPr>
          <w:rFonts w:ascii="Times New Roman" w:hAnsi="Times New Roman" w:cs="Times New Roman"/>
          <w:i/>
          <w:sz w:val="24"/>
        </w:rPr>
        <w:t>Sunan Abu Dawud</w:t>
      </w:r>
      <w:r w:rsidRPr="00F30DC8">
        <w:rPr>
          <w:rFonts w:ascii="Times New Roman" w:hAnsi="Times New Roman" w:cs="Times New Roman"/>
          <w:sz w:val="24"/>
          <w:lang w:val="id-ID"/>
        </w:rPr>
        <w:t>.</w:t>
      </w:r>
      <w:r w:rsidRPr="00F30DC8">
        <w:rPr>
          <w:rFonts w:ascii="Times New Roman" w:hAnsi="Times New Roman" w:cs="Times New Roman"/>
          <w:sz w:val="24"/>
        </w:rPr>
        <w:t xml:space="preserve"> Semarang: CV. Asy-Syifa</w:t>
      </w:r>
      <w:r w:rsidRPr="00F30DC8">
        <w:rPr>
          <w:rFonts w:ascii="Times New Roman" w:hAnsi="Times New Roman" w:cs="Times New Roman"/>
          <w:sz w:val="24"/>
          <w:lang w:val="id-ID"/>
        </w:rPr>
        <w:t>.</w:t>
      </w:r>
    </w:p>
    <w:p w:rsidR="00AF5AC8" w:rsidRPr="00F30DC8" w:rsidRDefault="00AF5AC8" w:rsidP="00AF5AC8">
      <w:pPr>
        <w:ind w:left="720" w:hanging="720"/>
        <w:rPr>
          <w:rFonts w:ascii="Times New Roman" w:hAnsi="Times New Roman" w:cs="Times New Roman"/>
          <w:sz w:val="24"/>
          <w:szCs w:val="24"/>
          <w:lang w:val="id-ID"/>
        </w:rPr>
      </w:pPr>
      <w:r w:rsidRPr="00F30DC8">
        <w:rPr>
          <w:rFonts w:ascii="Times New Roman" w:hAnsi="Times New Roman" w:cs="Times New Roman"/>
          <w:sz w:val="24"/>
          <w:szCs w:val="24"/>
        </w:rPr>
        <w:t>Muhammad Nur Abdul Hafidz Suwaid</w:t>
      </w:r>
      <w:r w:rsidRPr="00F30DC8">
        <w:rPr>
          <w:rFonts w:ascii="Times New Roman" w:hAnsi="Times New Roman" w:cs="Times New Roman"/>
          <w:sz w:val="24"/>
          <w:szCs w:val="24"/>
          <w:lang w:val="id-ID"/>
        </w:rPr>
        <w:t>. 2009.</w:t>
      </w:r>
      <w:r w:rsidRPr="00F30DC8">
        <w:rPr>
          <w:rFonts w:ascii="Times New Roman" w:hAnsi="Times New Roman" w:cs="Times New Roman"/>
          <w:sz w:val="24"/>
          <w:szCs w:val="24"/>
        </w:rPr>
        <w:t xml:space="preserve"> </w:t>
      </w:r>
      <w:proofErr w:type="gramStart"/>
      <w:r w:rsidRPr="00F30DC8">
        <w:rPr>
          <w:rFonts w:ascii="Times New Roman" w:hAnsi="Times New Roman" w:cs="Times New Roman"/>
          <w:i/>
          <w:iCs/>
          <w:sz w:val="24"/>
          <w:szCs w:val="24"/>
        </w:rPr>
        <w:t>Prophetic Parenting Cara nabi Mendidik Anak</w:t>
      </w:r>
      <w:r w:rsidRPr="00F30DC8">
        <w:rPr>
          <w:rFonts w:ascii="Times New Roman" w:hAnsi="Times New Roman" w:cs="Times New Roman"/>
          <w:sz w:val="24"/>
          <w:szCs w:val="24"/>
          <w:lang w:val="id-ID"/>
        </w:rPr>
        <w:t>.</w:t>
      </w:r>
      <w:proofErr w:type="gramEnd"/>
      <w:r w:rsidRPr="00F30DC8">
        <w:rPr>
          <w:rFonts w:ascii="Times New Roman" w:hAnsi="Times New Roman" w:cs="Times New Roman"/>
          <w:sz w:val="24"/>
          <w:szCs w:val="24"/>
        </w:rPr>
        <w:t xml:space="preserve"> Yogyakarta: Pro-U Media</w:t>
      </w:r>
      <w:r w:rsidRPr="00F30DC8">
        <w:rPr>
          <w:rFonts w:ascii="Times New Roman" w:hAnsi="Times New Roman" w:cs="Times New Roman"/>
          <w:sz w:val="24"/>
          <w:szCs w:val="24"/>
          <w:lang w:val="id-ID"/>
        </w:rPr>
        <w:t>.</w:t>
      </w:r>
    </w:p>
    <w:p w:rsidR="00AF5AC8" w:rsidRPr="00F30DC8" w:rsidRDefault="00AF5AC8" w:rsidP="00AF5AC8">
      <w:pPr>
        <w:pStyle w:val="Bibliography"/>
        <w:spacing w:after="0" w:line="360" w:lineRule="auto"/>
        <w:rPr>
          <w:rFonts w:ascii="Times New Roman" w:hAnsi="Times New Roman" w:cs="Times New Roman"/>
          <w:sz w:val="24"/>
          <w:szCs w:val="24"/>
        </w:rPr>
      </w:pPr>
      <w:proofErr w:type="gramStart"/>
      <w:r w:rsidRPr="00F30DC8">
        <w:rPr>
          <w:rFonts w:ascii="Times New Roman" w:hAnsi="Times New Roman" w:cs="Times New Roman"/>
          <w:sz w:val="24"/>
          <w:szCs w:val="24"/>
        </w:rPr>
        <w:t>Novan Ardi W</w:t>
      </w:r>
      <w:r w:rsidRPr="00F30DC8">
        <w:rPr>
          <w:rFonts w:ascii="Times New Roman" w:hAnsi="Times New Roman" w:cs="Times New Roman"/>
          <w:sz w:val="24"/>
          <w:szCs w:val="24"/>
          <w:lang w:val="id-ID"/>
        </w:rPr>
        <w:t>i</w:t>
      </w:r>
      <w:r w:rsidRPr="00F30DC8">
        <w:rPr>
          <w:rFonts w:ascii="Times New Roman" w:hAnsi="Times New Roman" w:cs="Times New Roman"/>
          <w:sz w:val="24"/>
          <w:szCs w:val="24"/>
        </w:rPr>
        <w:t>yani.</w:t>
      </w:r>
      <w:proofErr w:type="gramEnd"/>
      <w:r w:rsidRPr="00F30DC8">
        <w:rPr>
          <w:rFonts w:ascii="Times New Roman" w:hAnsi="Times New Roman" w:cs="Times New Roman"/>
          <w:sz w:val="24"/>
          <w:szCs w:val="24"/>
          <w:lang w:val="id-ID"/>
        </w:rPr>
        <w:t xml:space="preserve"> 2014. </w:t>
      </w:r>
      <w:r w:rsidRPr="00F30DC8">
        <w:rPr>
          <w:rFonts w:ascii="Times New Roman" w:hAnsi="Times New Roman" w:cs="Times New Roman"/>
          <w:i/>
          <w:sz w:val="24"/>
          <w:szCs w:val="24"/>
        </w:rPr>
        <w:t>Mengelola Dan Mengembangkan Kecer</w:t>
      </w:r>
      <w:r w:rsidRPr="00F30DC8">
        <w:rPr>
          <w:rFonts w:ascii="Times New Roman" w:hAnsi="Times New Roman" w:cs="Times New Roman"/>
          <w:i/>
          <w:sz w:val="24"/>
          <w:szCs w:val="24"/>
          <w:lang w:val="id-ID"/>
        </w:rPr>
        <w:t>d</w:t>
      </w:r>
      <w:r w:rsidRPr="00F30DC8">
        <w:rPr>
          <w:rFonts w:ascii="Times New Roman" w:hAnsi="Times New Roman" w:cs="Times New Roman"/>
          <w:i/>
          <w:sz w:val="24"/>
          <w:szCs w:val="24"/>
        </w:rPr>
        <w:t>a</w:t>
      </w:r>
      <w:r w:rsidRPr="00F30DC8">
        <w:rPr>
          <w:rFonts w:ascii="Times New Roman" w:hAnsi="Times New Roman" w:cs="Times New Roman"/>
          <w:i/>
          <w:sz w:val="24"/>
          <w:szCs w:val="24"/>
          <w:lang w:val="id-ID"/>
        </w:rPr>
        <w:t>s</w:t>
      </w:r>
      <w:r w:rsidRPr="00F30DC8">
        <w:rPr>
          <w:rFonts w:ascii="Times New Roman" w:hAnsi="Times New Roman" w:cs="Times New Roman"/>
          <w:i/>
          <w:sz w:val="24"/>
          <w:szCs w:val="24"/>
        </w:rPr>
        <w:t xml:space="preserve">an Sosial Dan Emosi Anak </w:t>
      </w:r>
      <w:proofErr w:type="gramStart"/>
      <w:r w:rsidRPr="00F30DC8">
        <w:rPr>
          <w:rFonts w:ascii="Times New Roman" w:hAnsi="Times New Roman" w:cs="Times New Roman"/>
          <w:i/>
          <w:sz w:val="24"/>
          <w:szCs w:val="24"/>
        </w:rPr>
        <w:t>Usia</w:t>
      </w:r>
      <w:proofErr w:type="gramEnd"/>
      <w:r w:rsidRPr="00F30DC8">
        <w:rPr>
          <w:rFonts w:ascii="Times New Roman" w:hAnsi="Times New Roman" w:cs="Times New Roman"/>
          <w:i/>
          <w:sz w:val="24"/>
          <w:szCs w:val="24"/>
        </w:rPr>
        <w:t xml:space="preserve"> Dini</w:t>
      </w:r>
      <w:r w:rsidRPr="00F30DC8">
        <w:rPr>
          <w:rFonts w:ascii="Times New Roman" w:hAnsi="Times New Roman" w:cs="Times New Roman"/>
          <w:sz w:val="24"/>
          <w:szCs w:val="24"/>
        </w:rPr>
        <w:t>. Yogyakarta: Ar-Ruzz Media.</w:t>
      </w:r>
    </w:p>
    <w:p w:rsidR="00AF5AC8" w:rsidRPr="00F30DC8" w:rsidRDefault="00AF5AC8" w:rsidP="00AF5AC8">
      <w:pPr>
        <w:pStyle w:val="FootnoteText"/>
        <w:spacing w:line="360" w:lineRule="auto"/>
        <w:ind w:left="720" w:hanging="720"/>
        <w:rPr>
          <w:rFonts w:ascii="Times New Roman" w:hAnsi="Times New Roman" w:cs="Times New Roman"/>
          <w:noProof/>
          <w:sz w:val="24"/>
          <w:szCs w:val="24"/>
          <w:lang w:val="id-ID"/>
        </w:rPr>
      </w:pPr>
      <w:r w:rsidRPr="00F30DC8">
        <w:rPr>
          <w:rFonts w:ascii="Times New Roman" w:hAnsi="Times New Roman" w:cs="Times New Roman"/>
          <w:noProof/>
          <w:sz w:val="24"/>
          <w:szCs w:val="24"/>
        </w:rPr>
        <w:t>Rahman, Jamal Abdur.</w:t>
      </w:r>
      <w:r w:rsidRPr="00F30DC8">
        <w:rPr>
          <w:rFonts w:ascii="Times New Roman" w:hAnsi="Times New Roman" w:cs="Times New Roman"/>
          <w:noProof/>
          <w:sz w:val="24"/>
          <w:szCs w:val="24"/>
          <w:lang w:val="id-ID"/>
        </w:rPr>
        <w:t xml:space="preserve"> 2005.</w:t>
      </w:r>
      <w:r w:rsidRPr="00F30DC8">
        <w:rPr>
          <w:rFonts w:ascii="Times New Roman" w:hAnsi="Times New Roman" w:cs="Times New Roman"/>
          <w:noProof/>
          <w:sz w:val="24"/>
          <w:szCs w:val="24"/>
        </w:rPr>
        <w:t xml:space="preserve"> </w:t>
      </w:r>
      <w:r w:rsidRPr="00F30DC8">
        <w:rPr>
          <w:rFonts w:ascii="Times New Roman" w:hAnsi="Times New Roman" w:cs="Times New Roman"/>
          <w:i/>
          <w:iCs/>
          <w:noProof/>
          <w:sz w:val="24"/>
          <w:szCs w:val="24"/>
        </w:rPr>
        <w:t>Tahapan Mendidik Anak Teladan Rasulullah.</w:t>
      </w:r>
      <w:r w:rsidRPr="00F30DC8">
        <w:rPr>
          <w:rFonts w:ascii="Times New Roman" w:hAnsi="Times New Roman" w:cs="Times New Roman"/>
          <w:noProof/>
          <w:sz w:val="24"/>
          <w:szCs w:val="24"/>
        </w:rPr>
        <w:t xml:space="preserve"> Bandung: Irsyad Baitus Salam</w:t>
      </w:r>
      <w:r w:rsidRPr="00F30DC8">
        <w:rPr>
          <w:rFonts w:ascii="Times New Roman" w:hAnsi="Times New Roman" w:cs="Times New Roman"/>
          <w:noProof/>
          <w:sz w:val="24"/>
          <w:szCs w:val="24"/>
          <w:lang w:val="id-ID"/>
        </w:rPr>
        <w:t>.</w:t>
      </w:r>
    </w:p>
    <w:p w:rsidR="00AF5AC8" w:rsidRPr="00F30DC8" w:rsidRDefault="00AF5AC8" w:rsidP="00AF5AC8">
      <w:pPr>
        <w:pStyle w:val="Bibliography"/>
        <w:spacing w:after="0" w:line="360" w:lineRule="auto"/>
        <w:rPr>
          <w:rFonts w:ascii="Times New Roman" w:hAnsi="Times New Roman" w:cs="Times New Roman"/>
          <w:sz w:val="24"/>
          <w:szCs w:val="24"/>
        </w:rPr>
      </w:pPr>
      <w:r w:rsidRPr="00F30DC8">
        <w:rPr>
          <w:rFonts w:ascii="Times New Roman" w:hAnsi="Times New Roman" w:cs="Times New Roman"/>
          <w:sz w:val="24"/>
          <w:szCs w:val="24"/>
        </w:rPr>
        <w:t xml:space="preserve">Ratna </w:t>
      </w:r>
      <w:proofErr w:type="gramStart"/>
      <w:r w:rsidRPr="00F30DC8">
        <w:rPr>
          <w:rFonts w:ascii="Times New Roman" w:hAnsi="Times New Roman" w:cs="Times New Roman"/>
          <w:sz w:val="24"/>
          <w:szCs w:val="24"/>
        </w:rPr>
        <w:t>Yudhawati,</w:t>
      </w:r>
      <w:proofErr w:type="gramEnd"/>
      <w:r w:rsidRPr="00F30DC8">
        <w:rPr>
          <w:rFonts w:ascii="Times New Roman" w:hAnsi="Times New Roman" w:cs="Times New Roman"/>
          <w:sz w:val="24"/>
          <w:szCs w:val="24"/>
        </w:rPr>
        <w:t xml:space="preserve"> and Dany Haryanto.</w:t>
      </w:r>
      <w:r w:rsidRPr="00F30DC8">
        <w:rPr>
          <w:rFonts w:ascii="Times New Roman" w:hAnsi="Times New Roman" w:cs="Times New Roman"/>
          <w:sz w:val="24"/>
          <w:szCs w:val="24"/>
          <w:lang w:val="id-ID"/>
        </w:rPr>
        <w:t xml:space="preserve"> 2011.</w:t>
      </w:r>
      <w:r w:rsidRPr="00F30DC8">
        <w:rPr>
          <w:rFonts w:ascii="Times New Roman" w:hAnsi="Times New Roman" w:cs="Times New Roman"/>
          <w:sz w:val="24"/>
          <w:szCs w:val="24"/>
        </w:rPr>
        <w:t xml:space="preserve"> </w:t>
      </w:r>
      <w:proofErr w:type="gramStart"/>
      <w:r w:rsidRPr="00F30DC8">
        <w:rPr>
          <w:rFonts w:ascii="Times New Roman" w:hAnsi="Times New Roman" w:cs="Times New Roman"/>
          <w:i/>
          <w:sz w:val="24"/>
          <w:szCs w:val="24"/>
        </w:rPr>
        <w:t>Teori-Teori Dasar Psikologi Pendidikan</w:t>
      </w:r>
      <w:r w:rsidRPr="00F30DC8">
        <w:rPr>
          <w:rFonts w:ascii="Times New Roman" w:hAnsi="Times New Roman" w:cs="Times New Roman"/>
          <w:sz w:val="24"/>
          <w:szCs w:val="24"/>
        </w:rPr>
        <w:t>.</w:t>
      </w:r>
      <w:proofErr w:type="gramEnd"/>
      <w:r w:rsidRPr="00F30DC8">
        <w:rPr>
          <w:rFonts w:ascii="Times New Roman" w:hAnsi="Times New Roman" w:cs="Times New Roman"/>
          <w:sz w:val="24"/>
          <w:szCs w:val="24"/>
        </w:rPr>
        <w:t xml:space="preserve"> Jakarta: Prestasi Pustaka.</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noProof/>
          <w:sz w:val="24"/>
          <w:szCs w:val="24"/>
        </w:rPr>
        <w:t>Santrock</w:t>
      </w:r>
      <w:r w:rsidRPr="00F30DC8">
        <w:rPr>
          <w:rFonts w:ascii="Times New Roman" w:hAnsi="Times New Roman" w:cs="Times New Roman"/>
          <w:noProof/>
          <w:sz w:val="24"/>
          <w:szCs w:val="24"/>
          <w:lang w:val="id-ID"/>
        </w:rPr>
        <w:t>. 2002.</w:t>
      </w:r>
      <w:r w:rsidRPr="00F30DC8">
        <w:rPr>
          <w:rFonts w:ascii="Times New Roman" w:hAnsi="Times New Roman" w:cs="Times New Roman"/>
          <w:noProof/>
          <w:sz w:val="24"/>
          <w:szCs w:val="24"/>
        </w:rPr>
        <w:t xml:space="preserve"> </w:t>
      </w:r>
      <w:r w:rsidRPr="00F30DC8">
        <w:rPr>
          <w:rFonts w:ascii="Times New Roman" w:hAnsi="Times New Roman" w:cs="Times New Roman"/>
          <w:i/>
          <w:iCs/>
          <w:noProof/>
          <w:sz w:val="24"/>
          <w:szCs w:val="24"/>
        </w:rPr>
        <w:t>Perkembangan Anak Jilid 1</w:t>
      </w:r>
      <w:r w:rsidRPr="00F30DC8">
        <w:rPr>
          <w:rFonts w:ascii="Times New Roman" w:hAnsi="Times New Roman" w:cs="Times New Roman"/>
          <w:i/>
          <w:iCs/>
          <w:noProof/>
          <w:sz w:val="24"/>
          <w:szCs w:val="24"/>
          <w:lang w:val="id-ID"/>
        </w:rPr>
        <w:t>.</w:t>
      </w:r>
      <w:r w:rsidRPr="00F30DC8">
        <w:rPr>
          <w:rFonts w:ascii="Times New Roman" w:hAnsi="Times New Roman" w:cs="Times New Roman"/>
          <w:noProof/>
          <w:sz w:val="24"/>
          <w:szCs w:val="24"/>
        </w:rPr>
        <w:t xml:space="preserve"> Jakarta: PT Erlangga.</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noProof/>
          <w:sz w:val="24"/>
          <w:szCs w:val="24"/>
        </w:rPr>
        <w:t>Schneider</w:t>
      </w:r>
      <w:r w:rsidRPr="00F30DC8">
        <w:rPr>
          <w:rFonts w:ascii="Times New Roman" w:hAnsi="Times New Roman" w:cs="Times New Roman"/>
          <w:noProof/>
          <w:sz w:val="24"/>
          <w:szCs w:val="24"/>
          <w:lang w:val="id-ID"/>
        </w:rPr>
        <w:t>. 1964.</w:t>
      </w:r>
      <w:r w:rsidRPr="00F30DC8">
        <w:rPr>
          <w:rFonts w:ascii="Times New Roman" w:hAnsi="Times New Roman" w:cs="Times New Roman"/>
          <w:noProof/>
          <w:sz w:val="24"/>
          <w:szCs w:val="24"/>
        </w:rPr>
        <w:t xml:space="preserve"> </w:t>
      </w:r>
      <w:r w:rsidRPr="00F30DC8">
        <w:rPr>
          <w:rFonts w:ascii="Times New Roman" w:hAnsi="Times New Roman" w:cs="Times New Roman"/>
          <w:i/>
          <w:iCs/>
          <w:noProof/>
          <w:sz w:val="24"/>
          <w:szCs w:val="24"/>
        </w:rPr>
        <w:t>Personal Adjustment and Mental Health</w:t>
      </w:r>
      <w:r w:rsidRPr="00F30DC8">
        <w:rPr>
          <w:rFonts w:ascii="Times New Roman" w:hAnsi="Times New Roman" w:cs="Times New Roman"/>
          <w:i/>
          <w:iCs/>
          <w:noProof/>
          <w:sz w:val="24"/>
          <w:szCs w:val="24"/>
          <w:lang w:val="id-ID"/>
        </w:rPr>
        <w:t>.</w:t>
      </w:r>
      <w:r w:rsidRPr="00F30DC8">
        <w:rPr>
          <w:rFonts w:ascii="Times New Roman" w:hAnsi="Times New Roman" w:cs="Times New Roman"/>
          <w:noProof/>
          <w:sz w:val="24"/>
          <w:szCs w:val="24"/>
        </w:rPr>
        <w:t xml:space="preserve"> New York: Winston.</w:t>
      </w:r>
    </w:p>
    <w:p w:rsidR="00AF5AC8" w:rsidRPr="00F30DC8" w:rsidRDefault="00AF5AC8" w:rsidP="00AF5AC8">
      <w:pPr>
        <w:autoSpaceDE w:val="0"/>
        <w:autoSpaceDN w:val="0"/>
        <w:adjustRightInd w:val="0"/>
        <w:ind w:left="720" w:hanging="720"/>
        <w:rPr>
          <w:rFonts w:ascii="Times New Roman" w:hAnsi="Times New Roman" w:cs="Times New Roman"/>
          <w:i/>
          <w:iCs/>
          <w:sz w:val="24"/>
          <w:szCs w:val="20"/>
          <w:lang w:val="id-ID"/>
        </w:rPr>
      </w:pPr>
      <w:proofErr w:type="gramStart"/>
      <w:r w:rsidRPr="00F30DC8">
        <w:rPr>
          <w:rFonts w:ascii="Times New Roman" w:hAnsi="Times New Roman" w:cs="Times New Roman"/>
          <w:sz w:val="24"/>
          <w:szCs w:val="20"/>
        </w:rPr>
        <w:t>Slameto</w:t>
      </w:r>
      <w:r w:rsidRPr="00F30DC8">
        <w:rPr>
          <w:rFonts w:ascii="Times New Roman" w:hAnsi="Times New Roman" w:cs="Times New Roman"/>
          <w:sz w:val="24"/>
          <w:szCs w:val="20"/>
          <w:lang w:val="id-ID"/>
        </w:rPr>
        <w:t>.</w:t>
      </w:r>
      <w:proofErr w:type="gramEnd"/>
      <w:r w:rsidRPr="00F30DC8">
        <w:rPr>
          <w:rFonts w:ascii="Times New Roman" w:hAnsi="Times New Roman" w:cs="Times New Roman"/>
          <w:sz w:val="24"/>
          <w:szCs w:val="20"/>
          <w:lang w:val="id-ID"/>
        </w:rPr>
        <w:t xml:space="preserve"> 2010.</w:t>
      </w:r>
      <w:r w:rsidRPr="00F30DC8">
        <w:rPr>
          <w:rFonts w:ascii="Times New Roman" w:hAnsi="Times New Roman" w:cs="Times New Roman"/>
          <w:sz w:val="24"/>
          <w:szCs w:val="20"/>
        </w:rPr>
        <w:t xml:space="preserve"> </w:t>
      </w:r>
      <w:proofErr w:type="gramStart"/>
      <w:r w:rsidRPr="00F30DC8">
        <w:rPr>
          <w:rFonts w:ascii="Times New Roman" w:hAnsi="Times New Roman" w:cs="Times New Roman"/>
          <w:i/>
          <w:iCs/>
          <w:sz w:val="24"/>
          <w:szCs w:val="20"/>
        </w:rPr>
        <w:t xml:space="preserve">Belajar dan </w:t>
      </w:r>
      <w:r w:rsidR="00DB2CC1">
        <w:rPr>
          <w:rFonts w:ascii="Times New Roman" w:hAnsi="Times New Roman" w:cs="Times New Roman"/>
          <w:i/>
          <w:iCs/>
          <w:sz w:val="24"/>
          <w:szCs w:val="20"/>
        </w:rPr>
        <w:t>factor</w:t>
      </w:r>
      <w:r w:rsidR="00DB2CC1">
        <w:rPr>
          <w:rFonts w:ascii="Times New Roman" w:hAnsi="Times New Roman" w:cs="Times New Roman"/>
          <w:i/>
          <w:iCs/>
          <w:sz w:val="24"/>
          <w:szCs w:val="20"/>
          <w:lang w:val="id-ID"/>
        </w:rPr>
        <w:t>-</w:t>
      </w:r>
      <w:r w:rsidRPr="00F30DC8">
        <w:rPr>
          <w:rFonts w:ascii="Times New Roman" w:hAnsi="Times New Roman" w:cs="Times New Roman"/>
          <w:i/>
          <w:iCs/>
          <w:sz w:val="24"/>
          <w:szCs w:val="20"/>
        </w:rPr>
        <w:t>faktor yang mempengaruhinya</w:t>
      </w:r>
      <w:r w:rsidRPr="00F30DC8">
        <w:rPr>
          <w:rFonts w:ascii="Times New Roman" w:hAnsi="Times New Roman" w:cs="Times New Roman"/>
          <w:sz w:val="24"/>
          <w:szCs w:val="20"/>
          <w:lang w:val="id-ID"/>
        </w:rPr>
        <w:t>.</w:t>
      </w:r>
      <w:proofErr w:type="gramEnd"/>
      <w:r w:rsidRPr="00F30DC8">
        <w:rPr>
          <w:rFonts w:ascii="Times New Roman" w:hAnsi="Times New Roman" w:cs="Times New Roman"/>
          <w:sz w:val="24"/>
          <w:szCs w:val="20"/>
          <w:lang w:val="id-ID"/>
        </w:rPr>
        <w:t xml:space="preserve"> </w:t>
      </w:r>
      <w:r w:rsidRPr="00F30DC8">
        <w:rPr>
          <w:rFonts w:ascii="Times New Roman" w:hAnsi="Times New Roman" w:cs="Times New Roman"/>
          <w:sz w:val="24"/>
          <w:szCs w:val="20"/>
        </w:rPr>
        <w:t>Jakarta: Rineka Cipt</w:t>
      </w:r>
      <w:r w:rsidRPr="00F30DC8">
        <w:rPr>
          <w:rFonts w:ascii="Times New Roman" w:hAnsi="Times New Roman" w:cs="Times New Roman"/>
          <w:sz w:val="24"/>
          <w:szCs w:val="20"/>
          <w:lang w:val="id-ID"/>
        </w:rPr>
        <w:t>a.</w:t>
      </w:r>
    </w:p>
    <w:p w:rsidR="00AF5AC8" w:rsidRPr="00F30DC8" w:rsidRDefault="00AF5AC8" w:rsidP="00AF5AC8">
      <w:pPr>
        <w:pStyle w:val="FootnoteText"/>
        <w:spacing w:line="360" w:lineRule="auto"/>
        <w:ind w:left="720" w:hanging="720"/>
        <w:rPr>
          <w:rFonts w:ascii="Times New Roman" w:hAnsi="Times New Roman" w:cs="Times New Roman"/>
          <w:sz w:val="24"/>
          <w:szCs w:val="24"/>
          <w:lang w:val="id-ID"/>
        </w:rPr>
      </w:pPr>
      <w:r w:rsidRPr="00F30DC8">
        <w:rPr>
          <w:rFonts w:ascii="Times New Roman" w:hAnsi="Times New Roman" w:cs="Times New Roman"/>
          <w:noProof/>
          <w:sz w:val="24"/>
          <w:szCs w:val="24"/>
        </w:rPr>
        <w:t>Sudarwan Danim dan Khairil</w:t>
      </w:r>
      <w:r w:rsidRPr="00F30DC8">
        <w:rPr>
          <w:rFonts w:ascii="Times New Roman" w:hAnsi="Times New Roman" w:cs="Times New Roman"/>
          <w:noProof/>
          <w:sz w:val="24"/>
          <w:szCs w:val="24"/>
          <w:lang w:val="id-ID"/>
        </w:rPr>
        <w:t>. 2014.</w:t>
      </w:r>
      <w:r w:rsidRPr="00F30DC8">
        <w:rPr>
          <w:rFonts w:ascii="Times New Roman" w:hAnsi="Times New Roman" w:cs="Times New Roman"/>
          <w:i/>
          <w:iCs/>
          <w:noProof/>
          <w:sz w:val="24"/>
          <w:szCs w:val="24"/>
        </w:rPr>
        <w:t xml:space="preserve"> Psikologi Pendidikan (Dalam Perspektif Baru), </w:t>
      </w:r>
      <w:r w:rsidRPr="00F30DC8">
        <w:rPr>
          <w:rFonts w:ascii="Times New Roman" w:hAnsi="Times New Roman" w:cs="Times New Roman"/>
          <w:noProof/>
          <w:sz w:val="24"/>
          <w:szCs w:val="24"/>
        </w:rPr>
        <w:t>Bandung: Alfabeta</w:t>
      </w:r>
      <w:r w:rsidRPr="00F30DC8">
        <w:rPr>
          <w:rFonts w:ascii="Times New Roman" w:hAnsi="Times New Roman" w:cs="Times New Roman"/>
          <w:noProof/>
          <w:sz w:val="24"/>
          <w:szCs w:val="24"/>
          <w:lang w:val="id-ID"/>
        </w:rPr>
        <w:t>.</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noProof/>
          <w:sz w:val="24"/>
          <w:szCs w:val="24"/>
        </w:rPr>
        <w:t>Sukaimi, Syafiah</w:t>
      </w:r>
      <w:r w:rsidRPr="00F30DC8">
        <w:rPr>
          <w:rFonts w:ascii="Times New Roman" w:hAnsi="Times New Roman" w:cs="Times New Roman"/>
          <w:noProof/>
          <w:sz w:val="24"/>
          <w:szCs w:val="24"/>
          <w:lang w:val="id-ID"/>
        </w:rPr>
        <w:t>.</w:t>
      </w:r>
      <w:r w:rsidRPr="00F30DC8">
        <w:rPr>
          <w:rFonts w:ascii="Times New Roman" w:hAnsi="Times New Roman" w:cs="Times New Roman"/>
          <w:noProof/>
          <w:sz w:val="24"/>
          <w:szCs w:val="24"/>
        </w:rPr>
        <w:t xml:space="preserve"> </w:t>
      </w:r>
      <w:r w:rsidRPr="00F30DC8">
        <w:rPr>
          <w:rFonts w:ascii="Times New Roman" w:hAnsi="Times New Roman" w:cs="Times New Roman"/>
          <w:i/>
          <w:noProof/>
          <w:sz w:val="24"/>
          <w:szCs w:val="24"/>
        </w:rPr>
        <w:t>Peran Orang Tua Dalam Pembentukan Kepribadian Anak: Tinjauan Psikologi Perkembangan Islam</w:t>
      </w:r>
      <w:r w:rsidRPr="00F30DC8">
        <w:rPr>
          <w:rFonts w:ascii="Times New Roman" w:hAnsi="Times New Roman" w:cs="Times New Roman"/>
          <w:noProof/>
          <w:sz w:val="24"/>
          <w:szCs w:val="24"/>
        </w:rPr>
        <w:t xml:space="preserve">. </w:t>
      </w:r>
      <w:r w:rsidRPr="00F30DC8">
        <w:rPr>
          <w:rFonts w:ascii="Times New Roman" w:hAnsi="Times New Roman" w:cs="Times New Roman"/>
          <w:noProof/>
          <w:sz w:val="24"/>
          <w:szCs w:val="24"/>
          <w:lang w:val="id-ID"/>
        </w:rPr>
        <w:t xml:space="preserve">Jurnal </w:t>
      </w:r>
      <w:r w:rsidRPr="00F30DC8">
        <w:rPr>
          <w:rFonts w:ascii="Times New Roman" w:hAnsi="Times New Roman" w:cs="Times New Roman"/>
          <w:i/>
          <w:iCs/>
          <w:noProof/>
          <w:sz w:val="24"/>
          <w:szCs w:val="24"/>
        </w:rPr>
        <w:t>Marwah</w:t>
      </w:r>
      <w:r w:rsidRPr="00F30DC8">
        <w:rPr>
          <w:rFonts w:ascii="Times New Roman" w:hAnsi="Times New Roman" w:cs="Times New Roman"/>
          <w:noProof/>
          <w:sz w:val="24"/>
          <w:szCs w:val="24"/>
        </w:rPr>
        <w:t>, Vol</w:t>
      </w:r>
      <w:r w:rsidRPr="00F30DC8">
        <w:rPr>
          <w:rFonts w:ascii="Times New Roman" w:hAnsi="Times New Roman" w:cs="Times New Roman"/>
          <w:noProof/>
          <w:sz w:val="24"/>
          <w:szCs w:val="24"/>
          <w:lang w:val="id-ID"/>
        </w:rPr>
        <w:t>.</w:t>
      </w:r>
      <w:r w:rsidRPr="00F30DC8">
        <w:rPr>
          <w:rFonts w:ascii="Times New Roman" w:hAnsi="Times New Roman" w:cs="Times New Roman"/>
          <w:noProof/>
          <w:sz w:val="24"/>
          <w:szCs w:val="24"/>
        </w:rPr>
        <w:t xml:space="preserve"> XII, No 01, 2013</w:t>
      </w:r>
      <w:r w:rsidRPr="00F30DC8">
        <w:rPr>
          <w:rFonts w:ascii="Times New Roman" w:hAnsi="Times New Roman" w:cs="Times New Roman"/>
          <w:noProof/>
          <w:sz w:val="24"/>
          <w:szCs w:val="24"/>
          <w:lang w:val="id-ID"/>
        </w:rPr>
        <w:t>.</w:t>
      </w:r>
      <w:r w:rsidRPr="00F30DC8">
        <w:rPr>
          <w:rFonts w:ascii="Times New Roman" w:hAnsi="Times New Roman" w:cs="Times New Roman"/>
          <w:noProof/>
          <w:sz w:val="24"/>
          <w:szCs w:val="24"/>
        </w:rPr>
        <w:t xml:space="preserve"> </w:t>
      </w:r>
    </w:p>
    <w:p w:rsidR="00AF5AC8" w:rsidRPr="00F30DC8" w:rsidRDefault="00AF5AC8" w:rsidP="00AF5AC8">
      <w:pPr>
        <w:pStyle w:val="FootnoteText"/>
        <w:spacing w:line="360" w:lineRule="auto"/>
        <w:ind w:left="720" w:hanging="720"/>
        <w:rPr>
          <w:rFonts w:ascii="Times New Roman" w:hAnsi="Times New Roman" w:cs="Times New Roman"/>
          <w:sz w:val="24"/>
          <w:szCs w:val="24"/>
        </w:rPr>
      </w:pPr>
      <w:r w:rsidRPr="00F30DC8">
        <w:rPr>
          <w:rFonts w:ascii="Times New Roman" w:hAnsi="Times New Roman" w:cs="Times New Roman"/>
          <w:noProof/>
          <w:sz w:val="24"/>
          <w:szCs w:val="24"/>
        </w:rPr>
        <w:t xml:space="preserve">Suwarno, </w:t>
      </w:r>
      <w:r w:rsidRPr="00F30DC8">
        <w:rPr>
          <w:rFonts w:ascii="Times New Roman" w:hAnsi="Times New Roman" w:cs="Times New Roman"/>
          <w:i/>
          <w:iCs/>
          <w:noProof/>
          <w:sz w:val="24"/>
          <w:szCs w:val="24"/>
        </w:rPr>
        <w:t>Pengatar Umum Pendidikan,</w:t>
      </w:r>
      <w:r w:rsidRPr="00F30DC8">
        <w:rPr>
          <w:rFonts w:ascii="Times New Roman" w:hAnsi="Times New Roman" w:cs="Times New Roman"/>
          <w:noProof/>
          <w:sz w:val="24"/>
          <w:szCs w:val="24"/>
        </w:rPr>
        <w:t xml:space="preserve"> Jakarta: Rineka Cipta, 1992.</w:t>
      </w:r>
    </w:p>
    <w:p w:rsidR="00AF5AC8" w:rsidRPr="00F30DC8" w:rsidRDefault="00AF5AC8" w:rsidP="00AF5AC8">
      <w:pPr>
        <w:pStyle w:val="FootnoteText"/>
        <w:spacing w:line="360" w:lineRule="auto"/>
        <w:ind w:left="720" w:hanging="720"/>
        <w:rPr>
          <w:rFonts w:ascii="Times New Roman" w:hAnsi="Times New Roman" w:cs="Times New Roman"/>
          <w:sz w:val="24"/>
        </w:rPr>
      </w:pPr>
      <w:r w:rsidRPr="00F30DC8">
        <w:rPr>
          <w:rFonts w:ascii="Times New Roman" w:hAnsi="Times New Roman" w:cs="Times New Roman"/>
          <w:sz w:val="24"/>
        </w:rPr>
        <w:t>Syaikh Jaman Abdurrahman</w:t>
      </w:r>
      <w:r w:rsidRPr="00F30DC8">
        <w:rPr>
          <w:rFonts w:ascii="Times New Roman" w:hAnsi="Times New Roman" w:cs="Times New Roman"/>
          <w:sz w:val="24"/>
          <w:lang w:val="id-ID"/>
        </w:rPr>
        <w:t>. 2013.</w:t>
      </w:r>
      <w:r w:rsidRPr="00F30DC8">
        <w:rPr>
          <w:rFonts w:ascii="Times New Roman" w:hAnsi="Times New Roman" w:cs="Times New Roman"/>
          <w:sz w:val="24"/>
        </w:rPr>
        <w:t xml:space="preserve"> </w:t>
      </w:r>
      <w:proofErr w:type="gramStart"/>
      <w:r w:rsidRPr="00F30DC8">
        <w:rPr>
          <w:rFonts w:ascii="Times New Roman" w:hAnsi="Times New Roman" w:cs="Times New Roman"/>
          <w:i/>
          <w:sz w:val="24"/>
        </w:rPr>
        <w:t>Islamic Parenting (pendidikan anak metode Nabi)</w:t>
      </w:r>
      <w:r w:rsidRPr="00F30DC8">
        <w:rPr>
          <w:rFonts w:ascii="Times New Roman" w:hAnsi="Times New Roman" w:cs="Times New Roman"/>
          <w:sz w:val="24"/>
          <w:lang w:val="id-ID"/>
        </w:rPr>
        <w:t>.</w:t>
      </w:r>
      <w:proofErr w:type="gramEnd"/>
      <w:r w:rsidRPr="00F30DC8">
        <w:rPr>
          <w:rFonts w:ascii="Times New Roman" w:hAnsi="Times New Roman" w:cs="Times New Roman"/>
          <w:sz w:val="24"/>
          <w:lang w:val="id-ID"/>
        </w:rPr>
        <w:t xml:space="preserve"> </w:t>
      </w:r>
      <w:r w:rsidRPr="00F30DC8">
        <w:rPr>
          <w:rFonts w:ascii="Times New Roman" w:hAnsi="Times New Roman" w:cs="Times New Roman"/>
          <w:sz w:val="24"/>
        </w:rPr>
        <w:t>Solo: Aqwam</w:t>
      </w:r>
      <w:r w:rsidRPr="00F30DC8">
        <w:rPr>
          <w:rFonts w:ascii="Times New Roman" w:hAnsi="Times New Roman" w:cs="Times New Roman"/>
          <w:sz w:val="24"/>
          <w:lang w:val="id-ID"/>
        </w:rPr>
        <w:t>.</w:t>
      </w:r>
      <w:r w:rsidRPr="00F30DC8">
        <w:rPr>
          <w:rFonts w:ascii="Times New Roman" w:hAnsi="Times New Roman" w:cs="Times New Roman"/>
          <w:sz w:val="24"/>
        </w:rPr>
        <w:t xml:space="preserve"> </w:t>
      </w:r>
    </w:p>
    <w:p w:rsidR="00AF5AC8" w:rsidRPr="00F30DC8" w:rsidRDefault="00F30DC8" w:rsidP="00AF5AC8">
      <w:pPr>
        <w:pStyle w:val="FootnoteText"/>
        <w:spacing w:line="360" w:lineRule="auto"/>
        <w:ind w:left="720" w:hanging="720"/>
        <w:rPr>
          <w:rFonts w:ascii="Times New Roman" w:hAnsi="Times New Roman" w:cs="Times New Roman"/>
          <w:sz w:val="24"/>
          <w:szCs w:val="24"/>
        </w:rPr>
      </w:pPr>
      <w:r>
        <w:rPr>
          <w:rFonts w:ascii="Times New Roman" w:hAnsi="Times New Roman" w:cs="Times New Roman"/>
          <w:noProof/>
          <w:sz w:val="24"/>
          <w:szCs w:val="24"/>
        </w:rPr>
        <w:t xml:space="preserve">Taubah, Mufatihatut, </w:t>
      </w:r>
      <w:r w:rsidR="00AF5AC8" w:rsidRPr="00F30DC8">
        <w:rPr>
          <w:rFonts w:ascii="Times New Roman" w:hAnsi="Times New Roman" w:cs="Times New Roman"/>
          <w:i/>
          <w:noProof/>
          <w:sz w:val="24"/>
          <w:szCs w:val="24"/>
        </w:rPr>
        <w:t>Pendidikan Anak D</w:t>
      </w:r>
      <w:r w:rsidRPr="00F30DC8">
        <w:rPr>
          <w:rFonts w:ascii="Times New Roman" w:hAnsi="Times New Roman" w:cs="Times New Roman"/>
          <w:i/>
          <w:noProof/>
          <w:sz w:val="24"/>
          <w:szCs w:val="24"/>
        </w:rPr>
        <w:t>alam Keluarga Perspektif Islam</w:t>
      </w:r>
      <w:r>
        <w:rPr>
          <w:rFonts w:ascii="Times New Roman" w:hAnsi="Times New Roman" w:cs="Times New Roman"/>
          <w:noProof/>
          <w:sz w:val="24"/>
          <w:szCs w:val="24"/>
          <w:lang w:val="id-ID"/>
        </w:rPr>
        <w:t>.</w:t>
      </w:r>
      <w:r w:rsidR="00AF5AC8" w:rsidRPr="00F30DC8">
        <w:rPr>
          <w:rFonts w:ascii="Times New Roman" w:hAnsi="Times New Roman" w:cs="Times New Roman"/>
          <w:noProof/>
          <w:sz w:val="24"/>
          <w:szCs w:val="24"/>
        </w:rPr>
        <w:t xml:space="preserve"> </w:t>
      </w:r>
      <w:r w:rsidR="00AF5AC8" w:rsidRPr="00F30DC8">
        <w:rPr>
          <w:rFonts w:ascii="Times New Roman" w:hAnsi="Times New Roman" w:cs="Times New Roman"/>
          <w:i/>
          <w:iCs/>
          <w:noProof/>
          <w:sz w:val="24"/>
          <w:szCs w:val="24"/>
        </w:rPr>
        <w:t xml:space="preserve">Jurnal </w:t>
      </w:r>
      <w:r w:rsidR="00AF5AC8" w:rsidRPr="00F30DC8">
        <w:rPr>
          <w:rFonts w:ascii="Times New Roman" w:hAnsi="Times New Roman" w:cs="Times New Roman"/>
          <w:iCs/>
          <w:noProof/>
          <w:sz w:val="24"/>
          <w:szCs w:val="24"/>
        </w:rPr>
        <w:t>Pendidikan Agama Islam</w:t>
      </w:r>
      <w:r w:rsidR="00AF5AC8" w:rsidRPr="00F30DC8">
        <w:rPr>
          <w:rFonts w:ascii="Times New Roman" w:hAnsi="Times New Roman" w:cs="Times New Roman"/>
          <w:noProof/>
          <w:sz w:val="24"/>
          <w:szCs w:val="24"/>
        </w:rPr>
        <w:t>, Vol 3, No 01. 2015</w:t>
      </w:r>
    </w:p>
    <w:p w:rsidR="00067BFB" w:rsidRPr="00F30DC8" w:rsidRDefault="00AF5AC8" w:rsidP="008B1AD3">
      <w:pPr>
        <w:pStyle w:val="FootnoteText"/>
        <w:spacing w:line="360" w:lineRule="auto"/>
        <w:ind w:left="720" w:hanging="720"/>
        <w:rPr>
          <w:rFonts w:ascii="Times New Roman" w:eastAsia="Times New Roman" w:hAnsi="Times New Roman" w:cs="Times New Roman"/>
          <w:sz w:val="24"/>
          <w:szCs w:val="24"/>
          <w:lang w:val="id-ID" w:eastAsia="id-ID"/>
        </w:rPr>
      </w:pPr>
      <w:r w:rsidRPr="00F30DC8">
        <w:rPr>
          <w:rFonts w:ascii="Times New Roman" w:eastAsia="Times New Roman" w:hAnsi="Times New Roman" w:cs="Times New Roman"/>
          <w:sz w:val="24"/>
          <w:szCs w:val="24"/>
          <w:lang w:eastAsia="id-ID"/>
        </w:rPr>
        <w:t>Undang-Undang No. 20 Tahun 2003 tentang Sis</w:t>
      </w:r>
      <w:bookmarkStart w:id="1" w:name="_GoBack"/>
      <w:bookmarkEnd w:id="1"/>
      <w:r w:rsidRPr="00F30DC8">
        <w:rPr>
          <w:rFonts w:ascii="Times New Roman" w:eastAsia="Times New Roman" w:hAnsi="Times New Roman" w:cs="Times New Roman"/>
          <w:sz w:val="24"/>
          <w:szCs w:val="24"/>
          <w:lang w:eastAsia="id-ID"/>
        </w:rPr>
        <w:t>tem Pendidikan Nasional</w:t>
      </w:r>
    </w:p>
    <w:sectPr w:rsidR="00067BFB" w:rsidRPr="00F30DC8" w:rsidSect="007A7B0E">
      <w:footerReference w:type="default" r:id="rId10"/>
      <w:pgSz w:w="11907" w:h="16840" w:code="9"/>
      <w:pgMar w:top="1701"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6EC0" w:rsidRDefault="00D96EC0" w:rsidP="005E5A3D">
      <w:pPr>
        <w:spacing w:line="240" w:lineRule="auto"/>
      </w:pPr>
      <w:r>
        <w:separator/>
      </w:r>
    </w:p>
  </w:endnote>
  <w:endnote w:type="continuationSeparator" w:id="0">
    <w:p w:rsidR="00D96EC0" w:rsidRDefault="00D96EC0" w:rsidP="005E5A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0622"/>
      <w:docPartObj>
        <w:docPartGallery w:val="Page Numbers (Bottom of Page)"/>
        <w:docPartUnique/>
      </w:docPartObj>
    </w:sdtPr>
    <w:sdtEndPr/>
    <w:sdtContent>
      <w:p w:rsidR="008C7941" w:rsidRDefault="00CC3996">
        <w:pPr>
          <w:pStyle w:val="Footer"/>
          <w:jc w:val="center"/>
        </w:pPr>
        <w:r>
          <w:fldChar w:fldCharType="begin"/>
        </w:r>
        <w:r>
          <w:instrText xml:space="preserve"> PAGE   \* MERGEFORMAT </w:instrText>
        </w:r>
        <w:r>
          <w:fldChar w:fldCharType="separate"/>
        </w:r>
        <w:r w:rsidR="00971D21">
          <w:rPr>
            <w:noProof/>
          </w:rPr>
          <w:t>18</w:t>
        </w:r>
        <w:r>
          <w:rPr>
            <w:noProof/>
          </w:rPr>
          <w:fldChar w:fldCharType="end"/>
        </w:r>
      </w:p>
    </w:sdtContent>
  </w:sdt>
  <w:p w:rsidR="00695E72" w:rsidRDefault="00695E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6EC0" w:rsidRDefault="00D96EC0" w:rsidP="005E5A3D">
      <w:pPr>
        <w:spacing w:line="240" w:lineRule="auto"/>
      </w:pPr>
      <w:r>
        <w:separator/>
      </w:r>
    </w:p>
  </w:footnote>
  <w:footnote w:type="continuationSeparator" w:id="0">
    <w:p w:rsidR="00D96EC0" w:rsidRDefault="00D96EC0" w:rsidP="005E5A3D">
      <w:pPr>
        <w:spacing w:line="240" w:lineRule="auto"/>
      </w:pPr>
      <w:r>
        <w:continuationSeparator/>
      </w:r>
    </w:p>
  </w:footnote>
  <w:footnote w:id="1">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James Gordon dan Clapp, </w:t>
      </w:r>
      <w:r w:rsidRPr="008B1AD3">
        <w:rPr>
          <w:rFonts w:ascii="Times New Roman" w:hAnsi="Times New Roman" w:cs="Times New Roman"/>
          <w:i/>
          <w:iCs/>
          <w:noProof/>
        </w:rPr>
        <w:t>The Encyclopedia of Philosophy.</w:t>
      </w:r>
      <w:r w:rsidRPr="008B1AD3">
        <w:rPr>
          <w:rFonts w:ascii="Times New Roman" w:hAnsi="Times New Roman" w:cs="Times New Roman"/>
          <w:noProof/>
        </w:rPr>
        <w:t xml:space="preserve"> (New York: Simon and Schuster and Prencite Hall International, 1996), hlm. 198.</w:t>
      </w:r>
    </w:p>
  </w:footnote>
  <w:footnote w:id="2">
    <w:p w:rsidR="005F68F1" w:rsidRPr="008B1AD3" w:rsidRDefault="005F68F1" w:rsidP="0047238F">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eastAsia="Times New Roman" w:hAnsi="Times New Roman" w:cs="Times New Roman"/>
          <w:lang w:eastAsia="id-ID"/>
        </w:rPr>
        <w:t>Undang-Undang No. 20 Tahun 2003 tentang Sistem Pendidikan Nasional</w:t>
      </w:r>
      <w:r w:rsidRPr="008B1AD3">
        <w:rPr>
          <w:rFonts w:ascii="Times New Roman" w:eastAsia="Times New Roman" w:hAnsi="Times New Roman" w:cs="Times New Roman"/>
          <w:lang w:val="id-ID" w:eastAsia="id-ID"/>
        </w:rPr>
        <w:t xml:space="preserve"> pasal 3 yang berbunyi: “</w:t>
      </w:r>
      <w:r w:rsidRPr="008B1AD3">
        <w:rPr>
          <w:rFonts w:ascii="Times New Roman" w:eastAsia="Times New Roman" w:hAnsi="Times New Roman" w:cs="Times New Roman"/>
          <w:lang w:eastAsia="id-ID"/>
        </w:rPr>
        <w:t>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r w:rsidRPr="008B1AD3">
        <w:rPr>
          <w:rFonts w:ascii="Times New Roman" w:eastAsia="Times New Roman" w:hAnsi="Times New Roman" w:cs="Times New Roman"/>
          <w:lang w:val="id-ID" w:eastAsia="id-ID"/>
        </w:rPr>
        <w:t>.</w:t>
      </w:r>
      <w:r w:rsidRPr="008B1AD3">
        <w:rPr>
          <w:rFonts w:ascii="Times New Roman" w:eastAsia="Times New Roman" w:hAnsi="Times New Roman" w:cs="Times New Roman"/>
          <w:i/>
          <w:iCs/>
          <w:lang w:val="id-ID" w:eastAsia="id-ID"/>
        </w:rPr>
        <w:t>”</w:t>
      </w:r>
    </w:p>
  </w:footnote>
  <w:footnote w:id="3">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pt-BR"/>
        </w:rPr>
        <w:t xml:space="preserve">Helmawati, </w:t>
      </w:r>
      <w:r w:rsidRPr="008B1AD3">
        <w:rPr>
          <w:rFonts w:ascii="Times New Roman" w:hAnsi="Times New Roman" w:cs="Times New Roman"/>
          <w:i/>
          <w:iCs/>
          <w:lang w:val="pt-BR"/>
        </w:rPr>
        <w:t>Pendidikan Keluarga</w:t>
      </w:r>
      <w:r w:rsidRPr="008B1AD3">
        <w:rPr>
          <w:rFonts w:ascii="Times New Roman" w:hAnsi="Times New Roman" w:cs="Times New Roman"/>
          <w:lang w:val="pt-BR"/>
        </w:rPr>
        <w:t xml:space="preserve"> (Teori dan Praktis), (Bandung: PT. Remaja Rosdakarya, 2014), hlm. 49. </w:t>
      </w:r>
    </w:p>
  </w:footnote>
  <w:footnote w:id="4">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00823006" w:rsidRPr="008B1AD3">
        <w:rPr>
          <w:rFonts w:ascii="Times New Roman" w:hAnsi="Times New Roman" w:cs="Times New Roman"/>
          <w:noProof/>
        </w:rPr>
        <w:t xml:space="preserve">Sukaimi, Syafiah, </w:t>
      </w:r>
      <w:r w:rsidRPr="008B1AD3">
        <w:rPr>
          <w:rFonts w:ascii="Times New Roman" w:hAnsi="Times New Roman" w:cs="Times New Roman"/>
          <w:i/>
          <w:noProof/>
        </w:rPr>
        <w:t>Peran Orang Tua Dalam Pembentukan Kepribadian Anak: Tinjauan Psikologi Perkembangan Islam</w:t>
      </w:r>
      <w:r w:rsidR="00823006" w:rsidRPr="008B1AD3">
        <w:rPr>
          <w:rFonts w:ascii="Times New Roman" w:hAnsi="Times New Roman" w:cs="Times New Roman"/>
          <w:noProof/>
          <w:lang w:val="id-ID"/>
        </w:rPr>
        <w:t>,</w:t>
      </w:r>
      <w:r w:rsidRPr="008B1AD3">
        <w:rPr>
          <w:rFonts w:ascii="Times New Roman" w:hAnsi="Times New Roman" w:cs="Times New Roman"/>
          <w:noProof/>
        </w:rPr>
        <w:t xml:space="preserve"> </w:t>
      </w:r>
      <w:r w:rsidRPr="008B1AD3">
        <w:rPr>
          <w:rFonts w:ascii="Times New Roman" w:hAnsi="Times New Roman" w:cs="Times New Roman"/>
          <w:i/>
          <w:iCs/>
          <w:noProof/>
        </w:rPr>
        <w:t>Marwah</w:t>
      </w:r>
      <w:r w:rsidRPr="008B1AD3">
        <w:rPr>
          <w:rFonts w:ascii="Times New Roman" w:hAnsi="Times New Roman" w:cs="Times New Roman"/>
          <w:noProof/>
        </w:rPr>
        <w:t>, 2013, hlm. 81-90.</w:t>
      </w:r>
    </w:p>
  </w:footnote>
  <w:footnote w:id="5">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Santrock, </w:t>
      </w:r>
      <w:r w:rsidRPr="008B1AD3">
        <w:rPr>
          <w:rFonts w:ascii="Times New Roman" w:hAnsi="Times New Roman" w:cs="Times New Roman"/>
          <w:i/>
          <w:iCs/>
          <w:noProof/>
        </w:rPr>
        <w:t>Perkembangan Anak Jilid 1,</w:t>
      </w:r>
      <w:r w:rsidRPr="008B1AD3">
        <w:rPr>
          <w:rFonts w:ascii="Times New Roman" w:hAnsi="Times New Roman" w:cs="Times New Roman"/>
          <w:noProof/>
        </w:rPr>
        <w:t xml:space="preserve"> (Jakarta: PT Erlangga, 2002), hlm. 157.</w:t>
      </w:r>
    </w:p>
  </w:footnote>
  <w:footnote w:id="6">
    <w:p w:rsidR="00311D2D" w:rsidRPr="008B1AD3" w:rsidRDefault="00311D2D"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Schneider, </w:t>
      </w:r>
      <w:r w:rsidRPr="008B1AD3">
        <w:rPr>
          <w:rFonts w:ascii="Times New Roman" w:hAnsi="Times New Roman" w:cs="Times New Roman"/>
          <w:i/>
          <w:iCs/>
          <w:noProof/>
        </w:rPr>
        <w:t>Personal Adjustment and Mental Health,</w:t>
      </w:r>
      <w:r w:rsidRPr="008B1AD3">
        <w:rPr>
          <w:rFonts w:ascii="Times New Roman" w:hAnsi="Times New Roman" w:cs="Times New Roman"/>
          <w:noProof/>
        </w:rPr>
        <w:t xml:space="preserve"> (New York: Winston, 1964), hlm. 405.</w:t>
      </w:r>
    </w:p>
  </w:footnote>
  <w:footnote w:id="7">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Suwarno, </w:t>
      </w:r>
      <w:r w:rsidRPr="008B1AD3">
        <w:rPr>
          <w:rFonts w:ascii="Times New Roman" w:hAnsi="Times New Roman" w:cs="Times New Roman"/>
          <w:i/>
          <w:iCs/>
          <w:noProof/>
        </w:rPr>
        <w:t>Pengatar Umum Pendidikan,</w:t>
      </w:r>
      <w:r w:rsidRPr="008B1AD3">
        <w:rPr>
          <w:rFonts w:ascii="Times New Roman" w:hAnsi="Times New Roman" w:cs="Times New Roman"/>
          <w:noProof/>
        </w:rPr>
        <w:t xml:space="preserve"> (Jakarta: Rineka Cipta, 1992), hlm. 66.</w:t>
      </w:r>
    </w:p>
  </w:footnote>
  <w:footnote w:id="8">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Arifin, H.M, </w:t>
      </w:r>
      <w:r w:rsidRPr="008B1AD3">
        <w:rPr>
          <w:rFonts w:ascii="Times New Roman" w:hAnsi="Times New Roman" w:cs="Times New Roman"/>
          <w:i/>
          <w:iCs/>
          <w:noProof/>
        </w:rPr>
        <w:t>Hubungan Timbal Balik Pendidikan Agama DI Lingkungan Sekolah Dan Keluarga,</w:t>
      </w:r>
      <w:r w:rsidRPr="008B1AD3">
        <w:rPr>
          <w:rFonts w:ascii="Times New Roman" w:hAnsi="Times New Roman" w:cs="Times New Roman"/>
          <w:noProof/>
        </w:rPr>
        <w:t xml:space="preserve"> (Jakarta: Bulan Bintang, 1977) hlm. 74.</w:t>
      </w:r>
    </w:p>
  </w:footnote>
  <w:footnote w:id="9">
    <w:p w:rsidR="00823006" w:rsidRPr="008B1AD3" w:rsidRDefault="00823006" w:rsidP="0047238F">
      <w:pPr>
        <w:autoSpaceDE w:val="0"/>
        <w:autoSpaceDN w:val="0"/>
        <w:adjustRightInd w:val="0"/>
        <w:spacing w:line="240" w:lineRule="auto"/>
        <w:ind w:left="0" w:firstLine="567"/>
        <w:rPr>
          <w:rFonts w:ascii="Times New Roman" w:hAnsi="Times New Roman" w:cs="Times New Roman"/>
          <w:i/>
          <w:iCs/>
          <w:sz w:val="20"/>
          <w:szCs w:val="20"/>
        </w:rPr>
      </w:pPr>
      <w:r w:rsidRPr="008B1AD3">
        <w:rPr>
          <w:rStyle w:val="FootnoteReference"/>
          <w:rFonts w:ascii="Times New Roman" w:hAnsi="Times New Roman" w:cs="Times New Roman"/>
          <w:sz w:val="20"/>
          <w:szCs w:val="20"/>
        </w:rPr>
        <w:footnoteRef/>
      </w:r>
      <w:r w:rsidRPr="008B1AD3">
        <w:rPr>
          <w:rFonts w:ascii="Times New Roman" w:hAnsi="Times New Roman" w:cs="Times New Roman"/>
          <w:sz w:val="20"/>
          <w:szCs w:val="20"/>
        </w:rPr>
        <w:t xml:space="preserve"> Chasiyah, Chadidjah, &amp; Legowo, Edy, </w:t>
      </w:r>
      <w:r w:rsidRPr="008B1AD3">
        <w:rPr>
          <w:rFonts w:ascii="Times New Roman" w:hAnsi="Times New Roman" w:cs="Times New Roman"/>
          <w:i/>
          <w:iCs/>
          <w:sz w:val="20"/>
          <w:szCs w:val="20"/>
        </w:rPr>
        <w:t xml:space="preserve">Perkembangan Peserta Didik, </w:t>
      </w:r>
      <w:r w:rsidRPr="008B1AD3">
        <w:rPr>
          <w:rFonts w:ascii="Times New Roman" w:hAnsi="Times New Roman" w:cs="Times New Roman"/>
          <w:iCs/>
          <w:sz w:val="20"/>
          <w:szCs w:val="20"/>
        </w:rPr>
        <w:t>(</w:t>
      </w:r>
      <w:r w:rsidRPr="008B1AD3">
        <w:rPr>
          <w:rFonts w:ascii="Times New Roman" w:hAnsi="Times New Roman" w:cs="Times New Roman"/>
          <w:sz w:val="20"/>
          <w:szCs w:val="20"/>
        </w:rPr>
        <w:t>Surakarta: UNS Press, 2009), hlm. 81</w:t>
      </w:r>
    </w:p>
  </w:footnote>
  <w:footnote w:id="10">
    <w:p w:rsidR="00823006" w:rsidRPr="008B1AD3" w:rsidRDefault="00823006" w:rsidP="0047238F">
      <w:pPr>
        <w:autoSpaceDE w:val="0"/>
        <w:autoSpaceDN w:val="0"/>
        <w:adjustRightInd w:val="0"/>
        <w:spacing w:line="240" w:lineRule="auto"/>
        <w:ind w:left="0" w:firstLine="567"/>
        <w:rPr>
          <w:rFonts w:ascii="Times New Roman" w:hAnsi="Times New Roman" w:cs="Times New Roman"/>
          <w:i/>
          <w:iCs/>
          <w:sz w:val="20"/>
          <w:szCs w:val="20"/>
        </w:rPr>
      </w:pPr>
      <w:r w:rsidRPr="008B1AD3">
        <w:rPr>
          <w:rStyle w:val="FootnoteReference"/>
          <w:rFonts w:ascii="Times New Roman" w:hAnsi="Times New Roman" w:cs="Times New Roman"/>
          <w:sz w:val="20"/>
          <w:szCs w:val="20"/>
        </w:rPr>
        <w:footnoteRef/>
      </w:r>
      <w:r w:rsidRPr="008B1AD3">
        <w:rPr>
          <w:rFonts w:ascii="Times New Roman" w:hAnsi="Times New Roman" w:cs="Times New Roman"/>
          <w:sz w:val="20"/>
          <w:szCs w:val="20"/>
        </w:rPr>
        <w:t xml:space="preserve"> Slameto, </w:t>
      </w:r>
      <w:r w:rsidRPr="008B1AD3">
        <w:rPr>
          <w:rFonts w:ascii="Times New Roman" w:hAnsi="Times New Roman" w:cs="Times New Roman"/>
          <w:i/>
          <w:iCs/>
          <w:sz w:val="20"/>
          <w:szCs w:val="20"/>
        </w:rPr>
        <w:t>Belajar dan faktorfaktor yang mempengaruhinya</w:t>
      </w:r>
      <w:r w:rsidRPr="008B1AD3">
        <w:rPr>
          <w:rFonts w:ascii="Times New Roman" w:hAnsi="Times New Roman" w:cs="Times New Roman"/>
          <w:sz w:val="20"/>
          <w:szCs w:val="20"/>
        </w:rPr>
        <w:t>, (Jakarta: Rineka Cipta, 2010), hlm. 60</w:t>
      </w:r>
    </w:p>
  </w:footnote>
  <w:footnote w:id="11">
    <w:p w:rsidR="00823006" w:rsidRPr="008B1AD3" w:rsidRDefault="00823006" w:rsidP="0047238F">
      <w:pPr>
        <w:autoSpaceDE w:val="0"/>
        <w:autoSpaceDN w:val="0"/>
        <w:adjustRightInd w:val="0"/>
        <w:spacing w:line="240" w:lineRule="auto"/>
        <w:ind w:left="0" w:firstLine="567"/>
        <w:rPr>
          <w:rFonts w:ascii="Times New Roman" w:hAnsi="Times New Roman" w:cs="Times New Roman"/>
          <w:sz w:val="20"/>
          <w:szCs w:val="20"/>
        </w:rPr>
      </w:pPr>
      <w:r w:rsidRPr="008B1AD3">
        <w:rPr>
          <w:rStyle w:val="FootnoteReference"/>
          <w:rFonts w:ascii="Times New Roman" w:hAnsi="Times New Roman" w:cs="Times New Roman"/>
          <w:sz w:val="20"/>
          <w:szCs w:val="20"/>
        </w:rPr>
        <w:footnoteRef/>
      </w:r>
      <w:r w:rsidRPr="008B1AD3">
        <w:rPr>
          <w:rFonts w:ascii="Times New Roman" w:hAnsi="Times New Roman" w:cs="Times New Roman"/>
          <w:sz w:val="20"/>
          <w:szCs w:val="20"/>
        </w:rPr>
        <w:t xml:space="preserve"> Chasiyah, Chadidjah, &amp; Legowo, Edy, </w:t>
      </w:r>
      <w:r w:rsidRPr="008B1AD3">
        <w:rPr>
          <w:rFonts w:ascii="Times New Roman" w:hAnsi="Times New Roman" w:cs="Times New Roman"/>
          <w:i/>
          <w:iCs/>
          <w:sz w:val="20"/>
          <w:szCs w:val="20"/>
        </w:rPr>
        <w:t>Perkembangan Peserta</w:t>
      </w:r>
      <w:r w:rsidR="00971D21">
        <w:rPr>
          <w:rFonts w:ascii="Times New Roman" w:hAnsi="Times New Roman" w:cs="Times New Roman"/>
          <w:i/>
          <w:iCs/>
          <w:sz w:val="20"/>
          <w:szCs w:val="20"/>
          <w:lang w:val="id-ID"/>
        </w:rPr>
        <w:t>....,</w:t>
      </w:r>
      <w:r w:rsidRPr="008B1AD3">
        <w:rPr>
          <w:rFonts w:ascii="Times New Roman" w:hAnsi="Times New Roman" w:cs="Times New Roman"/>
          <w:sz w:val="20"/>
          <w:szCs w:val="20"/>
        </w:rPr>
        <w:t xml:space="preserve"> hlm. 83</w:t>
      </w:r>
    </w:p>
  </w:footnote>
  <w:footnote w:id="12">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Enung Fatimah, </w:t>
      </w:r>
      <w:r w:rsidRPr="008B1AD3">
        <w:rPr>
          <w:rFonts w:ascii="Times New Roman" w:hAnsi="Times New Roman" w:cs="Times New Roman"/>
          <w:i/>
          <w:iCs/>
          <w:noProof/>
        </w:rPr>
        <w:t xml:space="preserve">Psikologi Perkembangan: Perkembangan Peserta Didik, </w:t>
      </w:r>
      <w:r w:rsidRPr="008B1AD3">
        <w:rPr>
          <w:rFonts w:ascii="Times New Roman" w:hAnsi="Times New Roman" w:cs="Times New Roman"/>
          <w:noProof/>
        </w:rPr>
        <w:t>(Bandung: Pustaka Setia, 2006), hlm. 19.</w:t>
      </w:r>
    </w:p>
  </w:footnote>
  <w:footnote w:id="13">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00971D21">
        <w:rPr>
          <w:rFonts w:ascii="Times New Roman" w:hAnsi="Times New Roman" w:cs="Times New Roman"/>
          <w:noProof/>
          <w:lang w:val="id-ID"/>
        </w:rPr>
        <w:t xml:space="preserve"> </w:t>
      </w:r>
      <w:r w:rsidRPr="008B1AD3">
        <w:rPr>
          <w:rFonts w:ascii="Times New Roman" w:hAnsi="Times New Roman" w:cs="Times New Roman"/>
          <w:noProof/>
        </w:rPr>
        <w:t>Sudarwan Danim dan Khairil,</w:t>
      </w:r>
      <w:r w:rsidRPr="008B1AD3">
        <w:rPr>
          <w:rFonts w:ascii="Times New Roman" w:hAnsi="Times New Roman" w:cs="Times New Roman"/>
          <w:i/>
          <w:iCs/>
          <w:noProof/>
        </w:rPr>
        <w:t xml:space="preserve"> Psikologi Pendidikan (Dalam Perspektif Baru), (</w:t>
      </w:r>
      <w:r w:rsidRPr="008B1AD3">
        <w:rPr>
          <w:rFonts w:ascii="Times New Roman" w:hAnsi="Times New Roman" w:cs="Times New Roman"/>
          <w:noProof/>
        </w:rPr>
        <w:t>Bandung: Alfabeta, 2014), hlm. 66-67.</w:t>
      </w:r>
    </w:p>
  </w:footnote>
  <w:footnote w:id="14">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00DD4BBD" w:rsidRPr="008B1AD3">
        <w:rPr>
          <w:rFonts w:ascii="Times New Roman" w:hAnsi="Times New Roman" w:cs="Times New Roman"/>
        </w:rPr>
        <w:t xml:space="preserve">Diane E. Papalia, Sally Wendkos Old, and Ruth Duskin Feldmar, </w:t>
      </w:r>
      <w:r w:rsidR="00DD4BBD" w:rsidRPr="008B1AD3">
        <w:rPr>
          <w:rFonts w:ascii="Times New Roman" w:hAnsi="Times New Roman" w:cs="Times New Roman"/>
          <w:i/>
        </w:rPr>
        <w:t>Human Development (Psikologi Perkembangan)</w:t>
      </w:r>
      <w:r w:rsidR="00DD4BBD" w:rsidRPr="008B1AD3">
        <w:rPr>
          <w:rFonts w:ascii="Times New Roman" w:hAnsi="Times New Roman" w:cs="Times New Roman"/>
        </w:rPr>
        <w:t>, 9th ed. (Jakarta: KENCANA, 2008),</w:t>
      </w:r>
      <w:r w:rsidR="00DD4BBD" w:rsidRPr="008B1AD3">
        <w:rPr>
          <w:rFonts w:ascii="Times New Roman" w:hAnsi="Times New Roman" w:cs="Times New Roman"/>
          <w:lang w:val="id-ID"/>
        </w:rPr>
        <w:t xml:space="preserve"> hlm. </w:t>
      </w:r>
      <w:r w:rsidR="00DD4BBD" w:rsidRPr="008B1AD3">
        <w:rPr>
          <w:rFonts w:ascii="Times New Roman" w:hAnsi="Times New Roman" w:cs="Times New Roman"/>
          <w:lang w:val="id-ID"/>
        </w:rPr>
        <w:t>12.</w:t>
      </w:r>
    </w:p>
  </w:footnote>
  <w:footnote w:id="15">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rPr>
        <w:fldChar w:fldCharType="begin"/>
      </w:r>
      <w:r w:rsidRPr="008B1AD3">
        <w:rPr>
          <w:rFonts w:ascii="Times New Roman" w:hAnsi="Times New Roman" w:cs="Times New Roman"/>
        </w:rPr>
        <w:instrText xml:space="preserve"> ADDIN ZOTERO_ITEM CSL_CITATION {"citationID":"c06IlGFY","properties":{"formattedCitation":"Ibid.","plainCitation":"Ibid.","noteIndex":16},"citationItems":[{"id":333,"uris":["http://zotero.org/users/local/WY1bIBBb/items/TPQ2JNKL"],"uri":["http://zotero.org/users/local/WY1bIBBb/items/TPQ2JNKL"],"itemData":{"id":333,"type":"chapter","title":"Human Development (Psikologi Perkembangan)","publisher":"KENCANA","publisher-place":"Jakarta","edition":"9","event-place":"Jakarta","author":[{"literal":"Diane E. Papalia"},{"literal":"Sally Wendkos Old"},{"literal":"Ruth Duskin Feldmar"}],"issued":{"date-parts":[["2008"]]}},"locator":"12"}],"schema":"https://github.com/citation-style-language/schema/raw/master/csl-citation.json"} </w:instrText>
      </w:r>
      <w:r w:rsidRPr="008B1AD3">
        <w:rPr>
          <w:rFonts w:ascii="Times New Roman" w:hAnsi="Times New Roman" w:cs="Times New Roman"/>
        </w:rPr>
        <w:fldChar w:fldCharType="separate"/>
      </w:r>
      <w:r w:rsidRPr="008B1AD3">
        <w:rPr>
          <w:rFonts w:ascii="Times New Roman" w:hAnsi="Times New Roman" w:cs="Times New Roman"/>
        </w:rPr>
        <w:t>Ibid.</w:t>
      </w:r>
      <w:r w:rsidRPr="008B1AD3">
        <w:rPr>
          <w:rFonts w:ascii="Times New Roman" w:hAnsi="Times New Roman" w:cs="Times New Roman"/>
        </w:rPr>
        <w:fldChar w:fldCharType="end"/>
      </w:r>
    </w:p>
  </w:footnote>
  <w:footnote w:id="16">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rPr>
        <w:fldChar w:fldCharType="begin"/>
      </w:r>
      <w:r w:rsidRPr="008B1AD3">
        <w:rPr>
          <w:rFonts w:ascii="Times New Roman" w:hAnsi="Times New Roman" w:cs="Times New Roman"/>
        </w:rPr>
        <w:instrText xml:space="preserve"> ADDIN ZOTERO_ITEM CSL_CITATION {"citationID":"zGEateaR","properties":{"formattedCitation":"Ratna Yudhawati and Dany Haryanto, \\uc0\\u8220{}Teori-Teori Dasar Psikologi Pendidikan\\uc0\\u8221{} (Jakarta: Prestasi Pustaka, 2011), 177.","plainCitation":"Ratna Yudhawati and Dany Haryanto, “Teori-Teori Dasar Psikologi Pendidikan” (Jakarta: Prestasi Pustaka, 2011), 177.","noteIndex":15},"citationItems":[{"id":360,"uris":["http://zotero.org/users/local/WY1bIBBb/items/L8DMJY6G"],"uri":["http://zotero.org/users/local/WY1bIBBb/items/L8DMJY6G"],"itemData":{"id":360,"type":"chapter","title":"Teori-Teori Dasar Psikologi Pendidikan","publisher":"Prestasi Pustaka","publisher-place":"Jakarta","event-place":"Jakarta","author":[{"literal":"Ratna Yudhawati"},{"literal":"Dany Haryanto"}],"issued":{"date-parts":[["2011"]]}},"locator":"177"}],"schema":"https://github.com/citation-style-language/schema/raw/master/csl-citation.json"} </w:instrText>
      </w:r>
      <w:r w:rsidRPr="008B1AD3">
        <w:rPr>
          <w:rFonts w:ascii="Times New Roman" w:hAnsi="Times New Roman" w:cs="Times New Roman"/>
        </w:rPr>
        <w:fldChar w:fldCharType="separate"/>
      </w:r>
      <w:r w:rsidRPr="008B1AD3">
        <w:rPr>
          <w:rFonts w:ascii="Times New Roman" w:hAnsi="Times New Roman" w:cs="Times New Roman"/>
        </w:rPr>
        <w:t>Ratn</w:t>
      </w:r>
      <w:r w:rsidR="00F30DC8">
        <w:rPr>
          <w:rFonts w:ascii="Times New Roman" w:hAnsi="Times New Roman" w:cs="Times New Roman"/>
        </w:rPr>
        <w:t xml:space="preserve">a Yudhawati and Dany Haryanto, </w:t>
      </w:r>
      <w:r w:rsidRPr="00F30DC8">
        <w:rPr>
          <w:rFonts w:ascii="Times New Roman" w:hAnsi="Times New Roman" w:cs="Times New Roman"/>
          <w:i/>
        </w:rPr>
        <w:t>Teori-T</w:t>
      </w:r>
      <w:r w:rsidR="00F30DC8" w:rsidRPr="00F30DC8">
        <w:rPr>
          <w:rFonts w:ascii="Times New Roman" w:hAnsi="Times New Roman" w:cs="Times New Roman"/>
          <w:i/>
        </w:rPr>
        <w:t>eori Dasar Psikologi Pendidikan</w:t>
      </w:r>
      <w:r w:rsidR="00F30DC8">
        <w:rPr>
          <w:rFonts w:ascii="Times New Roman" w:hAnsi="Times New Roman" w:cs="Times New Roman"/>
          <w:lang w:val="id-ID"/>
        </w:rPr>
        <w:t>,</w:t>
      </w:r>
      <w:r w:rsidRPr="008B1AD3">
        <w:rPr>
          <w:rFonts w:ascii="Times New Roman" w:hAnsi="Times New Roman" w:cs="Times New Roman"/>
        </w:rPr>
        <w:t xml:space="preserve"> (Jakarta: Prestasi Pustaka, 2011), </w:t>
      </w:r>
      <w:r w:rsidR="00F30DC8">
        <w:rPr>
          <w:rFonts w:ascii="Times New Roman" w:hAnsi="Times New Roman" w:cs="Times New Roman"/>
          <w:lang w:val="id-ID"/>
        </w:rPr>
        <w:t xml:space="preserve">hlm. </w:t>
      </w:r>
      <w:r w:rsidRPr="008B1AD3">
        <w:rPr>
          <w:rFonts w:ascii="Times New Roman" w:hAnsi="Times New Roman" w:cs="Times New Roman"/>
        </w:rPr>
        <w:t>177.</w:t>
      </w:r>
      <w:r w:rsidRPr="008B1AD3">
        <w:rPr>
          <w:rFonts w:ascii="Times New Roman" w:hAnsi="Times New Roman" w:cs="Times New Roman"/>
        </w:rPr>
        <w:fldChar w:fldCharType="end"/>
      </w:r>
    </w:p>
  </w:footnote>
  <w:footnote w:id="17">
    <w:p w:rsidR="007967A4" w:rsidRPr="008B1AD3" w:rsidRDefault="007967A4"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rPr>
        <w:fldChar w:fldCharType="begin"/>
      </w:r>
      <w:r w:rsidRPr="008B1AD3">
        <w:rPr>
          <w:rFonts w:ascii="Times New Roman" w:hAnsi="Times New Roman" w:cs="Times New Roman"/>
        </w:rPr>
        <w:instrText xml:space="preserve"> ADDIN ZOTERO_ITEM CSL_CITATION {"citationID":"oFiEE26I","properties":{"formattedCitation":"Ibid., 34.","plainCitation":"Ibid., 34.","noteIndex":20},"citationItems":[{"id":361,"uris":["http://zotero.org/users/local/WY1bIBBb/items/IERJUQH5"],"uri":["http://zotero.org/users/local/WY1bIBBb/items/IERJUQH5"],"itemData":{"id":361,"type":"chapter","title":"Mengelola dan Mengembangkan Kecersadan Sosial dan Emosi Anak Usia Dini","publisher":"Ar-Ruzz Media","publisher-place":"Yogyakarta","event-place":"Yogyakarta","author":[{"literal":"Novan Ardi WIyani"}],"issued":{"date-parts":[["2014"]]}},"locator":"34"}],"schema":"https://github.com/citation-style-language/schema/raw/master/csl-citation.json"} </w:instrText>
      </w:r>
      <w:r w:rsidRPr="008B1AD3">
        <w:rPr>
          <w:rFonts w:ascii="Times New Roman" w:hAnsi="Times New Roman" w:cs="Times New Roman"/>
        </w:rPr>
        <w:fldChar w:fldCharType="separate"/>
      </w:r>
      <w:proofErr w:type="gramStart"/>
      <w:r w:rsidRPr="008B1AD3">
        <w:rPr>
          <w:rFonts w:ascii="Times New Roman" w:hAnsi="Times New Roman" w:cs="Times New Roman"/>
        </w:rPr>
        <w:t>Ibid.,</w:t>
      </w:r>
      <w:proofErr w:type="gramEnd"/>
      <w:r w:rsidRPr="008B1AD3">
        <w:rPr>
          <w:rFonts w:ascii="Times New Roman" w:hAnsi="Times New Roman" w:cs="Times New Roman"/>
        </w:rPr>
        <w:t xml:space="preserve"> 34.</w:t>
      </w:r>
      <w:r w:rsidRPr="008B1AD3">
        <w:rPr>
          <w:rFonts w:ascii="Times New Roman" w:hAnsi="Times New Roman" w:cs="Times New Roman"/>
        </w:rPr>
        <w:fldChar w:fldCharType="end"/>
      </w:r>
    </w:p>
  </w:footnote>
  <w:footnote w:id="18">
    <w:p w:rsidR="005A7E52" w:rsidRPr="008B1AD3" w:rsidRDefault="005A7E52" w:rsidP="005A7E52">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id-ID"/>
        </w:rPr>
        <w:t xml:space="preserve">Islamweb.net, </w:t>
      </w:r>
      <w:r w:rsidRPr="008B1AD3">
        <w:rPr>
          <w:rFonts w:ascii="Times New Roman" w:hAnsi="Times New Roman" w:cs="Times New Roman"/>
          <w:i/>
          <w:lang w:val="id-ID"/>
        </w:rPr>
        <w:t>Jawami’ul Kalim</w:t>
      </w:r>
      <w:r w:rsidRPr="008B1AD3">
        <w:rPr>
          <w:rFonts w:ascii="Times New Roman" w:hAnsi="Times New Roman" w:cs="Times New Roman"/>
          <w:lang w:val="id-ID"/>
        </w:rPr>
        <w:t xml:space="preserve">, Hadist Shahih Bukhari, (1386)-(1302), hlm. 390.  </w:t>
      </w:r>
    </w:p>
  </w:footnote>
  <w:footnote w:id="19">
    <w:p w:rsidR="005A7E52" w:rsidRPr="008B1AD3" w:rsidRDefault="005A7E52" w:rsidP="005A7E52">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id-ID"/>
        </w:rPr>
        <w:t xml:space="preserve">Islamweb.net, </w:t>
      </w:r>
      <w:r w:rsidRPr="008B1AD3">
        <w:rPr>
          <w:rFonts w:ascii="Times New Roman" w:hAnsi="Times New Roman" w:cs="Times New Roman"/>
          <w:i/>
          <w:lang w:val="id-ID"/>
        </w:rPr>
        <w:t>Jawami’ul Kalim</w:t>
      </w:r>
      <w:r w:rsidRPr="008B1AD3">
        <w:rPr>
          <w:rFonts w:ascii="Times New Roman" w:hAnsi="Times New Roman" w:cs="Times New Roman"/>
          <w:lang w:val="id-ID"/>
        </w:rPr>
        <w:t>, Hadist Shahih Bukhari, (8666) (8145), hlm. 2857.</w:t>
      </w:r>
    </w:p>
  </w:footnote>
  <w:footnote w:id="20">
    <w:p w:rsidR="00B169E2" w:rsidRPr="008B1AD3" w:rsidRDefault="00B169E2" w:rsidP="00B169E2">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id-ID"/>
        </w:rPr>
        <w:t xml:space="preserve">Islamweb.net, </w:t>
      </w:r>
      <w:r w:rsidRPr="008B1AD3">
        <w:rPr>
          <w:rFonts w:ascii="Times New Roman" w:hAnsi="Times New Roman" w:cs="Times New Roman"/>
          <w:i/>
          <w:lang w:val="id-ID"/>
        </w:rPr>
        <w:t>Jawami’ul Kalim</w:t>
      </w:r>
      <w:r w:rsidRPr="008B1AD3">
        <w:rPr>
          <w:rFonts w:ascii="Times New Roman" w:hAnsi="Times New Roman" w:cs="Times New Roman"/>
          <w:lang w:val="id-ID"/>
        </w:rPr>
        <w:t xml:space="preserve">, Hadist </w:t>
      </w:r>
      <w:r w:rsidRPr="008B1AD3">
        <w:rPr>
          <w:rFonts w:ascii="Times New Roman" w:hAnsi="Times New Roman" w:cs="Times New Roman"/>
        </w:rPr>
        <w:t>Abi Rofi’, (14:10</w:t>
      </w:r>
      <w:r w:rsidRPr="008B1AD3">
        <w:rPr>
          <w:rFonts w:ascii="Times New Roman" w:hAnsi="Times New Roman" w:cs="Times New Roman"/>
          <w:lang w:val="id-ID"/>
        </w:rPr>
        <w:t>)-</w:t>
      </w:r>
      <w:r w:rsidRPr="008B1AD3">
        <w:rPr>
          <w:rFonts w:ascii="Times New Roman" w:hAnsi="Times New Roman" w:cs="Times New Roman"/>
        </w:rPr>
        <w:t>(18168</w:t>
      </w:r>
      <w:r w:rsidRPr="008B1AD3">
        <w:rPr>
          <w:rFonts w:ascii="Times New Roman" w:hAnsi="Times New Roman" w:cs="Times New Roman"/>
          <w:lang w:val="id-ID"/>
        </w:rPr>
        <w:t>), hlm.</w:t>
      </w:r>
      <w:r w:rsidRPr="008B1AD3">
        <w:rPr>
          <w:rFonts w:ascii="Times New Roman" w:hAnsi="Times New Roman" w:cs="Times New Roman"/>
        </w:rPr>
        <w:t xml:space="preserve"> 7140</w:t>
      </w:r>
      <w:r w:rsidRPr="008B1AD3">
        <w:rPr>
          <w:rFonts w:ascii="Times New Roman" w:hAnsi="Times New Roman" w:cs="Times New Roman"/>
          <w:lang w:val="id-ID"/>
        </w:rPr>
        <w:t xml:space="preserve">.  </w:t>
      </w:r>
    </w:p>
  </w:footnote>
  <w:footnote w:id="21">
    <w:p w:rsidR="00B169E2" w:rsidRPr="008B1AD3" w:rsidRDefault="00B169E2" w:rsidP="00B169E2">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bookmarkStart w:id="0" w:name="_ftn4"/>
      <w:bookmarkEnd w:id="0"/>
      <w:r w:rsidRPr="008B1AD3">
        <w:rPr>
          <w:rFonts w:ascii="Times New Roman" w:hAnsi="Times New Roman" w:cs="Times New Roman"/>
        </w:rPr>
        <w:t xml:space="preserve">Miftahul Huda dan Muhammad Idris, </w:t>
      </w:r>
      <w:r w:rsidRPr="008B1AD3">
        <w:rPr>
          <w:rFonts w:ascii="Times New Roman" w:hAnsi="Times New Roman" w:cs="Times New Roman"/>
          <w:i/>
          <w:iCs/>
        </w:rPr>
        <w:t>NalarPendidikan</w:t>
      </w:r>
      <w:r w:rsidR="00F30DC8">
        <w:rPr>
          <w:rFonts w:ascii="Times New Roman" w:hAnsi="Times New Roman" w:cs="Times New Roman"/>
          <w:i/>
          <w:iCs/>
          <w:lang w:val="id-ID"/>
        </w:rPr>
        <w:t xml:space="preserve"> </w:t>
      </w:r>
      <w:r w:rsidRPr="008B1AD3">
        <w:rPr>
          <w:rFonts w:ascii="Times New Roman" w:hAnsi="Times New Roman" w:cs="Times New Roman"/>
          <w:i/>
          <w:iCs/>
        </w:rPr>
        <w:t>Anak</w:t>
      </w:r>
      <w:r w:rsidR="00F30DC8">
        <w:rPr>
          <w:rFonts w:ascii="Times New Roman" w:hAnsi="Times New Roman" w:cs="Times New Roman"/>
          <w:i/>
          <w:iCs/>
          <w:lang w:val="id-ID"/>
        </w:rPr>
        <w:t xml:space="preserve"> </w:t>
      </w:r>
      <w:r w:rsidRPr="008B1AD3">
        <w:rPr>
          <w:rFonts w:ascii="Times New Roman" w:hAnsi="Times New Roman" w:cs="Times New Roman"/>
          <w:i/>
          <w:iCs/>
        </w:rPr>
        <w:t>,</w:t>
      </w:r>
      <w:r w:rsidRPr="008B1AD3">
        <w:rPr>
          <w:rFonts w:ascii="Times New Roman" w:hAnsi="Times New Roman" w:cs="Times New Roman"/>
        </w:rPr>
        <w:t>(Jogjakarta:</w:t>
      </w:r>
      <w:r w:rsidR="00F30DC8">
        <w:rPr>
          <w:rFonts w:ascii="Times New Roman" w:hAnsi="Times New Roman" w:cs="Times New Roman"/>
          <w:lang w:val="id-ID"/>
        </w:rPr>
        <w:t xml:space="preserve"> </w:t>
      </w:r>
      <w:r w:rsidRPr="008B1AD3">
        <w:rPr>
          <w:rFonts w:ascii="Times New Roman" w:hAnsi="Times New Roman" w:cs="Times New Roman"/>
        </w:rPr>
        <w:t>Ar</w:t>
      </w:r>
      <w:r w:rsidR="00F30DC8">
        <w:rPr>
          <w:rFonts w:ascii="Times New Roman" w:hAnsi="Times New Roman" w:cs="Times New Roman"/>
          <w:lang w:val="id-ID"/>
        </w:rPr>
        <w:t>-</w:t>
      </w:r>
      <w:r w:rsidRPr="008B1AD3">
        <w:rPr>
          <w:rFonts w:ascii="Times New Roman" w:hAnsi="Times New Roman" w:cs="Times New Roman"/>
        </w:rPr>
        <w:t>Ruzz Media, 2008)</w:t>
      </w:r>
      <w:r w:rsidR="00F30DC8">
        <w:rPr>
          <w:rFonts w:ascii="Times New Roman" w:hAnsi="Times New Roman" w:cs="Times New Roman"/>
          <w:lang w:val="id-ID"/>
        </w:rPr>
        <w:t>,</w:t>
      </w:r>
      <w:r w:rsidR="00F30DC8">
        <w:rPr>
          <w:rFonts w:ascii="Times New Roman" w:hAnsi="Times New Roman" w:cs="Times New Roman"/>
        </w:rPr>
        <w:t xml:space="preserve"> h</w:t>
      </w:r>
      <w:r w:rsidR="00F30DC8">
        <w:rPr>
          <w:rFonts w:ascii="Times New Roman" w:hAnsi="Times New Roman" w:cs="Times New Roman"/>
          <w:lang w:val="id-ID"/>
        </w:rPr>
        <w:t>lm</w:t>
      </w:r>
      <w:r w:rsidRPr="008B1AD3">
        <w:rPr>
          <w:rFonts w:ascii="Times New Roman" w:hAnsi="Times New Roman" w:cs="Times New Roman"/>
        </w:rPr>
        <w:t xml:space="preserve">.76-77 </w:t>
      </w:r>
    </w:p>
  </w:footnote>
  <w:footnote w:id="22">
    <w:p w:rsidR="00B169E2" w:rsidRPr="008B1AD3" w:rsidRDefault="00B169E2" w:rsidP="00B169E2">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proofErr w:type="gramStart"/>
      <w:r w:rsidRPr="008B1AD3">
        <w:rPr>
          <w:rFonts w:ascii="Times New Roman" w:hAnsi="Times New Roman" w:cs="Times New Roman"/>
        </w:rPr>
        <w:t>Muhammad Muhyidin</w:t>
      </w:r>
      <w:r w:rsidR="00F30DC8">
        <w:rPr>
          <w:rFonts w:ascii="Times New Roman" w:hAnsi="Times New Roman" w:cs="Times New Roman"/>
          <w:lang w:val="id-ID"/>
        </w:rPr>
        <w:t xml:space="preserve"> </w:t>
      </w:r>
      <w:r w:rsidRPr="008B1AD3">
        <w:rPr>
          <w:rFonts w:ascii="Times New Roman" w:hAnsi="Times New Roman" w:cs="Times New Roman"/>
        </w:rPr>
        <w:t>Abd</w:t>
      </w:r>
      <w:r w:rsidR="00F30DC8">
        <w:rPr>
          <w:rFonts w:ascii="Times New Roman" w:hAnsi="Times New Roman" w:cs="Times New Roman"/>
          <w:lang w:val="id-ID"/>
        </w:rPr>
        <w:t>.</w:t>
      </w:r>
      <w:proofErr w:type="gramEnd"/>
      <w:r w:rsidR="00F30DC8">
        <w:rPr>
          <w:rFonts w:ascii="Times New Roman" w:hAnsi="Times New Roman" w:cs="Times New Roman"/>
          <w:lang w:val="id-ID"/>
        </w:rPr>
        <w:t xml:space="preserve"> </w:t>
      </w:r>
      <w:proofErr w:type="gramStart"/>
      <w:r w:rsidRPr="008B1AD3">
        <w:rPr>
          <w:rFonts w:ascii="Times New Roman" w:hAnsi="Times New Roman" w:cs="Times New Roman"/>
        </w:rPr>
        <w:t>Hamid,</w:t>
      </w:r>
      <w:r w:rsidRPr="008B1AD3">
        <w:rPr>
          <w:rFonts w:ascii="Times New Roman" w:hAnsi="Times New Roman" w:cs="Times New Roman"/>
          <w:lang w:val="id-ID"/>
        </w:rPr>
        <w:t xml:space="preserve"> </w:t>
      </w:r>
      <w:r w:rsidRPr="008B1AD3">
        <w:rPr>
          <w:rFonts w:ascii="Times New Roman" w:hAnsi="Times New Roman" w:cs="Times New Roman"/>
          <w:i/>
        </w:rPr>
        <w:t>Sunnan Abu Dawud</w:t>
      </w:r>
      <w:r w:rsidRPr="008B1AD3">
        <w:rPr>
          <w:rFonts w:ascii="Times New Roman" w:hAnsi="Times New Roman" w:cs="Times New Roman"/>
        </w:rPr>
        <w:t>, (Se</w:t>
      </w:r>
      <w:r w:rsidR="00F30DC8">
        <w:rPr>
          <w:rFonts w:ascii="Times New Roman" w:hAnsi="Times New Roman" w:cs="Times New Roman"/>
        </w:rPr>
        <w:t>marang: CV. Asy-Syifa, 1992), h</w:t>
      </w:r>
      <w:r w:rsidRPr="008B1AD3">
        <w:rPr>
          <w:rFonts w:ascii="Times New Roman" w:hAnsi="Times New Roman" w:cs="Times New Roman"/>
        </w:rPr>
        <w:t>l</w:t>
      </w:r>
      <w:r w:rsidR="00F30DC8">
        <w:rPr>
          <w:rFonts w:ascii="Times New Roman" w:hAnsi="Times New Roman" w:cs="Times New Roman"/>
          <w:lang w:val="id-ID"/>
        </w:rPr>
        <w:t>m</w:t>
      </w:r>
      <w:r w:rsidRPr="008B1AD3">
        <w:rPr>
          <w:rFonts w:ascii="Times New Roman" w:hAnsi="Times New Roman" w:cs="Times New Roman"/>
        </w:rPr>
        <w:t>.</w:t>
      </w:r>
      <w:proofErr w:type="gramEnd"/>
      <w:r w:rsidR="00F30DC8">
        <w:rPr>
          <w:rFonts w:ascii="Times New Roman" w:hAnsi="Times New Roman" w:cs="Times New Roman"/>
          <w:lang w:val="id-ID"/>
        </w:rPr>
        <w:t xml:space="preserve"> </w:t>
      </w:r>
      <w:r w:rsidRPr="008B1AD3">
        <w:rPr>
          <w:rFonts w:ascii="Times New Roman" w:hAnsi="Times New Roman" w:cs="Times New Roman"/>
        </w:rPr>
        <w:t xml:space="preserve">326 </w:t>
      </w:r>
    </w:p>
  </w:footnote>
  <w:footnote w:id="23">
    <w:p w:rsidR="00ED024B" w:rsidRPr="008B1AD3" w:rsidRDefault="00ED024B" w:rsidP="00ED024B">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HR. Tirmidzi, </w:t>
      </w:r>
      <w:r w:rsidRPr="008B1AD3">
        <w:rPr>
          <w:rFonts w:ascii="Times New Roman" w:hAnsi="Times New Roman" w:cs="Times New Roman"/>
          <w:i/>
        </w:rPr>
        <w:t>Kitabul “Ilmi</w:t>
      </w:r>
      <w:r w:rsidRPr="008B1AD3">
        <w:rPr>
          <w:rFonts w:ascii="Times New Roman" w:hAnsi="Times New Roman" w:cs="Times New Roman"/>
        </w:rPr>
        <w:t xml:space="preserve"> (2602), dalam Syaikh Jaman Abdurrahman, </w:t>
      </w:r>
      <w:r w:rsidRPr="008B1AD3">
        <w:rPr>
          <w:rFonts w:ascii="Times New Roman" w:hAnsi="Times New Roman" w:cs="Times New Roman"/>
          <w:i/>
        </w:rPr>
        <w:t>Islamic Parenting (pendidikan anak metode Nabi)</w:t>
      </w:r>
      <w:r w:rsidRPr="008B1AD3">
        <w:rPr>
          <w:rFonts w:ascii="Times New Roman" w:hAnsi="Times New Roman" w:cs="Times New Roman"/>
        </w:rPr>
        <w:t xml:space="preserve">, (Solo: Aqwam, 2013), hlm. 115 </w:t>
      </w:r>
    </w:p>
  </w:footnote>
  <w:footnote w:id="24">
    <w:p w:rsidR="00ED024B" w:rsidRPr="008B1AD3" w:rsidRDefault="00ED024B" w:rsidP="00ED024B">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id-ID"/>
        </w:rPr>
        <w:t xml:space="preserve">HR. Bukhari, III/3002; dan Muslim, III/1669, serta Ashhabus Sunan. Dalam </w:t>
      </w:r>
      <w:r w:rsidRPr="008B1AD3">
        <w:rPr>
          <w:rFonts w:ascii="Times New Roman" w:hAnsi="Times New Roman" w:cs="Times New Roman"/>
        </w:rPr>
        <w:t xml:space="preserve">Syaikh Jaman Abdurrahman, </w:t>
      </w:r>
      <w:r w:rsidRPr="008B1AD3">
        <w:rPr>
          <w:rFonts w:ascii="Times New Roman" w:hAnsi="Times New Roman" w:cs="Times New Roman"/>
          <w:i/>
        </w:rPr>
        <w:t>Islamic Parenting (pendidikan anak metode Nabi)</w:t>
      </w:r>
      <w:r w:rsidRPr="008B1AD3">
        <w:rPr>
          <w:rFonts w:ascii="Times New Roman" w:hAnsi="Times New Roman" w:cs="Times New Roman"/>
        </w:rPr>
        <w:t>, (Solo: Aqwam, 2013), hlm.</w:t>
      </w:r>
      <w:r w:rsidRPr="008B1AD3">
        <w:rPr>
          <w:rFonts w:ascii="Times New Roman" w:hAnsi="Times New Roman" w:cs="Times New Roman"/>
          <w:lang w:val="id-ID"/>
        </w:rPr>
        <w:t xml:space="preserve"> 191 </w:t>
      </w:r>
    </w:p>
  </w:footnote>
  <w:footnote w:id="25">
    <w:p w:rsidR="00ED024B" w:rsidRPr="008B1AD3" w:rsidRDefault="00ED024B" w:rsidP="00ED024B">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id-ID"/>
        </w:rPr>
        <w:t xml:space="preserve">Akhmad Syakir di dalam Tahqiq Musnad Ahmad (243). Dalam Dalam </w:t>
      </w:r>
      <w:r w:rsidRPr="008B1AD3">
        <w:rPr>
          <w:rFonts w:ascii="Times New Roman" w:hAnsi="Times New Roman" w:cs="Times New Roman"/>
        </w:rPr>
        <w:t xml:space="preserve">Syaikh Jaman Abdurrahman, </w:t>
      </w:r>
      <w:r w:rsidRPr="008B1AD3">
        <w:rPr>
          <w:rFonts w:ascii="Times New Roman" w:hAnsi="Times New Roman" w:cs="Times New Roman"/>
          <w:i/>
        </w:rPr>
        <w:t>Islamic Parenting (pendidikan anak metode Nabi)</w:t>
      </w:r>
      <w:r w:rsidRPr="008B1AD3">
        <w:rPr>
          <w:rFonts w:ascii="Times New Roman" w:hAnsi="Times New Roman" w:cs="Times New Roman"/>
        </w:rPr>
        <w:t>, (Solo: Aqwam, 2013), hlm.</w:t>
      </w:r>
      <w:r w:rsidRPr="008B1AD3">
        <w:rPr>
          <w:rFonts w:ascii="Times New Roman" w:hAnsi="Times New Roman" w:cs="Times New Roman"/>
          <w:lang w:val="id-ID"/>
        </w:rPr>
        <w:t xml:space="preserve"> 203</w:t>
      </w:r>
    </w:p>
  </w:footnote>
  <w:footnote w:id="26">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00083F38" w:rsidRPr="008B1AD3">
        <w:rPr>
          <w:rFonts w:ascii="Times New Roman" w:hAnsi="Times New Roman" w:cs="Times New Roman"/>
          <w:lang w:val="id-ID"/>
        </w:rPr>
        <w:t xml:space="preserve"> </w:t>
      </w:r>
      <w:r w:rsidRPr="008B1AD3">
        <w:rPr>
          <w:rFonts w:ascii="Times New Roman" w:hAnsi="Times New Roman" w:cs="Times New Roman"/>
        </w:rPr>
        <w:t xml:space="preserve">Muhammad Nur Abdul Hafidz Suwaid, </w:t>
      </w:r>
      <w:r w:rsidRPr="008B1AD3">
        <w:rPr>
          <w:rFonts w:ascii="Times New Roman" w:hAnsi="Times New Roman" w:cs="Times New Roman"/>
          <w:i/>
          <w:iCs/>
        </w:rPr>
        <w:t>Prophetic Parenting Cara nabi Mendidik Anak</w:t>
      </w:r>
      <w:r w:rsidRPr="008B1AD3">
        <w:rPr>
          <w:rFonts w:ascii="Times New Roman" w:hAnsi="Times New Roman" w:cs="Times New Roman"/>
        </w:rPr>
        <w:t xml:space="preserve">, (Yogyakarta: Pro-U Media, 2009), hlm. 50. </w:t>
      </w:r>
    </w:p>
  </w:footnote>
  <w:footnote w:id="27">
    <w:p w:rsidR="00695E72" w:rsidRPr="008B1AD3" w:rsidRDefault="00695E72" w:rsidP="0047238F">
      <w:pPr>
        <w:spacing w:line="240" w:lineRule="auto"/>
        <w:ind w:left="0" w:firstLine="567"/>
        <w:rPr>
          <w:rFonts w:ascii="Times New Roman" w:hAnsi="Times New Roman" w:cs="Times New Roman"/>
          <w:sz w:val="20"/>
          <w:szCs w:val="20"/>
        </w:rPr>
      </w:pPr>
      <w:r w:rsidRPr="008B1AD3">
        <w:rPr>
          <w:rStyle w:val="FootnoteReference"/>
          <w:rFonts w:ascii="Times New Roman" w:hAnsi="Times New Roman" w:cs="Times New Roman"/>
          <w:sz w:val="20"/>
          <w:szCs w:val="20"/>
        </w:rPr>
        <w:footnoteRef/>
      </w:r>
      <w:r w:rsidRPr="008B1AD3">
        <w:rPr>
          <w:rFonts w:ascii="Times New Roman" w:hAnsi="Times New Roman" w:cs="Times New Roman"/>
          <w:sz w:val="20"/>
          <w:szCs w:val="20"/>
        </w:rPr>
        <w:t xml:space="preserve"> Muhammad Nur Abdul </w:t>
      </w:r>
      <w:proofErr w:type="gramStart"/>
      <w:r w:rsidRPr="008B1AD3">
        <w:rPr>
          <w:rFonts w:ascii="Times New Roman" w:hAnsi="Times New Roman" w:cs="Times New Roman"/>
          <w:sz w:val="20"/>
          <w:szCs w:val="20"/>
        </w:rPr>
        <w:t>Hafidz  Suwaid</w:t>
      </w:r>
      <w:proofErr w:type="gramEnd"/>
      <w:r w:rsidRPr="008B1AD3">
        <w:rPr>
          <w:rFonts w:ascii="Times New Roman" w:hAnsi="Times New Roman" w:cs="Times New Roman"/>
          <w:sz w:val="20"/>
          <w:szCs w:val="20"/>
        </w:rPr>
        <w:t xml:space="preserve">, </w:t>
      </w:r>
      <w:r w:rsidRPr="008B1AD3">
        <w:rPr>
          <w:rFonts w:ascii="Times New Roman" w:hAnsi="Times New Roman" w:cs="Times New Roman"/>
          <w:i/>
          <w:iCs/>
          <w:sz w:val="20"/>
          <w:szCs w:val="20"/>
        </w:rPr>
        <w:t>Prophetic Parenting</w:t>
      </w:r>
      <w:r w:rsidR="00083F38" w:rsidRPr="008B1AD3">
        <w:rPr>
          <w:rFonts w:ascii="Times New Roman" w:hAnsi="Times New Roman" w:cs="Times New Roman"/>
          <w:i/>
          <w:iCs/>
          <w:sz w:val="20"/>
          <w:szCs w:val="20"/>
          <w:lang w:val="id-ID"/>
        </w:rPr>
        <w:t xml:space="preserve">..., </w:t>
      </w:r>
      <w:r w:rsidRPr="008B1AD3">
        <w:rPr>
          <w:rFonts w:ascii="Times New Roman" w:hAnsi="Times New Roman" w:cs="Times New Roman"/>
          <w:sz w:val="20"/>
          <w:szCs w:val="20"/>
        </w:rPr>
        <w:t>hlm. 46.</w:t>
      </w:r>
    </w:p>
  </w:footnote>
  <w:footnote w:id="28">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Ibid., 51</w:t>
      </w:r>
    </w:p>
  </w:footnote>
  <w:footnote w:id="29">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00F30DC8">
        <w:rPr>
          <w:rFonts w:ascii="Times New Roman" w:hAnsi="Times New Roman" w:cs="Times New Roman"/>
          <w:noProof/>
        </w:rPr>
        <w:t>Rahman, Jamal Abdur</w:t>
      </w:r>
      <w:r w:rsidR="00F30DC8">
        <w:rPr>
          <w:rFonts w:ascii="Times New Roman" w:hAnsi="Times New Roman" w:cs="Times New Roman"/>
          <w:noProof/>
          <w:lang w:val="id-ID"/>
        </w:rPr>
        <w:t>,</w:t>
      </w:r>
      <w:r w:rsidRPr="008B1AD3">
        <w:rPr>
          <w:rFonts w:ascii="Times New Roman" w:hAnsi="Times New Roman" w:cs="Times New Roman"/>
          <w:noProof/>
        </w:rPr>
        <w:t xml:space="preserve"> </w:t>
      </w:r>
      <w:r w:rsidRPr="008B1AD3">
        <w:rPr>
          <w:rFonts w:ascii="Times New Roman" w:hAnsi="Times New Roman" w:cs="Times New Roman"/>
          <w:i/>
          <w:iCs/>
          <w:noProof/>
        </w:rPr>
        <w:t>Tahapan M</w:t>
      </w:r>
      <w:r w:rsidR="00F30DC8">
        <w:rPr>
          <w:rFonts w:ascii="Times New Roman" w:hAnsi="Times New Roman" w:cs="Times New Roman"/>
          <w:i/>
          <w:iCs/>
          <w:noProof/>
        </w:rPr>
        <w:t>endidik Anak Teladan Rasulullah</w:t>
      </w:r>
      <w:r w:rsidR="00F30DC8">
        <w:rPr>
          <w:rFonts w:ascii="Times New Roman" w:hAnsi="Times New Roman" w:cs="Times New Roman"/>
          <w:i/>
          <w:iCs/>
          <w:noProof/>
          <w:lang w:val="id-ID"/>
        </w:rPr>
        <w:t>,</w:t>
      </w:r>
      <w:r w:rsidRPr="008B1AD3">
        <w:rPr>
          <w:rFonts w:ascii="Times New Roman" w:hAnsi="Times New Roman" w:cs="Times New Roman"/>
          <w:noProof/>
        </w:rPr>
        <w:t xml:space="preserve"> </w:t>
      </w:r>
      <w:r w:rsidR="00F30DC8">
        <w:rPr>
          <w:rFonts w:ascii="Times New Roman" w:hAnsi="Times New Roman" w:cs="Times New Roman"/>
          <w:noProof/>
          <w:lang w:val="id-ID"/>
        </w:rPr>
        <w:t>(</w:t>
      </w:r>
      <w:r w:rsidRPr="008B1AD3">
        <w:rPr>
          <w:rFonts w:ascii="Times New Roman" w:hAnsi="Times New Roman" w:cs="Times New Roman"/>
          <w:noProof/>
        </w:rPr>
        <w:t>Bandung: Irsyad Baitus Salam, 2005</w:t>
      </w:r>
      <w:r w:rsidR="00F30DC8">
        <w:rPr>
          <w:rFonts w:ascii="Times New Roman" w:hAnsi="Times New Roman" w:cs="Times New Roman"/>
          <w:noProof/>
          <w:lang w:val="id-ID"/>
        </w:rPr>
        <w:t>),</w:t>
      </w:r>
      <w:r w:rsidRPr="008B1AD3">
        <w:rPr>
          <w:rFonts w:ascii="Times New Roman" w:hAnsi="Times New Roman" w:cs="Times New Roman"/>
          <w:noProof/>
        </w:rPr>
        <w:t xml:space="preserve"> hlm. 16-17</w:t>
      </w:r>
    </w:p>
  </w:footnote>
  <w:footnote w:id="30">
    <w:p w:rsidR="00173D5B" w:rsidRPr="008B1AD3" w:rsidRDefault="00173D5B" w:rsidP="0047238F">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id-ID"/>
        </w:rPr>
        <w:t xml:space="preserve">Baihaqi, </w:t>
      </w:r>
      <w:r w:rsidRPr="008B1AD3">
        <w:rPr>
          <w:rFonts w:ascii="Times New Roman" w:hAnsi="Times New Roman" w:cs="Times New Roman"/>
          <w:i/>
          <w:lang w:val="id-ID"/>
        </w:rPr>
        <w:t>Sunanul Kubra</w:t>
      </w:r>
      <w:r w:rsidRPr="008B1AD3">
        <w:rPr>
          <w:rFonts w:ascii="Times New Roman" w:hAnsi="Times New Roman" w:cs="Times New Roman"/>
          <w:lang w:val="id-ID"/>
        </w:rPr>
        <w:t>, Hadist No. 2319, Tirmidzi hadist No. 1952, dan Musnad Ahmad Juz 4, hlm. 14977.</w:t>
      </w:r>
    </w:p>
  </w:footnote>
  <w:footnote w:id="31">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noProof/>
        </w:rPr>
        <w:t xml:space="preserve">Rahman, Jamal Abdur. </w:t>
      </w:r>
      <w:r w:rsidRPr="008B1AD3">
        <w:rPr>
          <w:rFonts w:ascii="Times New Roman" w:hAnsi="Times New Roman" w:cs="Times New Roman"/>
          <w:i/>
          <w:iCs/>
          <w:noProof/>
        </w:rPr>
        <w:t>Tahapan M</w:t>
      </w:r>
      <w:r w:rsidR="00AD582E" w:rsidRPr="008B1AD3">
        <w:rPr>
          <w:rFonts w:ascii="Times New Roman" w:hAnsi="Times New Roman" w:cs="Times New Roman"/>
          <w:i/>
          <w:iCs/>
          <w:noProof/>
        </w:rPr>
        <w:t>endidik Anak</w:t>
      </w:r>
      <w:r w:rsidR="00AD582E" w:rsidRPr="008B1AD3">
        <w:rPr>
          <w:rFonts w:ascii="Times New Roman" w:hAnsi="Times New Roman" w:cs="Times New Roman"/>
          <w:i/>
          <w:iCs/>
          <w:noProof/>
          <w:lang w:val="id-ID"/>
        </w:rPr>
        <w:t>..</w:t>
      </w:r>
      <w:r w:rsidRPr="008B1AD3">
        <w:rPr>
          <w:rFonts w:ascii="Times New Roman" w:hAnsi="Times New Roman" w:cs="Times New Roman"/>
          <w:noProof/>
        </w:rPr>
        <w:t>.</w:t>
      </w:r>
      <w:r w:rsidR="00AD582E" w:rsidRPr="008B1AD3">
        <w:rPr>
          <w:rFonts w:ascii="Times New Roman" w:hAnsi="Times New Roman" w:cs="Times New Roman"/>
          <w:noProof/>
          <w:lang w:val="id-ID"/>
        </w:rPr>
        <w:t>,</w:t>
      </w:r>
      <w:r w:rsidRPr="008B1AD3">
        <w:rPr>
          <w:rFonts w:ascii="Times New Roman" w:hAnsi="Times New Roman" w:cs="Times New Roman"/>
          <w:noProof/>
        </w:rPr>
        <w:t xml:space="preserve"> hlm. 17</w:t>
      </w:r>
    </w:p>
  </w:footnote>
  <w:footnote w:id="32">
    <w:p w:rsidR="008B1AD3" w:rsidRPr="008B1AD3" w:rsidRDefault="008B1AD3" w:rsidP="008B1AD3">
      <w:pPr>
        <w:spacing w:line="240" w:lineRule="auto"/>
        <w:ind w:left="0" w:firstLine="567"/>
        <w:rPr>
          <w:rFonts w:ascii="Times New Roman" w:hAnsi="Times New Roman" w:cs="Times New Roman"/>
          <w:sz w:val="20"/>
          <w:szCs w:val="20"/>
        </w:rPr>
      </w:pPr>
      <w:r w:rsidRPr="008B1AD3">
        <w:rPr>
          <w:rStyle w:val="FootnoteReference"/>
          <w:rFonts w:ascii="Times New Roman" w:hAnsi="Times New Roman" w:cs="Times New Roman"/>
          <w:sz w:val="20"/>
          <w:szCs w:val="20"/>
        </w:rPr>
        <w:footnoteRef/>
      </w:r>
      <w:r w:rsidRPr="008B1AD3">
        <w:rPr>
          <w:rFonts w:ascii="Times New Roman" w:hAnsi="Times New Roman" w:cs="Times New Roman"/>
          <w:sz w:val="20"/>
          <w:szCs w:val="20"/>
        </w:rPr>
        <w:t xml:space="preserve"> Heri Gunawan, </w:t>
      </w:r>
      <w:r w:rsidRPr="008B1AD3">
        <w:rPr>
          <w:rFonts w:ascii="Times New Roman" w:hAnsi="Times New Roman" w:cs="Times New Roman"/>
          <w:i/>
          <w:iCs/>
          <w:sz w:val="20"/>
          <w:szCs w:val="20"/>
        </w:rPr>
        <w:t>Pendidikan Islam (Kajian Teoritis dan Pemikiran Tokoh),</w:t>
      </w:r>
      <w:r w:rsidR="00F30DC8">
        <w:rPr>
          <w:rFonts w:ascii="Times New Roman" w:hAnsi="Times New Roman" w:cs="Times New Roman"/>
          <w:sz w:val="20"/>
          <w:szCs w:val="20"/>
        </w:rPr>
        <w:t xml:space="preserve"> (</w:t>
      </w:r>
      <w:r w:rsidR="00F30DC8">
        <w:rPr>
          <w:rFonts w:ascii="Times New Roman" w:hAnsi="Times New Roman" w:cs="Times New Roman"/>
          <w:sz w:val="20"/>
          <w:szCs w:val="20"/>
          <w:lang w:val="id-ID"/>
        </w:rPr>
        <w:t>B</w:t>
      </w:r>
      <w:r w:rsidRPr="008B1AD3">
        <w:rPr>
          <w:rFonts w:ascii="Times New Roman" w:hAnsi="Times New Roman" w:cs="Times New Roman"/>
          <w:sz w:val="20"/>
          <w:szCs w:val="20"/>
        </w:rPr>
        <w:t>andung: PT Remaja Rosdakarya, 2014), hlm. 336.</w:t>
      </w:r>
    </w:p>
  </w:footnote>
  <w:footnote w:id="33">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w:t>
      </w:r>
      <w:r w:rsidRPr="008B1AD3">
        <w:rPr>
          <w:rFonts w:ascii="Times New Roman" w:hAnsi="Times New Roman" w:cs="Times New Roman"/>
          <w:lang w:val="pt-BR"/>
        </w:rPr>
        <w:t xml:space="preserve">Helmawati, </w:t>
      </w:r>
      <w:r w:rsidRPr="008B1AD3">
        <w:rPr>
          <w:rFonts w:ascii="Times New Roman" w:hAnsi="Times New Roman" w:cs="Times New Roman"/>
          <w:i/>
          <w:iCs/>
          <w:lang w:val="pt-BR"/>
        </w:rPr>
        <w:t>Pendidikan Keluarga</w:t>
      </w:r>
      <w:r w:rsidRPr="008B1AD3">
        <w:rPr>
          <w:rFonts w:ascii="Times New Roman" w:hAnsi="Times New Roman" w:cs="Times New Roman"/>
          <w:lang w:val="pt-BR"/>
        </w:rPr>
        <w:t xml:space="preserve"> </w:t>
      </w:r>
      <w:r w:rsidRPr="008B1AD3">
        <w:rPr>
          <w:rFonts w:ascii="Times New Roman" w:hAnsi="Times New Roman" w:cs="Times New Roman"/>
          <w:i/>
          <w:iCs/>
          <w:lang w:val="pt-BR"/>
        </w:rPr>
        <w:t>(Teori dan Praktis),</w:t>
      </w:r>
      <w:r w:rsidRPr="008B1AD3">
        <w:rPr>
          <w:rFonts w:ascii="Times New Roman" w:hAnsi="Times New Roman" w:cs="Times New Roman"/>
          <w:lang w:val="pt-BR"/>
        </w:rPr>
        <w:t xml:space="preserve"> (Bandung: PT. Remaja Rosdakarya, 2014), hlm. 52</w:t>
      </w:r>
    </w:p>
  </w:footnote>
  <w:footnote w:id="34">
    <w:p w:rsidR="00695E72" w:rsidRPr="00F30DC8" w:rsidRDefault="00695E72" w:rsidP="0047238F">
      <w:pPr>
        <w:pStyle w:val="FootnoteText"/>
        <w:ind w:left="0" w:firstLine="567"/>
        <w:rPr>
          <w:rFonts w:ascii="Times New Roman" w:hAnsi="Times New Roman" w:cs="Times New Roman"/>
          <w:lang w:val="id-ID"/>
        </w:rPr>
      </w:pPr>
      <w:r w:rsidRPr="008B1AD3">
        <w:rPr>
          <w:rStyle w:val="FootnoteReference"/>
          <w:rFonts w:ascii="Times New Roman" w:hAnsi="Times New Roman" w:cs="Times New Roman"/>
        </w:rPr>
        <w:footnoteRef/>
      </w:r>
      <w:r w:rsidR="00F30DC8">
        <w:rPr>
          <w:rFonts w:ascii="Times New Roman" w:hAnsi="Times New Roman" w:cs="Times New Roman"/>
        </w:rPr>
        <w:t xml:space="preserve"> Eva Harianti dan Nina Siti, </w:t>
      </w:r>
      <w:r w:rsidRPr="00F30DC8">
        <w:rPr>
          <w:rFonts w:ascii="Times New Roman" w:hAnsi="Times New Roman" w:cs="Times New Roman"/>
          <w:i/>
        </w:rPr>
        <w:t>Faktor-Faktor Penyebab Terjadinya Kekerasan Orang Tua Terhadap Anaknya</w:t>
      </w:r>
      <w:r w:rsidR="00F30DC8">
        <w:rPr>
          <w:rFonts w:ascii="Times New Roman" w:hAnsi="Times New Roman" w:cs="Times New Roman"/>
        </w:rPr>
        <w:t>, Vol 2, No 1, 2014</w:t>
      </w:r>
      <w:r w:rsidR="00F30DC8">
        <w:rPr>
          <w:rFonts w:ascii="Times New Roman" w:hAnsi="Times New Roman" w:cs="Times New Roman"/>
          <w:lang w:val="id-ID"/>
        </w:rPr>
        <w:t>,</w:t>
      </w:r>
      <w:r w:rsidR="00F30DC8">
        <w:rPr>
          <w:rFonts w:ascii="Times New Roman" w:hAnsi="Times New Roman" w:cs="Times New Roman"/>
        </w:rPr>
        <w:t xml:space="preserve"> hlm. 44-56</w:t>
      </w:r>
    </w:p>
  </w:footnote>
  <w:footnote w:id="35">
    <w:p w:rsidR="00695E72" w:rsidRPr="008B1AD3" w:rsidRDefault="00695E72" w:rsidP="0047238F">
      <w:pPr>
        <w:pStyle w:val="FootnoteText"/>
        <w:ind w:left="0" w:firstLine="567"/>
        <w:rPr>
          <w:rFonts w:ascii="Times New Roman" w:hAnsi="Times New Roman" w:cs="Times New Roman"/>
        </w:rPr>
      </w:pPr>
      <w:r w:rsidRPr="008B1AD3">
        <w:rPr>
          <w:rStyle w:val="FootnoteReference"/>
          <w:rFonts w:ascii="Times New Roman" w:hAnsi="Times New Roman" w:cs="Times New Roman"/>
        </w:rPr>
        <w:footnoteRef/>
      </w:r>
      <w:r w:rsidRPr="008B1AD3">
        <w:rPr>
          <w:rFonts w:ascii="Times New Roman" w:hAnsi="Times New Roman" w:cs="Times New Roman"/>
        </w:rPr>
        <w:t xml:space="preserve"> Muflihatut Taubah</w:t>
      </w:r>
      <w:r w:rsidR="00F30DC8">
        <w:rPr>
          <w:rFonts w:ascii="Times New Roman" w:hAnsi="Times New Roman" w:cs="Times New Roman"/>
        </w:rPr>
        <w:t xml:space="preserve">, </w:t>
      </w:r>
      <w:r w:rsidRPr="00F30DC8">
        <w:rPr>
          <w:rFonts w:ascii="Times New Roman" w:hAnsi="Times New Roman" w:cs="Times New Roman"/>
          <w:i/>
        </w:rPr>
        <w:t>Pendidikan An</w:t>
      </w:r>
      <w:r w:rsidR="00F30DC8">
        <w:rPr>
          <w:rFonts w:ascii="Times New Roman" w:hAnsi="Times New Roman" w:cs="Times New Roman"/>
          <w:i/>
          <w:lang w:val="id-ID"/>
        </w:rPr>
        <w:t>a</w:t>
      </w:r>
      <w:r w:rsidR="00F30DC8">
        <w:rPr>
          <w:rFonts w:ascii="Times New Roman" w:hAnsi="Times New Roman" w:cs="Times New Roman"/>
          <w:i/>
        </w:rPr>
        <w:t>k</w:t>
      </w:r>
      <w:r w:rsidRPr="00F30DC8">
        <w:rPr>
          <w:rFonts w:ascii="Times New Roman" w:hAnsi="Times New Roman" w:cs="Times New Roman"/>
          <w:i/>
        </w:rPr>
        <w:t xml:space="preserve"> dalam Keluarga Perspektif Islam</w:t>
      </w:r>
      <w:r w:rsidRPr="008B1AD3">
        <w:rPr>
          <w:rFonts w:ascii="Times New Roman" w:hAnsi="Times New Roman" w:cs="Times New Roman"/>
        </w:rPr>
        <w:t>,</w:t>
      </w:r>
      <w:r w:rsidR="00F30DC8">
        <w:rPr>
          <w:rFonts w:ascii="Times New Roman" w:hAnsi="Times New Roman" w:cs="Times New Roman"/>
          <w:lang w:val="id-ID"/>
        </w:rPr>
        <w:t xml:space="preserve"> </w:t>
      </w:r>
      <w:r w:rsidR="00F30DC8" w:rsidRPr="00F30DC8">
        <w:rPr>
          <w:rFonts w:ascii="Times New Roman" w:hAnsi="Times New Roman" w:cs="Times New Roman"/>
          <w:i/>
          <w:iCs/>
          <w:noProof/>
          <w:szCs w:val="24"/>
        </w:rPr>
        <w:t xml:space="preserve">Jurnal </w:t>
      </w:r>
      <w:r w:rsidR="00F30DC8" w:rsidRPr="00F30DC8">
        <w:rPr>
          <w:rFonts w:ascii="Times New Roman" w:hAnsi="Times New Roman" w:cs="Times New Roman"/>
          <w:iCs/>
          <w:noProof/>
          <w:szCs w:val="24"/>
        </w:rPr>
        <w:t>Pendidikan Agama Islam</w:t>
      </w:r>
      <w:r w:rsidR="00F30DC8" w:rsidRPr="00F30DC8">
        <w:rPr>
          <w:rFonts w:ascii="Times New Roman" w:hAnsi="Times New Roman" w:cs="Times New Roman"/>
          <w:noProof/>
          <w:szCs w:val="24"/>
        </w:rPr>
        <w:t xml:space="preserve">, Vol 3, No 01. </w:t>
      </w:r>
      <w:proofErr w:type="gramStart"/>
      <w:r w:rsidR="00F30DC8" w:rsidRPr="00F30DC8">
        <w:rPr>
          <w:rFonts w:ascii="Times New Roman" w:hAnsi="Times New Roman" w:cs="Times New Roman"/>
          <w:noProof/>
          <w:szCs w:val="24"/>
        </w:rPr>
        <w:t>2015</w:t>
      </w:r>
      <w:r w:rsidR="00B45827">
        <w:rPr>
          <w:rFonts w:ascii="Times New Roman" w:hAnsi="Times New Roman" w:cs="Times New Roman"/>
          <w:noProof/>
          <w:szCs w:val="24"/>
          <w:lang w:val="id-ID"/>
        </w:rPr>
        <w:t>,</w:t>
      </w:r>
      <w:r w:rsidRPr="008B1AD3">
        <w:rPr>
          <w:rFonts w:ascii="Times New Roman" w:hAnsi="Times New Roman" w:cs="Times New Roman"/>
        </w:rPr>
        <w:t xml:space="preserve"> hlm.</w:t>
      </w:r>
      <w:proofErr w:type="gramEnd"/>
      <w:r w:rsidRPr="008B1AD3">
        <w:rPr>
          <w:rFonts w:ascii="Times New Roman" w:hAnsi="Times New Roman" w:cs="Times New Roman"/>
        </w:rPr>
        <w:t xml:space="preserve"> 111-13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A0C042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7643C45"/>
    <w:multiLevelType w:val="hybridMultilevel"/>
    <w:tmpl w:val="09ECEEFC"/>
    <w:lvl w:ilvl="0" w:tplc="CF64A980">
      <w:start w:val="1"/>
      <w:numFmt w:val="decimal"/>
      <w:lvlText w:val="%1."/>
      <w:lvlJc w:val="righ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907901"/>
    <w:multiLevelType w:val="hybridMultilevel"/>
    <w:tmpl w:val="BAFA9B50"/>
    <w:lvl w:ilvl="0" w:tplc="892E107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C24144"/>
    <w:multiLevelType w:val="hybridMultilevel"/>
    <w:tmpl w:val="91CCA5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FF4F94"/>
    <w:multiLevelType w:val="hybridMultilevel"/>
    <w:tmpl w:val="4AA27D5E"/>
    <w:lvl w:ilvl="0" w:tplc="172C3B22">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7B4720"/>
    <w:multiLevelType w:val="hybridMultilevel"/>
    <w:tmpl w:val="C43E3290"/>
    <w:lvl w:ilvl="0" w:tplc="892E107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367620"/>
    <w:multiLevelType w:val="hybridMultilevel"/>
    <w:tmpl w:val="6FA69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0240D3"/>
    <w:multiLevelType w:val="hybridMultilevel"/>
    <w:tmpl w:val="7E20F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402827"/>
    <w:multiLevelType w:val="hybridMultilevel"/>
    <w:tmpl w:val="D92E5BF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1A3227C"/>
    <w:multiLevelType w:val="hybridMultilevel"/>
    <w:tmpl w:val="314204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3F566C"/>
    <w:multiLevelType w:val="hybridMultilevel"/>
    <w:tmpl w:val="0918371A"/>
    <w:lvl w:ilvl="0" w:tplc="298896A8">
      <w:start w:val="1"/>
      <w:numFmt w:val="upp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1439CD"/>
    <w:multiLevelType w:val="hybridMultilevel"/>
    <w:tmpl w:val="3ABE0D44"/>
    <w:lvl w:ilvl="0" w:tplc="892E107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1"/>
  </w:num>
  <w:num w:numId="4">
    <w:abstractNumId w:val="0"/>
  </w:num>
  <w:num w:numId="5">
    <w:abstractNumId w:val="1"/>
  </w:num>
  <w:num w:numId="6">
    <w:abstractNumId w:val="5"/>
  </w:num>
  <w:num w:numId="7">
    <w:abstractNumId w:val="2"/>
  </w:num>
  <w:num w:numId="8">
    <w:abstractNumId w:val="10"/>
  </w:num>
  <w:num w:numId="9">
    <w:abstractNumId w:val="3"/>
  </w:num>
  <w:num w:numId="10">
    <w:abstractNumId w:val="8"/>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2"/>
  </w:compat>
  <w:rsids>
    <w:rsidRoot w:val="00D80319"/>
    <w:rsid w:val="00000DF3"/>
    <w:rsid w:val="0000162A"/>
    <w:rsid w:val="00002A6E"/>
    <w:rsid w:val="000044CA"/>
    <w:rsid w:val="000046EF"/>
    <w:rsid w:val="00004AC4"/>
    <w:rsid w:val="00004F79"/>
    <w:rsid w:val="000061E6"/>
    <w:rsid w:val="00006F18"/>
    <w:rsid w:val="000071C2"/>
    <w:rsid w:val="00007722"/>
    <w:rsid w:val="0000773A"/>
    <w:rsid w:val="000079C0"/>
    <w:rsid w:val="00010061"/>
    <w:rsid w:val="000109E4"/>
    <w:rsid w:val="00010CD2"/>
    <w:rsid w:val="0001120F"/>
    <w:rsid w:val="000112DE"/>
    <w:rsid w:val="00011C2E"/>
    <w:rsid w:val="000129A2"/>
    <w:rsid w:val="00012DA0"/>
    <w:rsid w:val="000138BC"/>
    <w:rsid w:val="00013B02"/>
    <w:rsid w:val="00013BC2"/>
    <w:rsid w:val="00013DD1"/>
    <w:rsid w:val="00014113"/>
    <w:rsid w:val="0001496D"/>
    <w:rsid w:val="00015294"/>
    <w:rsid w:val="00015709"/>
    <w:rsid w:val="00015725"/>
    <w:rsid w:val="00015822"/>
    <w:rsid w:val="00016C64"/>
    <w:rsid w:val="00016CF5"/>
    <w:rsid w:val="00017EDB"/>
    <w:rsid w:val="000203B5"/>
    <w:rsid w:val="00021750"/>
    <w:rsid w:val="00021833"/>
    <w:rsid w:val="00021F3C"/>
    <w:rsid w:val="000229A4"/>
    <w:rsid w:val="00023E39"/>
    <w:rsid w:val="00024860"/>
    <w:rsid w:val="0002507C"/>
    <w:rsid w:val="00025261"/>
    <w:rsid w:val="00025477"/>
    <w:rsid w:val="00025A3B"/>
    <w:rsid w:val="00026467"/>
    <w:rsid w:val="00026767"/>
    <w:rsid w:val="0002679C"/>
    <w:rsid w:val="00027451"/>
    <w:rsid w:val="0002777F"/>
    <w:rsid w:val="00027DBB"/>
    <w:rsid w:val="00030016"/>
    <w:rsid w:val="000303B8"/>
    <w:rsid w:val="00030868"/>
    <w:rsid w:val="00031100"/>
    <w:rsid w:val="000315F3"/>
    <w:rsid w:val="00033136"/>
    <w:rsid w:val="00033B9E"/>
    <w:rsid w:val="0003433F"/>
    <w:rsid w:val="00034D70"/>
    <w:rsid w:val="00035BDE"/>
    <w:rsid w:val="00036AEC"/>
    <w:rsid w:val="0003754D"/>
    <w:rsid w:val="000375DF"/>
    <w:rsid w:val="00037B1E"/>
    <w:rsid w:val="00037B7E"/>
    <w:rsid w:val="00037BF0"/>
    <w:rsid w:val="00040074"/>
    <w:rsid w:val="00040317"/>
    <w:rsid w:val="00040573"/>
    <w:rsid w:val="00040FFC"/>
    <w:rsid w:val="0004120E"/>
    <w:rsid w:val="0004127F"/>
    <w:rsid w:val="0004129E"/>
    <w:rsid w:val="00041E2B"/>
    <w:rsid w:val="00042D56"/>
    <w:rsid w:val="00042DB2"/>
    <w:rsid w:val="0004417F"/>
    <w:rsid w:val="00044650"/>
    <w:rsid w:val="000458DD"/>
    <w:rsid w:val="000463C2"/>
    <w:rsid w:val="00046873"/>
    <w:rsid w:val="000475B9"/>
    <w:rsid w:val="000506B0"/>
    <w:rsid w:val="00051033"/>
    <w:rsid w:val="000513F5"/>
    <w:rsid w:val="000527A3"/>
    <w:rsid w:val="00052BD9"/>
    <w:rsid w:val="00054721"/>
    <w:rsid w:val="00054751"/>
    <w:rsid w:val="0005565E"/>
    <w:rsid w:val="0005579A"/>
    <w:rsid w:val="00055B6E"/>
    <w:rsid w:val="00055CB7"/>
    <w:rsid w:val="000567EB"/>
    <w:rsid w:val="000574F0"/>
    <w:rsid w:val="00057CD7"/>
    <w:rsid w:val="00061570"/>
    <w:rsid w:val="00062009"/>
    <w:rsid w:val="00062102"/>
    <w:rsid w:val="000621B1"/>
    <w:rsid w:val="00062AAD"/>
    <w:rsid w:val="0006358D"/>
    <w:rsid w:val="00064467"/>
    <w:rsid w:val="000646A8"/>
    <w:rsid w:val="000646E9"/>
    <w:rsid w:val="00064A4F"/>
    <w:rsid w:val="00064EFB"/>
    <w:rsid w:val="00065AA6"/>
    <w:rsid w:val="00065BFF"/>
    <w:rsid w:val="000663CD"/>
    <w:rsid w:val="00066AD6"/>
    <w:rsid w:val="00067BFB"/>
    <w:rsid w:val="00067E0D"/>
    <w:rsid w:val="0007001E"/>
    <w:rsid w:val="00070510"/>
    <w:rsid w:val="00070A04"/>
    <w:rsid w:val="000717A7"/>
    <w:rsid w:val="00072908"/>
    <w:rsid w:val="00072A15"/>
    <w:rsid w:val="000730D6"/>
    <w:rsid w:val="00073542"/>
    <w:rsid w:val="00074705"/>
    <w:rsid w:val="00074747"/>
    <w:rsid w:val="00074E26"/>
    <w:rsid w:val="00074EAE"/>
    <w:rsid w:val="00074FCE"/>
    <w:rsid w:val="000750FB"/>
    <w:rsid w:val="00075F64"/>
    <w:rsid w:val="00076317"/>
    <w:rsid w:val="00077798"/>
    <w:rsid w:val="00077AB3"/>
    <w:rsid w:val="00077AFB"/>
    <w:rsid w:val="00077C3B"/>
    <w:rsid w:val="00080709"/>
    <w:rsid w:val="000807DF"/>
    <w:rsid w:val="00080BA4"/>
    <w:rsid w:val="00080EAB"/>
    <w:rsid w:val="00081DD2"/>
    <w:rsid w:val="00081E6A"/>
    <w:rsid w:val="00082F7A"/>
    <w:rsid w:val="0008339E"/>
    <w:rsid w:val="000836F7"/>
    <w:rsid w:val="00083911"/>
    <w:rsid w:val="00083F38"/>
    <w:rsid w:val="00084FA6"/>
    <w:rsid w:val="00085669"/>
    <w:rsid w:val="00085F40"/>
    <w:rsid w:val="0008651D"/>
    <w:rsid w:val="00086D04"/>
    <w:rsid w:val="00087358"/>
    <w:rsid w:val="00087B36"/>
    <w:rsid w:val="00090672"/>
    <w:rsid w:val="000907C0"/>
    <w:rsid w:val="0009099B"/>
    <w:rsid w:val="00090F5C"/>
    <w:rsid w:val="00091171"/>
    <w:rsid w:val="00091EF9"/>
    <w:rsid w:val="00092280"/>
    <w:rsid w:val="00092FFA"/>
    <w:rsid w:val="00093FA3"/>
    <w:rsid w:val="00094372"/>
    <w:rsid w:val="00094B0E"/>
    <w:rsid w:val="0009529C"/>
    <w:rsid w:val="00095C11"/>
    <w:rsid w:val="00096170"/>
    <w:rsid w:val="000965A1"/>
    <w:rsid w:val="00096FF5"/>
    <w:rsid w:val="000972C2"/>
    <w:rsid w:val="00097822"/>
    <w:rsid w:val="000A04E6"/>
    <w:rsid w:val="000A0954"/>
    <w:rsid w:val="000A1071"/>
    <w:rsid w:val="000A141B"/>
    <w:rsid w:val="000A1D17"/>
    <w:rsid w:val="000A1DBD"/>
    <w:rsid w:val="000A1E5F"/>
    <w:rsid w:val="000A2463"/>
    <w:rsid w:val="000A254F"/>
    <w:rsid w:val="000A2712"/>
    <w:rsid w:val="000A3B76"/>
    <w:rsid w:val="000A3F4C"/>
    <w:rsid w:val="000A4941"/>
    <w:rsid w:val="000A4AB5"/>
    <w:rsid w:val="000A4EFB"/>
    <w:rsid w:val="000A4F38"/>
    <w:rsid w:val="000A4F82"/>
    <w:rsid w:val="000A554D"/>
    <w:rsid w:val="000A5E1B"/>
    <w:rsid w:val="000A5E95"/>
    <w:rsid w:val="000A62FD"/>
    <w:rsid w:val="000B06C4"/>
    <w:rsid w:val="000B0A46"/>
    <w:rsid w:val="000B2286"/>
    <w:rsid w:val="000B2811"/>
    <w:rsid w:val="000B2C8C"/>
    <w:rsid w:val="000B2DC1"/>
    <w:rsid w:val="000B2ED2"/>
    <w:rsid w:val="000B3094"/>
    <w:rsid w:val="000B3D1E"/>
    <w:rsid w:val="000B4005"/>
    <w:rsid w:val="000B41AA"/>
    <w:rsid w:val="000B53BF"/>
    <w:rsid w:val="000B557C"/>
    <w:rsid w:val="000B5AC5"/>
    <w:rsid w:val="000B5B84"/>
    <w:rsid w:val="000B63FA"/>
    <w:rsid w:val="000B66BE"/>
    <w:rsid w:val="000B672B"/>
    <w:rsid w:val="000B6DF8"/>
    <w:rsid w:val="000B6F04"/>
    <w:rsid w:val="000B6F91"/>
    <w:rsid w:val="000B71EB"/>
    <w:rsid w:val="000B7770"/>
    <w:rsid w:val="000B7DC7"/>
    <w:rsid w:val="000B7E3D"/>
    <w:rsid w:val="000C11E6"/>
    <w:rsid w:val="000C14EF"/>
    <w:rsid w:val="000C1574"/>
    <w:rsid w:val="000C1C6F"/>
    <w:rsid w:val="000C228A"/>
    <w:rsid w:val="000C2536"/>
    <w:rsid w:val="000C2878"/>
    <w:rsid w:val="000C2B25"/>
    <w:rsid w:val="000C37D1"/>
    <w:rsid w:val="000C39CF"/>
    <w:rsid w:val="000C3BD9"/>
    <w:rsid w:val="000C41A5"/>
    <w:rsid w:val="000C4B1E"/>
    <w:rsid w:val="000C508B"/>
    <w:rsid w:val="000C5517"/>
    <w:rsid w:val="000C5CE2"/>
    <w:rsid w:val="000C5CFC"/>
    <w:rsid w:val="000C6634"/>
    <w:rsid w:val="000C7876"/>
    <w:rsid w:val="000D19CF"/>
    <w:rsid w:val="000D2CBA"/>
    <w:rsid w:val="000D2CD5"/>
    <w:rsid w:val="000D2E32"/>
    <w:rsid w:val="000D2F77"/>
    <w:rsid w:val="000D2F9A"/>
    <w:rsid w:val="000D41FB"/>
    <w:rsid w:val="000D4440"/>
    <w:rsid w:val="000D4BC1"/>
    <w:rsid w:val="000D55C1"/>
    <w:rsid w:val="000D5786"/>
    <w:rsid w:val="000D5814"/>
    <w:rsid w:val="000D625E"/>
    <w:rsid w:val="000D6433"/>
    <w:rsid w:val="000D6F21"/>
    <w:rsid w:val="000D73CE"/>
    <w:rsid w:val="000D7541"/>
    <w:rsid w:val="000E05E2"/>
    <w:rsid w:val="000E2A4D"/>
    <w:rsid w:val="000E2B27"/>
    <w:rsid w:val="000E374C"/>
    <w:rsid w:val="000E4065"/>
    <w:rsid w:val="000E4D12"/>
    <w:rsid w:val="000E515F"/>
    <w:rsid w:val="000E6112"/>
    <w:rsid w:val="000E767E"/>
    <w:rsid w:val="000E7731"/>
    <w:rsid w:val="000E78C7"/>
    <w:rsid w:val="000F0806"/>
    <w:rsid w:val="000F0AEB"/>
    <w:rsid w:val="000F0B34"/>
    <w:rsid w:val="000F0CC1"/>
    <w:rsid w:val="000F119F"/>
    <w:rsid w:val="000F18B5"/>
    <w:rsid w:val="000F1E2C"/>
    <w:rsid w:val="000F2045"/>
    <w:rsid w:val="000F2183"/>
    <w:rsid w:val="000F23AC"/>
    <w:rsid w:val="000F34F4"/>
    <w:rsid w:val="000F3E2D"/>
    <w:rsid w:val="000F3E86"/>
    <w:rsid w:val="000F4837"/>
    <w:rsid w:val="000F4CF4"/>
    <w:rsid w:val="000F5A4E"/>
    <w:rsid w:val="000F7CC0"/>
    <w:rsid w:val="00100319"/>
    <w:rsid w:val="001019F9"/>
    <w:rsid w:val="00101D3D"/>
    <w:rsid w:val="0010200E"/>
    <w:rsid w:val="00102F24"/>
    <w:rsid w:val="0010313F"/>
    <w:rsid w:val="0010329D"/>
    <w:rsid w:val="001039E3"/>
    <w:rsid w:val="00104CCA"/>
    <w:rsid w:val="00104FC7"/>
    <w:rsid w:val="001052CF"/>
    <w:rsid w:val="00105474"/>
    <w:rsid w:val="00106404"/>
    <w:rsid w:val="00106667"/>
    <w:rsid w:val="00106B5D"/>
    <w:rsid w:val="00107960"/>
    <w:rsid w:val="00107A2C"/>
    <w:rsid w:val="001104E0"/>
    <w:rsid w:val="0011055A"/>
    <w:rsid w:val="0011089C"/>
    <w:rsid w:val="00110C24"/>
    <w:rsid w:val="00110E61"/>
    <w:rsid w:val="001110ED"/>
    <w:rsid w:val="001115B7"/>
    <w:rsid w:val="0011184D"/>
    <w:rsid w:val="00111B10"/>
    <w:rsid w:val="00111F44"/>
    <w:rsid w:val="00113030"/>
    <w:rsid w:val="00113229"/>
    <w:rsid w:val="001136D1"/>
    <w:rsid w:val="00113D36"/>
    <w:rsid w:val="001142A5"/>
    <w:rsid w:val="001142F5"/>
    <w:rsid w:val="00114F81"/>
    <w:rsid w:val="001154EE"/>
    <w:rsid w:val="001159B4"/>
    <w:rsid w:val="00115C39"/>
    <w:rsid w:val="00115E3C"/>
    <w:rsid w:val="00116317"/>
    <w:rsid w:val="0011647E"/>
    <w:rsid w:val="00116488"/>
    <w:rsid w:val="0011685B"/>
    <w:rsid w:val="00117C57"/>
    <w:rsid w:val="00120B34"/>
    <w:rsid w:val="00120F01"/>
    <w:rsid w:val="001218CC"/>
    <w:rsid w:val="00121F90"/>
    <w:rsid w:val="001220FF"/>
    <w:rsid w:val="00122569"/>
    <w:rsid w:val="0012291E"/>
    <w:rsid w:val="00122AC3"/>
    <w:rsid w:val="00123DB4"/>
    <w:rsid w:val="0012444E"/>
    <w:rsid w:val="00124AA7"/>
    <w:rsid w:val="001250F8"/>
    <w:rsid w:val="0012541F"/>
    <w:rsid w:val="001255A2"/>
    <w:rsid w:val="0012739C"/>
    <w:rsid w:val="00127DA7"/>
    <w:rsid w:val="0013023D"/>
    <w:rsid w:val="001314F0"/>
    <w:rsid w:val="001315A0"/>
    <w:rsid w:val="0013198A"/>
    <w:rsid w:val="00131A18"/>
    <w:rsid w:val="00131A1A"/>
    <w:rsid w:val="00131AA6"/>
    <w:rsid w:val="00132116"/>
    <w:rsid w:val="0013273F"/>
    <w:rsid w:val="001350B4"/>
    <w:rsid w:val="001360DC"/>
    <w:rsid w:val="001361AD"/>
    <w:rsid w:val="00136400"/>
    <w:rsid w:val="001370D9"/>
    <w:rsid w:val="00137AFF"/>
    <w:rsid w:val="0014097B"/>
    <w:rsid w:val="00140CB4"/>
    <w:rsid w:val="00140F26"/>
    <w:rsid w:val="001417AC"/>
    <w:rsid w:val="00141A20"/>
    <w:rsid w:val="0014210F"/>
    <w:rsid w:val="0014224F"/>
    <w:rsid w:val="00142A73"/>
    <w:rsid w:val="00142E55"/>
    <w:rsid w:val="001430A9"/>
    <w:rsid w:val="001436BE"/>
    <w:rsid w:val="001436EF"/>
    <w:rsid w:val="0014492D"/>
    <w:rsid w:val="00144ECC"/>
    <w:rsid w:val="001454F4"/>
    <w:rsid w:val="00146196"/>
    <w:rsid w:val="00146845"/>
    <w:rsid w:val="001473DF"/>
    <w:rsid w:val="001476CE"/>
    <w:rsid w:val="0014782C"/>
    <w:rsid w:val="00147917"/>
    <w:rsid w:val="00147AED"/>
    <w:rsid w:val="00147BCE"/>
    <w:rsid w:val="00150640"/>
    <w:rsid w:val="001516A4"/>
    <w:rsid w:val="00151BE2"/>
    <w:rsid w:val="00152881"/>
    <w:rsid w:val="0015297A"/>
    <w:rsid w:val="001536E7"/>
    <w:rsid w:val="00153868"/>
    <w:rsid w:val="00154108"/>
    <w:rsid w:val="001542B3"/>
    <w:rsid w:val="001543D9"/>
    <w:rsid w:val="00154DA9"/>
    <w:rsid w:val="00155F0B"/>
    <w:rsid w:val="00155F65"/>
    <w:rsid w:val="001576D4"/>
    <w:rsid w:val="001577C5"/>
    <w:rsid w:val="00157EDE"/>
    <w:rsid w:val="00160020"/>
    <w:rsid w:val="00160559"/>
    <w:rsid w:val="001610AD"/>
    <w:rsid w:val="0016129C"/>
    <w:rsid w:val="00161B42"/>
    <w:rsid w:val="00162543"/>
    <w:rsid w:val="001626AC"/>
    <w:rsid w:val="00162A32"/>
    <w:rsid w:val="0016318D"/>
    <w:rsid w:val="001636CD"/>
    <w:rsid w:val="001643F7"/>
    <w:rsid w:val="001645E9"/>
    <w:rsid w:val="00165841"/>
    <w:rsid w:val="00165BBF"/>
    <w:rsid w:val="00165CAB"/>
    <w:rsid w:val="0016600E"/>
    <w:rsid w:val="00167766"/>
    <w:rsid w:val="00170430"/>
    <w:rsid w:val="00170693"/>
    <w:rsid w:val="00170FEA"/>
    <w:rsid w:val="00171B58"/>
    <w:rsid w:val="001723EA"/>
    <w:rsid w:val="001730B4"/>
    <w:rsid w:val="001732D0"/>
    <w:rsid w:val="001739CC"/>
    <w:rsid w:val="001739D8"/>
    <w:rsid w:val="00173D5B"/>
    <w:rsid w:val="00174156"/>
    <w:rsid w:val="001752FE"/>
    <w:rsid w:val="001754AB"/>
    <w:rsid w:val="001755C1"/>
    <w:rsid w:val="00175F7B"/>
    <w:rsid w:val="00176695"/>
    <w:rsid w:val="00177865"/>
    <w:rsid w:val="00177A8C"/>
    <w:rsid w:val="00177D3F"/>
    <w:rsid w:val="00180A53"/>
    <w:rsid w:val="00182487"/>
    <w:rsid w:val="00183CE6"/>
    <w:rsid w:val="00183E57"/>
    <w:rsid w:val="00183F81"/>
    <w:rsid w:val="0018415B"/>
    <w:rsid w:val="0018462A"/>
    <w:rsid w:val="001849B3"/>
    <w:rsid w:val="00184D59"/>
    <w:rsid w:val="0018610B"/>
    <w:rsid w:val="0018620F"/>
    <w:rsid w:val="001864F0"/>
    <w:rsid w:val="00186603"/>
    <w:rsid w:val="00186C16"/>
    <w:rsid w:val="00186DDC"/>
    <w:rsid w:val="00186F32"/>
    <w:rsid w:val="00187111"/>
    <w:rsid w:val="001873C6"/>
    <w:rsid w:val="00187A2E"/>
    <w:rsid w:val="00190465"/>
    <w:rsid w:val="001909A1"/>
    <w:rsid w:val="00191063"/>
    <w:rsid w:val="00191532"/>
    <w:rsid w:val="00191D2B"/>
    <w:rsid w:val="00191E3C"/>
    <w:rsid w:val="001922DB"/>
    <w:rsid w:val="00192C37"/>
    <w:rsid w:val="00193339"/>
    <w:rsid w:val="00193428"/>
    <w:rsid w:val="00193565"/>
    <w:rsid w:val="00195513"/>
    <w:rsid w:val="00195794"/>
    <w:rsid w:val="001961A4"/>
    <w:rsid w:val="0019704D"/>
    <w:rsid w:val="001970BC"/>
    <w:rsid w:val="001976A5"/>
    <w:rsid w:val="00197C02"/>
    <w:rsid w:val="001A0447"/>
    <w:rsid w:val="001A128D"/>
    <w:rsid w:val="001A12EF"/>
    <w:rsid w:val="001A13A2"/>
    <w:rsid w:val="001A16C8"/>
    <w:rsid w:val="001A16E7"/>
    <w:rsid w:val="001A18DB"/>
    <w:rsid w:val="001A252F"/>
    <w:rsid w:val="001A4174"/>
    <w:rsid w:val="001A46CB"/>
    <w:rsid w:val="001A4AEE"/>
    <w:rsid w:val="001A5AE9"/>
    <w:rsid w:val="001A6674"/>
    <w:rsid w:val="001A777B"/>
    <w:rsid w:val="001B0868"/>
    <w:rsid w:val="001B268A"/>
    <w:rsid w:val="001B27FA"/>
    <w:rsid w:val="001B2B30"/>
    <w:rsid w:val="001B3030"/>
    <w:rsid w:val="001B3429"/>
    <w:rsid w:val="001B380C"/>
    <w:rsid w:val="001B40D5"/>
    <w:rsid w:val="001B526F"/>
    <w:rsid w:val="001B581A"/>
    <w:rsid w:val="001B5D33"/>
    <w:rsid w:val="001B64D5"/>
    <w:rsid w:val="001B6B64"/>
    <w:rsid w:val="001B7ADF"/>
    <w:rsid w:val="001C0377"/>
    <w:rsid w:val="001C09EA"/>
    <w:rsid w:val="001C0B38"/>
    <w:rsid w:val="001C0DE4"/>
    <w:rsid w:val="001C2176"/>
    <w:rsid w:val="001C21C9"/>
    <w:rsid w:val="001C24D6"/>
    <w:rsid w:val="001C2ADE"/>
    <w:rsid w:val="001C325E"/>
    <w:rsid w:val="001C350E"/>
    <w:rsid w:val="001C399E"/>
    <w:rsid w:val="001C3C23"/>
    <w:rsid w:val="001C3C6F"/>
    <w:rsid w:val="001C45BD"/>
    <w:rsid w:val="001C4E70"/>
    <w:rsid w:val="001C4F49"/>
    <w:rsid w:val="001C5862"/>
    <w:rsid w:val="001C7673"/>
    <w:rsid w:val="001D0BD3"/>
    <w:rsid w:val="001D105E"/>
    <w:rsid w:val="001D1F43"/>
    <w:rsid w:val="001D27BD"/>
    <w:rsid w:val="001D2A2A"/>
    <w:rsid w:val="001D2CE1"/>
    <w:rsid w:val="001D2EAB"/>
    <w:rsid w:val="001D34E5"/>
    <w:rsid w:val="001D478A"/>
    <w:rsid w:val="001D4E88"/>
    <w:rsid w:val="001D5356"/>
    <w:rsid w:val="001D54B0"/>
    <w:rsid w:val="001D5C57"/>
    <w:rsid w:val="001D65A8"/>
    <w:rsid w:val="001E0338"/>
    <w:rsid w:val="001E0E64"/>
    <w:rsid w:val="001E13C0"/>
    <w:rsid w:val="001E2A67"/>
    <w:rsid w:val="001E2BA8"/>
    <w:rsid w:val="001E3930"/>
    <w:rsid w:val="001E3B1D"/>
    <w:rsid w:val="001E44F6"/>
    <w:rsid w:val="001E4AE8"/>
    <w:rsid w:val="001E5B64"/>
    <w:rsid w:val="001E609B"/>
    <w:rsid w:val="001E6DC5"/>
    <w:rsid w:val="001F014A"/>
    <w:rsid w:val="001F0B66"/>
    <w:rsid w:val="001F18DA"/>
    <w:rsid w:val="001F1F65"/>
    <w:rsid w:val="001F2027"/>
    <w:rsid w:val="001F2CEC"/>
    <w:rsid w:val="001F3E55"/>
    <w:rsid w:val="001F3F6B"/>
    <w:rsid w:val="001F49C8"/>
    <w:rsid w:val="001F4B6B"/>
    <w:rsid w:val="001F5FF8"/>
    <w:rsid w:val="001F6177"/>
    <w:rsid w:val="001F7359"/>
    <w:rsid w:val="00200395"/>
    <w:rsid w:val="00200FE0"/>
    <w:rsid w:val="002016C3"/>
    <w:rsid w:val="00201727"/>
    <w:rsid w:val="002018B1"/>
    <w:rsid w:val="00203C20"/>
    <w:rsid w:val="00203D33"/>
    <w:rsid w:val="002048CE"/>
    <w:rsid w:val="00204A80"/>
    <w:rsid w:val="002052B0"/>
    <w:rsid w:val="0020531A"/>
    <w:rsid w:val="0020536E"/>
    <w:rsid w:val="00206156"/>
    <w:rsid w:val="002064D1"/>
    <w:rsid w:val="00206B6A"/>
    <w:rsid w:val="00207D8F"/>
    <w:rsid w:val="002107F9"/>
    <w:rsid w:val="00211135"/>
    <w:rsid w:val="00211718"/>
    <w:rsid w:val="002122B9"/>
    <w:rsid w:val="00212DD7"/>
    <w:rsid w:val="00212FB2"/>
    <w:rsid w:val="002137B5"/>
    <w:rsid w:val="0021397A"/>
    <w:rsid w:val="002139D7"/>
    <w:rsid w:val="00213D9C"/>
    <w:rsid w:val="00213DE8"/>
    <w:rsid w:val="00214020"/>
    <w:rsid w:val="00214952"/>
    <w:rsid w:val="00214BF3"/>
    <w:rsid w:val="00214DB0"/>
    <w:rsid w:val="00215239"/>
    <w:rsid w:val="002165FF"/>
    <w:rsid w:val="002170F2"/>
    <w:rsid w:val="00217B35"/>
    <w:rsid w:val="00217D0F"/>
    <w:rsid w:val="00220619"/>
    <w:rsid w:val="002206B2"/>
    <w:rsid w:val="00221608"/>
    <w:rsid w:val="00221646"/>
    <w:rsid w:val="00222651"/>
    <w:rsid w:val="00222700"/>
    <w:rsid w:val="00223773"/>
    <w:rsid w:val="00223C59"/>
    <w:rsid w:val="00223EC9"/>
    <w:rsid w:val="00224F54"/>
    <w:rsid w:val="002251C0"/>
    <w:rsid w:val="0022535A"/>
    <w:rsid w:val="00225736"/>
    <w:rsid w:val="002268E1"/>
    <w:rsid w:val="00226D1F"/>
    <w:rsid w:val="00230006"/>
    <w:rsid w:val="002301DF"/>
    <w:rsid w:val="002308FE"/>
    <w:rsid w:val="00232812"/>
    <w:rsid w:val="00233653"/>
    <w:rsid w:val="00234536"/>
    <w:rsid w:val="002351E1"/>
    <w:rsid w:val="00237086"/>
    <w:rsid w:val="0023739F"/>
    <w:rsid w:val="00237E3A"/>
    <w:rsid w:val="00240B17"/>
    <w:rsid w:val="00240CE7"/>
    <w:rsid w:val="00240D1B"/>
    <w:rsid w:val="00240EE8"/>
    <w:rsid w:val="0024142A"/>
    <w:rsid w:val="00241574"/>
    <w:rsid w:val="00241764"/>
    <w:rsid w:val="002418B3"/>
    <w:rsid w:val="00241B76"/>
    <w:rsid w:val="0024235B"/>
    <w:rsid w:val="002424ED"/>
    <w:rsid w:val="0024301D"/>
    <w:rsid w:val="002434C1"/>
    <w:rsid w:val="002434C9"/>
    <w:rsid w:val="00244575"/>
    <w:rsid w:val="00245063"/>
    <w:rsid w:val="0024511A"/>
    <w:rsid w:val="00245680"/>
    <w:rsid w:val="002462ED"/>
    <w:rsid w:val="002467B8"/>
    <w:rsid w:val="00247FAB"/>
    <w:rsid w:val="00250D6C"/>
    <w:rsid w:val="00251278"/>
    <w:rsid w:val="00251651"/>
    <w:rsid w:val="00251748"/>
    <w:rsid w:val="00251C50"/>
    <w:rsid w:val="002521E6"/>
    <w:rsid w:val="00253453"/>
    <w:rsid w:val="00253488"/>
    <w:rsid w:val="00253856"/>
    <w:rsid w:val="00254539"/>
    <w:rsid w:val="00254920"/>
    <w:rsid w:val="00255EAE"/>
    <w:rsid w:val="00256584"/>
    <w:rsid w:val="00256898"/>
    <w:rsid w:val="00256CC2"/>
    <w:rsid w:val="0025710E"/>
    <w:rsid w:val="002576E2"/>
    <w:rsid w:val="00257C6F"/>
    <w:rsid w:val="00261013"/>
    <w:rsid w:val="00261F11"/>
    <w:rsid w:val="002623CB"/>
    <w:rsid w:val="002626AF"/>
    <w:rsid w:val="00265944"/>
    <w:rsid w:val="00265B66"/>
    <w:rsid w:val="002660F3"/>
    <w:rsid w:val="002662DA"/>
    <w:rsid w:val="00270DE9"/>
    <w:rsid w:val="002710B2"/>
    <w:rsid w:val="00271885"/>
    <w:rsid w:val="002718B3"/>
    <w:rsid w:val="002725F6"/>
    <w:rsid w:val="00273758"/>
    <w:rsid w:val="00273BC3"/>
    <w:rsid w:val="00274209"/>
    <w:rsid w:val="00274356"/>
    <w:rsid w:val="0027442F"/>
    <w:rsid w:val="00274871"/>
    <w:rsid w:val="00274892"/>
    <w:rsid w:val="002755C3"/>
    <w:rsid w:val="00275F02"/>
    <w:rsid w:val="00276499"/>
    <w:rsid w:val="00276CC5"/>
    <w:rsid w:val="0027779C"/>
    <w:rsid w:val="00281263"/>
    <w:rsid w:val="00281408"/>
    <w:rsid w:val="00281A54"/>
    <w:rsid w:val="00281B6E"/>
    <w:rsid w:val="00282FE7"/>
    <w:rsid w:val="00283F12"/>
    <w:rsid w:val="0028434A"/>
    <w:rsid w:val="00284549"/>
    <w:rsid w:val="0028466D"/>
    <w:rsid w:val="00284EB0"/>
    <w:rsid w:val="00285443"/>
    <w:rsid w:val="00285553"/>
    <w:rsid w:val="0028636B"/>
    <w:rsid w:val="00286542"/>
    <w:rsid w:val="002866FC"/>
    <w:rsid w:val="00286CD0"/>
    <w:rsid w:val="002900E3"/>
    <w:rsid w:val="0029036B"/>
    <w:rsid w:val="0029081A"/>
    <w:rsid w:val="00291B26"/>
    <w:rsid w:val="00291D8C"/>
    <w:rsid w:val="0029201A"/>
    <w:rsid w:val="002921B6"/>
    <w:rsid w:val="002925F8"/>
    <w:rsid w:val="00292655"/>
    <w:rsid w:val="002931BA"/>
    <w:rsid w:val="002932BE"/>
    <w:rsid w:val="00293620"/>
    <w:rsid w:val="00293F14"/>
    <w:rsid w:val="00294AC5"/>
    <w:rsid w:val="00294AD6"/>
    <w:rsid w:val="00295911"/>
    <w:rsid w:val="00295981"/>
    <w:rsid w:val="00296273"/>
    <w:rsid w:val="00297455"/>
    <w:rsid w:val="002974C1"/>
    <w:rsid w:val="002976D0"/>
    <w:rsid w:val="00297C44"/>
    <w:rsid w:val="002A06DD"/>
    <w:rsid w:val="002A096A"/>
    <w:rsid w:val="002A10A4"/>
    <w:rsid w:val="002A120E"/>
    <w:rsid w:val="002A1243"/>
    <w:rsid w:val="002A1522"/>
    <w:rsid w:val="002A1631"/>
    <w:rsid w:val="002A3BD1"/>
    <w:rsid w:val="002A3CCF"/>
    <w:rsid w:val="002A3DF1"/>
    <w:rsid w:val="002A439D"/>
    <w:rsid w:val="002A460A"/>
    <w:rsid w:val="002A56B6"/>
    <w:rsid w:val="002A6351"/>
    <w:rsid w:val="002A7387"/>
    <w:rsid w:val="002A7559"/>
    <w:rsid w:val="002A7F2E"/>
    <w:rsid w:val="002B0316"/>
    <w:rsid w:val="002B0C7E"/>
    <w:rsid w:val="002B0E8E"/>
    <w:rsid w:val="002B16DD"/>
    <w:rsid w:val="002B176B"/>
    <w:rsid w:val="002B1E9D"/>
    <w:rsid w:val="002B25DA"/>
    <w:rsid w:val="002B269B"/>
    <w:rsid w:val="002B26EF"/>
    <w:rsid w:val="002B3094"/>
    <w:rsid w:val="002B3B50"/>
    <w:rsid w:val="002B3C99"/>
    <w:rsid w:val="002B4128"/>
    <w:rsid w:val="002B4147"/>
    <w:rsid w:val="002B4284"/>
    <w:rsid w:val="002B4567"/>
    <w:rsid w:val="002B4B59"/>
    <w:rsid w:val="002B534A"/>
    <w:rsid w:val="002B563A"/>
    <w:rsid w:val="002B595E"/>
    <w:rsid w:val="002B5BEF"/>
    <w:rsid w:val="002B6234"/>
    <w:rsid w:val="002B66A9"/>
    <w:rsid w:val="002B7863"/>
    <w:rsid w:val="002B791D"/>
    <w:rsid w:val="002B7DB3"/>
    <w:rsid w:val="002B7EEF"/>
    <w:rsid w:val="002C035F"/>
    <w:rsid w:val="002C04F2"/>
    <w:rsid w:val="002C06DB"/>
    <w:rsid w:val="002C07DF"/>
    <w:rsid w:val="002C099A"/>
    <w:rsid w:val="002C0F05"/>
    <w:rsid w:val="002C117F"/>
    <w:rsid w:val="002C15E3"/>
    <w:rsid w:val="002C228E"/>
    <w:rsid w:val="002C22AE"/>
    <w:rsid w:val="002C2831"/>
    <w:rsid w:val="002C36F2"/>
    <w:rsid w:val="002C3B1B"/>
    <w:rsid w:val="002C3DC8"/>
    <w:rsid w:val="002C5086"/>
    <w:rsid w:val="002C51EB"/>
    <w:rsid w:val="002C59D6"/>
    <w:rsid w:val="002C5A72"/>
    <w:rsid w:val="002C5FBE"/>
    <w:rsid w:val="002C62EF"/>
    <w:rsid w:val="002C7E17"/>
    <w:rsid w:val="002D0CFA"/>
    <w:rsid w:val="002D116C"/>
    <w:rsid w:val="002D1D63"/>
    <w:rsid w:val="002D2066"/>
    <w:rsid w:val="002D2511"/>
    <w:rsid w:val="002D286D"/>
    <w:rsid w:val="002D28E6"/>
    <w:rsid w:val="002D2A13"/>
    <w:rsid w:val="002D36E1"/>
    <w:rsid w:val="002D3B7F"/>
    <w:rsid w:val="002D4A62"/>
    <w:rsid w:val="002D4CFF"/>
    <w:rsid w:val="002D51E4"/>
    <w:rsid w:val="002D53B8"/>
    <w:rsid w:val="002D5815"/>
    <w:rsid w:val="002D5817"/>
    <w:rsid w:val="002D5EC9"/>
    <w:rsid w:val="002D63A7"/>
    <w:rsid w:val="002D66EC"/>
    <w:rsid w:val="002D74E4"/>
    <w:rsid w:val="002E1069"/>
    <w:rsid w:val="002E1189"/>
    <w:rsid w:val="002E1AD9"/>
    <w:rsid w:val="002E23F5"/>
    <w:rsid w:val="002E275F"/>
    <w:rsid w:val="002E2C76"/>
    <w:rsid w:val="002E2D1E"/>
    <w:rsid w:val="002E30EE"/>
    <w:rsid w:val="002E3105"/>
    <w:rsid w:val="002E4497"/>
    <w:rsid w:val="002E4F07"/>
    <w:rsid w:val="002E6C84"/>
    <w:rsid w:val="002E720F"/>
    <w:rsid w:val="002E7240"/>
    <w:rsid w:val="002E7585"/>
    <w:rsid w:val="002E7783"/>
    <w:rsid w:val="002E7DB4"/>
    <w:rsid w:val="002F0556"/>
    <w:rsid w:val="002F090A"/>
    <w:rsid w:val="002F0C1F"/>
    <w:rsid w:val="002F0FB4"/>
    <w:rsid w:val="002F11C6"/>
    <w:rsid w:val="002F15C5"/>
    <w:rsid w:val="002F1B90"/>
    <w:rsid w:val="002F1E54"/>
    <w:rsid w:val="002F1F1E"/>
    <w:rsid w:val="002F23A5"/>
    <w:rsid w:val="002F25E5"/>
    <w:rsid w:val="002F2776"/>
    <w:rsid w:val="002F2A6A"/>
    <w:rsid w:val="002F2D31"/>
    <w:rsid w:val="002F300E"/>
    <w:rsid w:val="002F34BC"/>
    <w:rsid w:val="002F39FC"/>
    <w:rsid w:val="002F3D35"/>
    <w:rsid w:val="002F4EE1"/>
    <w:rsid w:val="002F549A"/>
    <w:rsid w:val="002F5D8F"/>
    <w:rsid w:val="002F6C54"/>
    <w:rsid w:val="002F6EDE"/>
    <w:rsid w:val="002F7661"/>
    <w:rsid w:val="002F7F8B"/>
    <w:rsid w:val="003005F5"/>
    <w:rsid w:val="00300668"/>
    <w:rsid w:val="003011E6"/>
    <w:rsid w:val="003011EE"/>
    <w:rsid w:val="00301FD1"/>
    <w:rsid w:val="00304A2B"/>
    <w:rsid w:val="00305C7A"/>
    <w:rsid w:val="0030681D"/>
    <w:rsid w:val="00306F8C"/>
    <w:rsid w:val="00307FDB"/>
    <w:rsid w:val="0031018D"/>
    <w:rsid w:val="0031020D"/>
    <w:rsid w:val="003116BF"/>
    <w:rsid w:val="00311CDA"/>
    <w:rsid w:val="00311D2D"/>
    <w:rsid w:val="0031337D"/>
    <w:rsid w:val="00314320"/>
    <w:rsid w:val="003146D9"/>
    <w:rsid w:val="00314DE5"/>
    <w:rsid w:val="00316036"/>
    <w:rsid w:val="003166BD"/>
    <w:rsid w:val="00317452"/>
    <w:rsid w:val="0031777F"/>
    <w:rsid w:val="00317DEE"/>
    <w:rsid w:val="0032099F"/>
    <w:rsid w:val="00321506"/>
    <w:rsid w:val="003216E9"/>
    <w:rsid w:val="00321C58"/>
    <w:rsid w:val="00321CD1"/>
    <w:rsid w:val="00321F7A"/>
    <w:rsid w:val="0032231B"/>
    <w:rsid w:val="0032255A"/>
    <w:rsid w:val="0032261B"/>
    <w:rsid w:val="003227EF"/>
    <w:rsid w:val="00322818"/>
    <w:rsid w:val="00323052"/>
    <w:rsid w:val="0032363E"/>
    <w:rsid w:val="0032370A"/>
    <w:rsid w:val="00323BBA"/>
    <w:rsid w:val="003245E0"/>
    <w:rsid w:val="003251E7"/>
    <w:rsid w:val="00325891"/>
    <w:rsid w:val="00327108"/>
    <w:rsid w:val="003276AC"/>
    <w:rsid w:val="003278AB"/>
    <w:rsid w:val="00327C70"/>
    <w:rsid w:val="00327F38"/>
    <w:rsid w:val="00327F6C"/>
    <w:rsid w:val="003304BC"/>
    <w:rsid w:val="00330B61"/>
    <w:rsid w:val="00330F17"/>
    <w:rsid w:val="003321E8"/>
    <w:rsid w:val="003328B4"/>
    <w:rsid w:val="00332AAC"/>
    <w:rsid w:val="00332C05"/>
    <w:rsid w:val="00333167"/>
    <w:rsid w:val="00333589"/>
    <w:rsid w:val="00333BAE"/>
    <w:rsid w:val="00334C1E"/>
    <w:rsid w:val="003365FF"/>
    <w:rsid w:val="00337BD3"/>
    <w:rsid w:val="00340850"/>
    <w:rsid w:val="00340EBB"/>
    <w:rsid w:val="00341332"/>
    <w:rsid w:val="00341AF2"/>
    <w:rsid w:val="00342799"/>
    <w:rsid w:val="00342EAC"/>
    <w:rsid w:val="003437F7"/>
    <w:rsid w:val="00343C03"/>
    <w:rsid w:val="0034408F"/>
    <w:rsid w:val="00344621"/>
    <w:rsid w:val="003447B2"/>
    <w:rsid w:val="00344882"/>
    <w:rsid w:val="00345664"/>
    <w:rsid w:val="00346727"/>
    <w:rsid w:val="00346944"/>
    <w:rsid w:val="0034713C"/>
    <w:rsid w:val="00350258"/>
    <w:rsid w:val="00350E5C"/>
    <w:rsid w:val="00350EF7"/>
    <w:rsid w:val="00351FBC"/>
    <w:rsid w:val="00352ADA"/>
    <w:rsid w:val="00352E19"/>
    <w:rsid w:val="00353436"/>
    <w:rsid w:val="00353560"/>
    <w:rsid w:val="003537CA"/>
    <w:rsid w:val="0035395A"/>
    <w:rsid w:val="00353F65"/>
    <w:rsid w:val="00354361"/>
    <w:rsid w:val="00354D99"/>
    <w:rsid w:val="0035566D"/>
    <w:rsid w:val="00355DB2"/>
    <w:rsid w:val="003560BC"/>
    <w:rsid w:val="003564DA"/>
    <w:rsid w:val="003577AA"/>
    <w:rsid w:val="00357AA0"/>
    <w:rsid w:val="00357CCC"/>
    <w:rsid w:val="00357E7F"/>
    <w:rsid w:val="0036051B"/>
    <w:rsid w:val="0036064E"/>
    <w:rsid w:val="003612CF"/>
    <w:rsid w:val="003621A2"/>
    <w:rsid w:val="00362719"/>
    <w:rsid w:val="00362E8B"/>
    <w:rsid w:val="00362EBF"/>
    <w:rsid w:val="003634B1"/>
    <w:rsid w:val="00363A31"/>
    <w:rsid w:val="00363ADF"/>
    <w:rsid w:val="00363E3F"/>
    <w:rsid w:val="00363FA4"/>
    <w:rsid w:val="003648E2"/>
    <w:rsid w:val="00365092"/>
    <w:rsid w:val="003660B7"/>
    <w:rsid w:val="0036670B"/>
    <w:rsid w:val="003669CB"/>
    <w:rsid w:val="00366DBB"/>
    <w:rsid w:val="00367A54"/>
    <w:rsid w:val="00367A8D"/>
    <w:rsid w:val="00370190"/>
    <w:rsid w:val="0037069F"/>
    <w:rsid w:val="00371000"/>
    <w:rsid w:val="00371CC2"/>
    <w:rsid w:val="003722EA"/>
    <w:rsid w:val="003726AF"/>
    <w:rsid w:val="00373844"/>
    <w:rsid w:val="0037385A"/>
    <w:rsid w:val="003745D0"/>
    <w:rsid w:val="00374701"/>
    <w:rsid w:val="0037471C"/>
    <w:rsid w:val="003748D8"/>
    <w:rsid w:val="00374B23"/>
    <w:rsid w:val="0037739F"/>
    <w:rsid w:val="003776E9"/>
    <w:rsid w:val="003778BB"/>
    <w:rsid w:val="00377943"/>
    <w:rsid w:val="00380240"/>
    <w:rsid w:val="00380CCE"/>
    <w:rsid w:val="00380F3B"/>
    <w:rsid w:val="00381545"/>
    <w:rsid w:val="0038161B"/>
    <w:rsid w:val="00382036"/>
    <w:rsid w:val="00382138"/>
    <w:rsid w:val="00382375"/>
    <w:rsid w:val="00382731"/>
    <w:rsid w:val="00382AEE"/>
    <w:rsid w:val="00382CE2"/>
    <w:rsid w:val="00382EC9"/>
    <w:rsid w:val="00383381"/>
    <w:rsid w:val="00383E9E"/>
    <w:rsid w:val="00384442"/>
    <w:rsid w:val="00384B4E"/>
    <w:rsid w:val="00385A7A"/>
    <w:rsid w:val="00385BA8"/>
    <w:rsid w:val="00385C29"/>
    <w:rsid w:val="00385F27"/>
    <w:rsid w:val="003860AE"/>
    <w:rsid w:val="00386760"/>
    <w:rsid w:val="00386C2C"/>
    <w:rsid w:val="00386C9E"/>
    <w:rsid w:val="0038741B"/>
    <w:rsid w:val="00390283"/>
    <w:rsid w:val="0039080B"/>
    <w:rsid w:val="00390B9D"/>
    <w:rsid w:val="00390E17"/>
    <w:rsid w:val="00391AB7"/>
    <w:rsid w:val="00392373"/>
    <w:rsid w:val="00392635"/>
    <w:rsid w:val="0039285F"/>
    <w:rsid w:val="00392ABF"/>
    <w:rsid w:val="00392B28"/>
    <w:rsid w:val="00392F07"/>
    <w:rsid w:val="003933CC"/>
    <w:rsid w:val="003938CE"/>
    <w:rsid w:val="003946C4"/>
    <w:rsid w:val="00394DFE"/>
    <w:rsid w:val="00396A8E"/>
    <w:rsid w:val="00397105"/>
    <w:rsid w:val="003977AD"/>
    <w:rsid w:val="003A0986"/>
    <w:rsid w:val="003A0CB7"/>
    <w:rsid w:val="003A132A"/>
    <w:rsid w:val="003A1391"/>
    <w:rsid w:val="003A15FA"/>
    <w:rsid w:val="003A16CE"/>
    <w:rsid w:val="003A1BC3"/>
    <w:rsid w:val="003A1C76"/>
    <w:rsid w:val="003A2058"/>
    <w:rsid w:val="003A2407"/>
    <w:rsid w:val="003A2976"/>
    <w:rsid w:val="003A4064"/>
    <w:rsid w:val="003A43FE"/>
    <w:rsid w:val="003A46D9"/>
    <w:rsid w:val="003A4C11"/>
    <w:rsid w:val="003A50CF"/>
    <w:rsid w:val="003A53D6"/>
    <w:rsid w:val="003A5872"/>
    <w:rsid w:val="003A6148"/>
    <w:rsid w:val="003A64A4"/>
    <w:rsid w:val="003A67EC"/>
    <w:rsid w:val="003A6AE7"/>
    <w:rsid w:val="003A7B41"/>
    <w:rsid w:val="003B0B74"/>
    <w:rsid w:val="003B10D0"/>
    <w:rsid w:val="003B14F7"/>
    <w:rsid w:val="003B19AC"/>
    <w:rsid w:val="003B1E53"/>
    <w:rsid w:val="003B20E9"/>
    <w:rsid w:val="003B28EA"/>
    <w:rsid w:val="003B2E0A"/>
    <w:rsid w:val="003B37BA"/>
    <w:rsid w:val="003B5E30"/>
    <w:rsid w:val="003B638F"/>
    <w:rsid w:val="003B67FF"/>
    <w:rsid w:val="003B6980"/>
    <w:rsid w:val="003B75B7"/>
    <w:rsid w:val="003C00B6"/>
    <w:rsid w:val="003C01BE"/>
    <w:rsid w:val="003C0A3D"/>
    <w:rsid w:val="003C16AE"/>
    <w:rsid w:val="003C1967"/>
    <w:rsid w:val="003C1C91"/>
    <w:rsid w:val="003C3EE3"/>
    <w:rsid w:val="003C53D5"/>
    <w:rsid w:val="003C5FE9"/>
    <w:rsid w:val="003C5FFE"/>
    <w:rsid w:val="003C656D"/>
    <w:rsid w:val="003C6D0B"/>
    <w:rsid w:val="003C7B24"/>
    <w:rsid w:val="003C7D43"/>
    <w:rsid w:val="003D018C"/>
    <w:rsid w:val="003D042C"/>
    <w:rsid w:val="003D0D52"/>
    <w:rsid w:val="003D0DEB"/>
    <w:rsid w:val="003D250E"/>
    <w:rsid w:val="003D282F"/>
    <w:rsid w:val="003D2A80"/>
    <w:rsid w:val="003D2B02"/>
    <w:rsid w:val="003D2CDF"/>
    <w:rsid w:val="003D2FBB"/>
    <w:rsid w:val="003D35F0"/>
    <w:rsid w:val="003D35FB"/>
    <w:rsid w:val="003D42CA"/>
    <w:rsid w:val="003D4734"/>
    <w:rsid w:val="003D6205"/>
    <w:rsid w:val="003D6B22"/>
    <w:rsid w:val="003D7AE1"/>
    <w:rsid w:val="003D7B78"/>
    <w:rsid w:val="003E097E"/>
    <w:rsid w:val="003E0A27"/>
    <w:rsid w:val="003E1690"/>
    <w:rsid w:val="003E2090"/>
    <w:rsid w:val="003E3174"/>
    <w:rsid w:val="003E41F1"/>
    <w:rsid w:val="003E499F"/>
    <w:rsid w:val="003E54BB"/>
    <w:rsid w:val="003E5E1E"/>
    <w:rsid w:val="003E5EAF"/>
    <w:rsid w:val="003E6AEF"/>
    <w:rsid w:val="003E6D98"/>
    <w:rsid w:val="003E6EA3"/>
    <w:rsid w:val="003E7470"/>
    <w:rsid w:val="003E7BA9"/>
    <w:rsid w:val="003E7D5B"/>
    <w:rsid w:val="003E7FC6"/>
    <w:rsid w:val="003F0CD7"/>
    <w:rsid w:val="003F0D31"/>
    <w:rsid w:val="003F108E"/>
    <w:rsid w:val="003F1D3A"/>
    <w:rsid w:val="003F1DD7"/>
    <w:rsid w:val="003F2006"/>
    <w:rsid w:val="003F2AEB"/>
    <w:rsid w:val="003F2FE8"/>
    <w:rsid w:val="003F36CC"/>
    <w:rsid w:val="003F43E1"/>
    <w:rsid w:val="003F44E7"/>
    <w:rsid w:val="003F4BE9"/>
    <w:rsid w:val="003F4D6E"/>
    <w:rsid w:val="003F5134"/>
    <w:rsid w:val="003F57AF"/>
    <w:rsid w:val="003F666B"/>
    <w:rsid w:val="003F700F"/>
    <w:rsid w:val="003F7AE1"/>
    <w:rsid w:val="00400310"/>
    <w:rsid w:val="004003B3"/>
    <w:rsid w:val="00400C8D"/>
    <w:rsid w:val="0040105F"/>
    <w:rsid w:val="004012D6"/>
    <w:rsid w:val="00401790"/>
    <w:rsid w:val="004017D0"/>
    <w:rsid w:val="00401A67"/>
    <w:rsid w:val="00401E85"/>
    <w:rsid w:val="00402AD7"/>
    <w:rsid w:val="00402F4F"/>
    <w:rsid w:val="00403088"/>
    <w:rsid w:val="004039CF"/>
    <w:rsid w:val="004046DE"/>
    <w:rsid w:val="00404923"/>
    <w:rsid w:val="00404A0C"/>
    <w:rsid w:val="00404BD9"/>
    <w:rsid w:val="0040582F"/>
    <w:rsid w:val="00405F75"/>
    <w:rsid w:val="00406307"/>
    <w:rsid w:val="0040701C"/>
    <w:rsid w:val="0040752B"/>
    <w:rsid w:val="00407B03"/>
    <w:rsid w:val="00407F2F"/>
    <w:rsid w:val="004109E6"/>
    <w:rsid w:val="00411267"/>
    <w:rsid w:val="004114A3"/>
    <w:rsid w:val="00411E90"/>
    <w:rsid w:val="00412903"/>
    <w:rsid w:val="00412A83"/>
    <w:rsid w:val="00412ACB"/>
    <w:rsid w:val="00412B22"/>
    <w:rsid w:val="00416331"/>
    <w:rsid w:val="00416815"/>
    <w:rsid w:val="00417B04"/>
    <w:rsid w:val="00417B8E"/>
    <w:rsid w:val="004200E2"/>
    <w:rsid w:val="00420FB6"/>
    <w:rsid w:val="0042108A"/>
    <w:rsid w:val="00421185"/>
    <w:rsid w:val="004211E4"/>
    <w:rsid w:val="004211E9"/>
    <w:rsid w:val="0042154B"/>
    <w:rsid w:val="00422FA7"/>
    <w:rsid w:val="00423320"/>
    <w:rsid w:val="004242A9"/>
    <w:rsid w:val="00424774"/>
    <w:rsid w:val="0042491B"/>
    <w:rsid w:val="00424EB4"/>
    <w:rsid w:val="00424F3B"/>
    <w:rsid w:val="00425BC0"/>
    <w:rsid w:val="00426F6F"/>
    <w:rsid w:val="00427223"/>
    <w:rsid w:val="004278DD"/>
    <w:rsid w:val="004312EA"/>
    <w:rsid w:val="0043130F"/>
    <w:rsid w:val="004316DE"/>
    <w:rsid w:val="004319C9"/>
    <w:rsid w:val="00432B06"/>
    <w:rsid w:val="00432D94"/>
    <w:rsid w:val="004361F3"/>
    <w:rsid w:val="00436440"/>
    <w:rsid w:val="00436A70"/>
    <w:rsid w:val="004376B3"/>
    <w:rsid w:val="00437CE7"/>
    <w:rsid w:val="00440006"/>
    <w:rsid w:val="004400BA"/>
    <w:rsid w:val="0044194D"/>
    <w:rsid w:val="00441DCE"/>
    <w:rsid w:val="00442C6A"/>
    <w:rsid w:val="00442E48"/>
    <w:rsid w:val="00442F4E"/>
    <w:rsid w:val="004430F9"/>
    <w:rsid w:val="0044378C"/>
    <w:rsid w:val="00443EB5"/>
    <w:rsid w:val="0044401E"/>
    <w:rsid w:val="0044475D"/>
    <w:rsid w:val="004453BD"/>
    <w:rsid w:val="004453BF"/>
    <w:rsid w:val="00445551"/>
    <w:rsid w:val="00445A2A"/>
    <w:rsid w:val="00445A77"/>
    <w:rsid w:val="00446122"/>
    <w:rsid w:val="0044613A"/>
    <w:rsid w:val="004474DD"/>
    <w:rsid w:val="00447AD7"/>
    <w:rsid w:val="00450946"/>
    <w:rsid w:val="00450B13"/>
    <w:rsid w:val="00450B16"/>
    <w:rsid w:val="00451114"/>
    <w:rsid w:val="00451BEA"/>
    <w:rsid w:val="00452194"/>
    <w:rsid w:val="00452273"/>
    <w:rsid w:val="004528FF"/>
    <w:rsid w:val="00453DCB"/>
    <w:rsid w:val="00454876"/>
    <w:rsid w:val="00460513"/>
    <w:rsid w:val="004605B7"/>
    <w:rsid w:val="00460897"/>
    <w:rsid w:val="00461571"/>
    <w:rsid w:val="00462660"/>
    <w:rsid w:val="0046268E"/>
    <w:rsid w:val="00464A2F"/>
    <w:rsid w:val="00465613"/>
    <w:rsid w:val="00466B94"/>
    <w:rsid w:val="00466DA2"/>
    <w:rsid w:val="004671D1"/>
    <w:rsid w:val="00467A28"/>
    <w:rsid w:val="0047238F"/>
    <w:rsid w:val="004727EB"/>
    <w:rsid w:val="00472B34"/>
    <w:rsid w:val="00472DFA"/>
    <w:rsid w:val="00473820"/>
    <w:rsid w:val="00473BC3"/>
    <w:rsid w:val="00473FF8"/>
    <w:rsid w:val="00474755"/>
    <w:rsid w:val="004747E0"/>
    <w:rsid w:val="004750A4"/>
    <w:rsid w:val="004751D1"/>
    <w:rsid w:val="00475480"/>
    <w:rsid w:val="0047556E"/>
    <w:rsid w:val="00475F42"/>
    <w:rsid w:val="00476040"/>
    <w:rsid w:val="004762E5"/>
    <w:rsid w:val="004772FC"/>
    <w:rsid w:val="00477AC7"/>
    <w:rsid w:val="00477B60"/>
    <w:rsid w:val="00482231"/>
    <w:rsid w:val="0048227C"/>
    <w:rsid w:val="00483535"/>
    <w:rsid w:val="004838D2"/>
    <w:rsid w:val="0048399C"/>
    <w:rsid w:val="00483B16"/>
    <w:rsid w:val="00483ED4"/>
    <w:rsid w:val="0048491F"/>
    <w:rsid w:val="004849AB"/>
    <w:rsid w:val="00485285"/>
    <w:rsid w:val="00485715"/>
    <w:rsid w:val="004860BD"/>
    <w:rsid w:val="00486D4C"/>
    <w:rsid w:val="004878DF"/>
    <w:rsid w:val="00490189"/>
    <w:rsid w:val="00490F47"/>
    <w:rsid w:val="004914AB"/>
    <w:rsid w:val="00491C39"/>
    <w:rsid w:val="00492C2D"/>
    <w:rsid w:val="00492DF4"/>
    <w:rsid w:val="0049301E"/>
    <w:rsid w:val="0049366C"/>
    <w:rsid w:val="0049403A"/>
    <w:rsid w:val="004940B5"/>
    <w:rsid w:val="00494E64"/>
    <w:rsid w:val="004950CC"/>
    <w:rsid w:val="00495127"/>
    <w:rsid w:val="00495FC7"/>
    <w:rsid w:val="0049694A"/>
    <w:rsid w:val="00496F30"/>
    <w:rsid w:val="004979A6"/>
    <w:rsid w:val="004A0810"/>
    <w:rsid w:val="004A1163"/>
    <w:rsid w:val="004A169C"/>
    <w:rsid w:val="004A19EA"/>
    <w:rsid w:val="004A2268"/>
    <w:rsid w:val="004A2C9B"/>
    <w:rsid w:val="004A41E7"/>
    <w:rsid w:val="004A4585"/>
    <w:rsid w:val="004A5137"/>
    <w:rsid w:val="004A68F9"/>
    <w:rsid w:val="004A6F10"/>
    <w:rsid w:val="004A7FC4"/>
    <w:rsid w:val="004B194B"/>
    <w:rsid w:val="004B23A4"/>
    <w:rsid w:val="004B264E"/>
    <w:rsid w:val="004B2CDB"/>
    <w:rsid w:val="004B2F3F"/>
    <w:rsid w:val="004B3E10"/>
    <w:rsid w:val="004B4E54"/>
    <w:rsid w:val="004B51DD"/>
    <w:rsid w:val="004B60AC"/>
    <w:rsid w:val="004B7891"/>
    <w:rsid w:val="004B78AE"/>
    <w:rsid w:val="004B7DD9"/>
    <w:rsid w:val="004C1028"/>
    <w:rsid w:val="004C182A"/>
    <w:rsid w:val="004C380F"/>
    <w:rsid w:val="004C5270"/>
    <w:rsid w:val="004C56E0"/>
    <w:rsid w:val="004C659E"/>
    <w:rsid w:val="004C65ED"/>
    <w:rsid w:val="004C691E"/>
    <w:rsid w:val="004C6A9D"/>
    <w:rsid w:val="004C6C2C"/>
    <w:rsid w:val="004C7AC7"/>
    <w:rsid w:val="004C7D55"/>
    <w:rsid w:val="004D036B"/>
    <w:rsid w:val="004D0F4D"/>
    <w:rsid w:val="004D0F64"/>
    <w:rsid w:val="004D13BE"/>
    <w:rsid w:val="004D13D9"/>
    <w:rsid w:val="004D1CDC"/>
    <w:rsid w:val="004D1E7A"/>
    <w:rsid w:val="004D3895"/>
    <w:rsid w:val="004D4155"/>
    <w:rsid w:val="004D5A65"/>
    <w:rsid w:val="004D6253"/>
    <w:rsid w:val="004D6E5D"/>
    <w:rsid w:val="004D7EF8"/>
    <w:rsid w:val="004E13B8"/>
    <w:rsid w:val="004E180B"/>
    <w:rsid w:val="004E2173"/>
    <w:rsid w:val="004E29B8"/>
    <w:rsid w:val="004E37F9"/>
    <w:rsid w:val="004E3E89"/>
    <w:rsid w:val="004E47FF"/>
    <w:rsid w:val="004E517F"/>
    <w:rsid w:val="004E59E3"/>
    <w:rsid w:val="004E648C"/>
    <w:rsid w:val="004E6D07"/>
    <w:rsid w:val="004E6D25"/>
    <w:rsid w:val="004E7191"/>
    <w:rsid w:val="004E7295"/>
    <w:rsid w:val="004E7763"/>
    <w:rsid w:val="004E779C"/>
    <w:rsid w:val="004F02AC"/>
    <w:rsid w:val="004F0327"/>
    <w:rsid w:val="004F0BED"/>
    <w:rsid w:val="004F0FDB"/>
    <w:rsid w:val="004F1D83"/>
    <w:rsid w:val="004F23B1"/>
    <w:rsid w:val="004F23D3"/>
    <w:rsid w:val="004F2A2B"/>
    <w:rsid w:val="004F2AEB"/>
    <w:rsid w:val="004F314E"/>
    <w:rsid w:val="004F3925"/>
    <w:rsid w:val="004F4B76"/>
    <w:rsid w:val="004F4E73"/>
    <w:rsid w:val="004F5272"/>
    <w:rsid w:val="004F59E9"/>
    <w:rsid w:val="004F6359"/>
    <w:rsid w:val="004F665D"/>
    <w:rsid w:val="004F6868"/>
    <w:rsid w:val="004F69C7"/>
    <w:rsid w:val="004F6AF0"/>
    <w:rsid w:val="004F6F55"/>
    <w:rsid w:val="004F7389"/>
    <w:rsid w:val="004F74BB"/>
    <w:rsid w:val="004F77BE"/>
    <w:rsid w:val="004F77C5"/>
    <w:rsid w:val="004F78D2"/>
    <w:rsid w:val="004F7AE9"/>
    <w:rsid w:val="005000B6"/>
    <w:rsid w:val="00500420"/>
    <w:rsid w:val="00500FFF"/>
    <w:rsid w:val="0050191F"/>
    <w:rsid w:val="005021D3"/>
    <w:rsid w:val="00502269"/>
    <w:rsid w:val="005032FA"/>
    <w:rsid w:val="005040D0"/>
    <w:rsid w:val="0050419D"/>
    <w:rsid w:val="00504B20"/>
    <w:rsid w:val="00504C01"/>
    <w:rsid w:val="005053A0"/>
    <w:rsid w:val="00506492"/>
    <w:rsid w:val="0050666D"/>
    <w:rsid w:val="0050708F"/>
    <w:rsid w:val="0050791B"/>
    <w:rsid w:val="00507C30"/>
    <w:rsid w:val="00510CCF"/>
    <w:rsid w:val="00512C58"/>
    <w:rsid w:val="0051321F"/>
    <w:rsid w:val="00513E1F"/>
    <w:rsid w:val="00514244"/>
    <w:rsid w:val="00514794"/>
    <w:rsid w:val="00514987"/>
    <w:rsid w:val="00514EC1"/>
    <w:rsid w:val="00515F9B"/>
    <w:rsid w:val="00516EA7"/>
    <w:rsid w:val="00516FD7"/>
    <w:rsid w:val="00517626"/>
    <w:rsid w:val="00517ABB"/>
    <w:rsid w:val="00520965"/>
    <w:rsid w:val="00520A79"/>
    <w:rsid w:val="00521733"/>
    <w:rsid w:val="00521BDB"/>
    <w:rsid w:val="00521CB5"/>
    <w:rsid w:val="0052271F"/>
    <w:rsid w:val="00522AAD"/>
    <w:rsid w:val="00522E18"/>
    <w:rsid w:val="00522EBB"/>
    <w:rsid w:val="00522F72"/>
    <w:rsid w:val="0052363E"/>
    <w:rsid w:val="00524318"/>
    <w:rsid w:val="0052455A"/>
    <w:rsid w:val="00524A24"/>
    <w:rsid w:val="00524A5C"/>
    <w:rsid w:val="0052543A"/>
    <w:rsid w:val="00525F6A"/>
    <w:rsid w:val="00526FD4"/>
    <w:rsid w:val="005270A4"/>
    <w:rsid w:val="005271EC"/>
    <w:rsid w:val="00527CE9"/>
    <w:rsid w:val="005302FB"/>
    <w:rsid w:val="005303CA"/>
    <w:rsid w:val="00530A75"/>
    <w:rsid w:val="00530B29"/>
    <w:rsid w:val="00530BB9"/>
    <w:rsid w:val="005314CE"/>
    <w:rsid w:val="00531EB4"/>
    <w:rsid w:val="005325B2"/>
    <w:rsid w:val="00533A19"/>
    <w:rsid w:val="00533E6C"/>
    <w:rsid w:val="0053490E"/>
    <w:rsid w:val="0053569B"/>
    <w:rsid w:val="005356B7"/>
    <w:rsid w:val="0053716D"/>
    <w:rsid w:val="00537751"/>
    <w:rsid w:val="005401A7"/>
    <w:rsid w:val="00540344"/>
    <w:rsid w:val="00540FF3"/>
    <w:rsid w:val="0054113E"/>
    <w:rsid w:val="00541816"/>
    <w:rsid w:val="00542980"/>
    <w:rsid w:val="005429A8"/>
    <w:rsid w:val="00542AA6"/>
    <w:rsid w:val="005433F5"/>
    <w:rsid w:val="00543A66"/>
    <w:rsid w:val="0054447C"/>
    <w:rsid w:val="00544744"/>
    <w:rsid w:val="0054539C"/>
    <w:rsid w:val="0054577D"/>
    <w:rsid w:val="00545A0F"/>
    <w:rsid w:val="00545C47"/>
    <w:rsid w:val="00545D01"/>
    <w:rsid w:val="00546745"/>
    <w:rsid w:val="0054686C"/>
    <w:rsid w:val="00546AC4"/>
    <w:rsid w:val="005477D4"/>
    <w:rsid w:val="005501E7"/>
    <w:rsid w:val="00550A90"/>
    <w:rsid w:val="00550CA3"/>
    <w:rsid w:val="00550CA8"/>
    <w:rsid w:val="00551F86"/>
    <w:rsid w:val="005526DE"/>
    <w:rsid w:val="00552DF2"/>
    <w:rsid w:val="00553C6A"/>
    <w:rsid w:val="00553E2F"/>
    <w:rsid w:val="00553EB9"/>
    <w:rsid w:val="0055414A"/>
    <w:rsid w:val="0055498A"/>
    <w:rsid w:val="00555233"/>
    <w:rsid w:val="00555395"/>
    <w:rsid w:val="005559F4"/>
    <w:rsid w:val="00555AC9"/>
    <w:rsid w:val="00555BCA"/>
    <w:rsid w:val="00555C92"/>
    <w:rsid w:val="00555DCF"/>
    <w:rsid w:val="00556491"/>
    <w:rsid w:val="00556C6C"/>
    <w:rsid w:val="00557234"/>
    <w:rsid w:val="00557562"/>
    <w:rsid w:val="00557571"/>
    <w:rsid w:val="005577EE"/>
    <w:rsid w:val="00557AAB"/>
    <w:rsid w:val="005611A6"/>
    <w:rsid w:val="0056183B"/>
    <w:rsid w:val="00561CC5"/>
    <w:rsid w:val="00561FF4"/>
    <w:rsid w:val="00562417"/>
    <w:rsid w:val="00562937"/>
    <w:rsid w:val="005635B0"/>
    <w:rsid w:val="00563A9A"/>
    <w:rsid w:val="00563ACA"/>
    <w:rsid w:val="00564DB3"/>
    <w:rsid w:val="00565A6C"/>
    <w:rsid w:val="0056615B"/>
    <w:rsid w:val="00566F1B"/>
    <w:rsid w:val="00567C54"/>
    <w:rsid w:val="00567CE0"/>
    <w:rsid w:val="00567F99"/>
    <w:rsid w:val="005702F8"/>
    <w:rsid w:val="005706B5"/>
    <w:rsid w:val="005709AF"/>
    <w:rsid w:val="00570B34"/>
    <w:rsid w:val="00570FE1"/>
    <w:rsid w:val="00571E28"/>
    <w:rsid w:val="00572829"/>
    <w:rsid w:val="00572C89"/>
    <w:rsid w:val="00573041"/>
    <w:rsid w:val="00573E14"/>
    <w:rsid w:val="00574B6E"/>
    <w:rsid w:val="00574B95"/>
    <w:rsid w:val="00574C31"/>
    <w:rsid w:val="00574CEE"/>
    <w:rsid w:val="005750DD"/>
    <w:rsid w:val="005756FF"/>
    <w:rsid w:val="005757D3"/>
    <w:rsid w:val="00575A18"/>
    <w:rsid w:val="00575CD9"/>
    <w:rsid w:val="00575CE7"/>
    <w:rsid w:val="00577366"/>
    <w:rsid w:val="005773A8"/>
    <w:rsid w:val="00577B83"/>
    <w:rsid w:val="00577FCA"/>
    <w:rsid w:val="005802A6"/>
    <w:rsid w:val="00582E5B"/>
    <w:rsid w:val="00583332"/>
    <w:rsid w:val="0058349A"/>
    <w:rsid w:val="00583B4F"/>
    <w:rsid w:val="00584720"/>
    <w:rsid w:val="00584D0B"/>
    <w:rsid w:val="00585977"/>
    <w:rsid w:val="00585B60"/>
    <w:rsid w:val="00585DA8"/>
    <w:rsid w:val="00586085"/>
    <w:rsid w:val="005865E1"/>
    <w:rsid w:val="00586F35"/>
    <w:rsid w:val="00587321"/>
    <w:rsid w:val="00587475"/>
    <w:rsid w:val="005875A3"/>
    <w:rsid w:val="005878DF"/>
    <w:rsid w:val="005900F0"/>
    <w:rsid w:val="0059059D"/>
    <w:rsid w:val="00590E76"/>
    <w:rsid w:val="0059106B"/>
    <w:rsid w:val="0059123A"/>
    <w:rsid w:val="00591EB8"/>
    <w:rsid w:val="00591F41"/>
    <w:rsid w:val="00592667"/>
    <w:rsid w:val="00592D47"/>
    <w:rsid w:val="0059358D"/>
    <w:rsid w:val="00593836"/>
    <w:rsid w:val="005943B7"/>
    <w:rsid w:val="0059466B"/>
    <w:rsid w:val="00594DE9"/>
    <w:rsid w:val="00595315"/>
    <w:rsid w:val="00595D0A"/>
    <w:rsid w:val="005969ED"/>
    <w:rsid w:val="00596EBF"/>
    <w:rsid w:val="0059711A"/>
    <w:rsid w:val="005975B9"/>
    <w:rsid w:val="005A100E"/>
    <w:rsid w:val="005A1DC7"/>
    <w:rsid w:val="005A2727"/>
    <w:rsid w:val="005A28A5"/>
    <w:rsid w:val="005A3FE7"/>
    <w:rsid w:val="005A48FD"/>
    <w:rsid w:val="005A4B5E"/>
    <w:rsid w:val="005A5088"/>
    <w:rsid w:val="005A59C0"/>
    <w:rsid w:val="005A5B8A"/>
    <w:rsid w:val="005A5C10"/>
    <w:rsid w:val="005A5C6C"/>
    <w:rsid w:val="005A60AF"/>
    <w:rsid w:val="005A61A5"/>
    <w:rsid w:val="005A6220"/>
    <w:rsid w:val="005A6D6B"/>
    <w:rsid w:val="005A71B2"/>
    <w:rsid w:val="005A746D"/>
    <w:rsid w:val="005A770F"/>
    <w:rsid w:val="005A7E52"/>
    <w:rsid w:val="005B043B"/>
    <w:rsid w:val="005B092B"/>
    <w:rsid w:val="005B0CB7"/>
    <w:rsid w:val="005B10E1"/>
    <w:rsid w:val="005B13C0"/>
    <w:rsid w:val="005B2042"/>
    <w:rsid w:val="005B2342"/>
    <w:rsid w:val="005B2897"/>
    <w:rsid w:val="005B2DE2"/>
    <w:rsid w:val="005B4379"/>
    <w:rsid w:val="005B4FD2"/>
    <w:rsid w:val="005B5098"/>
    <w:rsid w:val="005B5C5B"/>
    <w:rsid w:val="005B5C65"/>
    <w:rsid w:val="005B66B4"/>
    <w:rsid w:val="005B696F"/>
    <w:rsid w:val="005B70BB"/>
    <w:rsid w:val="005B73CC"/>
    <w:rsid w:val="005B745F"/>
    <w:rsid w:val="005C062C"/>
    <w:rsid w:val="005C0C5F"/>
    <w:rsid w:val="005C0FF2"/>
    <w:rsid w:val="005C15AD"/>
    <w:rsid w:val="005C1874"/>
    <w:rsid w:val="005C1BA6"/>
    <w:rsid w:val="005C1D4A"/>
    <w:rsid w:val="005C272E"/>
    <w:rsid w:val="005C3502"/>
    <w:rsid w:val="005C3546"/>
    <w:rsid w:val="005C35F2"/>
    <w:rsid w:val="005C44D6"/>
    <w:rsid w:val="005C494F"/>
    <w:rsid w:val="005C571D"/>
    <w:rsid w:val="005C5D01"/>
    <w:rsid w:val="005C62F5"/>
    <w:rsid w:val="005C7598"/>
    <w:rsid w:val="005C7704"/>
    <w:rsid w:val="005C7AAF"/>
    <w:rsid w:val="005C7D80"/>
    <w:rsid w:val="005D0970"/>
    <w:rsid w:val="005D0FCF"/>
    <w:rsid w:val="005D1544"/>
    <w:rsid w:val="005D35B9"/>
    <w:rsid w:val="005D3F4A"/>
    <w:rsid w:val="005D4232"/>
    <w:rsid w:val="005D4389"/>
    <w:rsid w:val="005D448F"/>
    <w:rsid w:val="005D5DF7"/>
    <w:rsid w:val="005D5E83"/>
    <w:rsid w:val="005D5E8E"/>
    <w:rsid w:val="005D6594"/>
    <w:rsid w:val="005D7345"/>
    <w:rsid w:val="005D7C45"/>
    <w:rsid w:val="005E0C51"/>
    <w:rsid w:val="005E1C16"/>
    <w:rsid w:val="005E28BD"/>
    <w:rsid w:val="005E3397"/>
    <w:rsid w:val="005E39D6"/>
    <w:rsid w:val="005E4076"/>
    <w:rsid w:val="005E444B"/>
    <w:rsid w:val="005E45F9"/>
    <w:rsid w:val="005E49CD"/>
    <w:rsid w:val="005E4AEB"/>
    <w:rsid w:val="005E4C3B"/>
    <w:rsid w:val="005E4DD0"/>
    <w:rsid w:val="005E5576"/>
    <w:rsid w:val="005E5A3D"/>
    <w:rsid w:val="005E5F5E"/>
    <w:rsid w:val="005E6106"/>
    <w:rsid w:val="005E6E65"/>
    <w:rsid w:val="005E71AC"/>
    <w:rsid w:val="005E767B"/>
    <w:rsid w:val="005F01A2"/>
    <w:rsid w:val="005F1CD4"/>
    <w:rsid w:val="005F282B"/>
    <w:rsid w:val="005F2AB9"/>
    <w:rsid w:val="005F36D7"/>
    <w:rsid w:val="005F394B"/>
    <w:rsid w:val="005F3A86"/>
    <w:rsid w:val="005F4016"/>
    <w:rsid w:val="005F450C"/>
    <w:rsid w:val="005F4F5B"/>
    <w:rsid w:val="005F4F61"/>
    <w:rsid w:val="005F68F1"/>
    <w:rsid w:val="005F6ADD"/>
    <w:rsid w:val="005F6D47"/>
    <w:rsid w:val="005F74C6"/>
    <w:rsid w:val="005F7694"/>
    <w:rsid w:val="005F79C9"/>
    <w:rsid w:val="00600171"/>
    <w:rsid w:val="006003E1"/>
    <w:rsid w:val="00601737"/>
    <w:rsid w:val="00601C70"/>
    <w:rsid w:val="00601C74"/>
    <w:rsid w:val="00601D41"/>
    <w:rsid w:val="00601DD3"/>
    <w:rsid w:val="00602078"/>
    <w:rsid w:val="006024A9"/>
    <w:rsid w:val="006029F2"/>
    <w:rsid w:val="0060365A"/>
    <w:rsid w:val="00603953"/>
    <w:rsid w:val="00603CFC"/>
    <w:rsid w:val="0060455E"/>
    <w:rsid w:val="006045AC"/>
    <w:rsid w:val="00604FA7"/>
    <w:rsid w:val="006057FB"/>
    <w:rsid w:val="00605E22"/>
    <w:rsid w:val="006060A1"/>
    <w:rsid w:val="00606A96"/>
    <w:rsid w:val="00607AC6"/>
    <w:rsid w:val="00607B01"/>
    <w:rsid w:val="00607F35"/>
    <w:rsid w:val="006100AC"/>
    <w:rsid w:val="006105EE"/>
    <w:rsid w:val="00610C54"/>
    <w:rsid w:val="0061153A"/>
    <w:rsid w:val="0061276F"/>
    <w:rsid w:val="00612938"/>
    <w:rsid w:val="0061349D"/>
    <w:rsid w:val="00614BDA"/>
    <w:rsid w:val="00615101"/>
    <w:rsid w:val="006157AD"/>
    <w:rsid w:val="00615FE1"/>
    <w:rsid w:val="006169CB"/>
    <w:rsid w:val="00616AEB"/>
    <w:rsid w:val="006172CC"/>
    <w:rsid w:val="00617564"/>
    <w:rsid w:val="0062001E"/>
    <w:rsid w:val="00620460"/>
    <w:rsid w:val="006214EC"/>
    <w:rsid w:val="00621BBE"/>
    <w:rsid w:val="006227E9"/>
    <w:rsid w:val="0062301E"/>
    <w:rsid w:val="0062318D"/>
    <w:rsid w:val="0062326B"/>
    <w:rsid w:val="006232DB"/>
    <w:rsid w:val="00623F03"/>
    <w:rsid w:val="00624120"/>
    <w:rsid w:val="00624ACC"/>
    <w:rsid w:val="00624FFB"/>
    <w:rsid w:val="00625690"/>
    <w:rsid w:val="00625CC2"/>
    <w:rsid w:val="00625EB6"/>
    <w:rsid w:val="00625EE9"/>
    <w:rsid w:val="00625F7E"/>
    <w:rsid w:val="00626327"/>
    <w:rsid w:val="00626424"/>
    <w:rsid w:val="006267ED"/>
    <w:rsid w:val="006300E9"/>
    <w:rsid w:val="00630213"/>
    <w:rsid w:val="00630DF4"/>
    <w:rsid w:val="00630EDB"/>
    <w:rsid w:val="00631176"/>
    <w:rsid w:val="006312E1"/>
    <w:rsid w:val="00631440"/>
    <w:rsid w:val="00631737"/>
    <w:rsid w:val="00631D7D"/>
    <w:rsid w:val="00631E2B"/>
    <w:rsid w:val="00632034"/>
    <w:rsid w:val="00633133"/>
    <w:rsid w:val="0063377D"/>
    <w:rsid w:val="006343E4"/>
    <w:rsid w:val="006346E6"/>
    <w:rsid w:val="00634828"/>
    <w:rsid w:val="00634989"/>
    <w:rsid w:val="00634A43"/>
    <w:rsid w:val="0063525B"/>
    <w:rsid w:val="006354B2"/>
    <w:rsid w:val="00635F79"/>
    <w:rsid w:val="006361F3"/>
    <w:rsid w:val="006363D0"/>
    <w:rsid w:val="00636AC1"/>
    <w:rsid w:val="00636AF2"/>
    <w:rsid w:val="006403A4"/>
    <w:rsid w:val="00640B69"/>
    <w:rsid w:val="00641106"/>
    <w:rsid w:val="006415E5"/>
    <w:rsid w:val="00641705"/>
    <w:rsid w:val="00641837"/>
    <w:rsid w:val="006419CC"/>
    <w:rsid w:val="006428D4"/>
    <w:rsid w:val="00643588"/>
    <w:rsid w:val="006435A9"/>
    <w:rsid w:val="00644AF2"/>
    <w:rsid w:val="00645C71"/>
    <w:rsid w:val="00646271"/>
    <w:rsid w:val="00646330"/>
    <w:rsid w:val="00646469"/>
    <w:rsid w:val="006466E7"/>
    <w:rsid w:val="00647F0A"/>
    <w:rsid w:val="00650B7A"/>
    <w:rsid w:val="0065105A"/>
    <w:rsid w:val="00652045"/>
    <w:rsid w:val="0065230F"/>
    <w:rsid w:val="00652B69"/>
    <w:rsid w:val="00652B7C"/>
    <w:rsid w:val="00653080"/>
    <w:rsid w:val="0065320C"/>
    <w:rsid w:val="00653395"/>
    <w:rsid w:val="0065367D"/>
    <w:rsid w:val="00654B86"/>
    <w:rsid w:val="00655248"/>
    <w:rsid w:val="0065538D"/>
    <w:rsid w:val="00655430"/>
    <w:rsid w:val="006554DF"/>
    <w:rsid w:val="00655D9A"/>
    <w:rsid w:val="0065668A"/>
    <w:rsid w:val="006569DC"/>
    <w:rsid w:val="00656D37"/>
    <w:rsid w:val="00656D90"/>
    <w:rsid w:val="0065720D"/>
    <w:rsid w:val="006576B5"/>
    <w:rsid w:val="0065799C"/>
    <w:rsid w:val="00660008"/>
    <w:rsid w:val="006601CB"/>
    <w:rsid w:val="0066032D"/>
    <w:rsid w:val="00660C50"/>
    <w:rsid w:val="0066176A"/>
    <w:rsid w:val="00661998"/>
    <w:rsid w:val="00661C9A"/>
    <w:rsid w:val="00661CB9"/>
    <w:rsid w:val="00662333"/>
    <w:rsid w:val="006627ED"/>
    <w:rsid w:val="00662AEF"/>
    <w:rsid w:val="0066307E"/>
    <w:rsid w:val="006635B5"/>
    <w:rsid w:val="00664420"/>
    <w:rsid w:val="0066497C"/>
    <w:rsid w:val="00664984"/>
    <w:rsid w:val="00664D27"/>
    <w:rsid w:val="00665930"/>
    <w:rsid w:val="00666377"/>
    <w:rsid w:val="006666B4"/>
    <w:rsid w:val="006668DA"/>
    <w:rsid w:val="00666CDE"/>
    <w:rsid w:val="0066700C"/>
    <w:rsid w:val="00667188"/>
    <w:rsid w:val="00667345"/>
    <w:rsid w:val="006675F6"/>
    <w:rsid w:val="00667D00"/>
    <w:rsid w:val="00671AF6"/>
    <w:rsid w:val="00671C8C"/>
    <w:rsid w:val="00671DD9"/>
    <w:rsid w:val="00671F03"/>
    <w:rsid w:val="006725A4"/>
    <w:rsid w:val="006733B5"/>
    <w:rsid w:val="00673A7B"/>
    <w:rsid w:val="0067406E"/>
    <w:rsid w:val="00674976"/>
    <w:rsid w:val="00675565"/>
    <w:rsid w:val="00675C10"/>
    <w:rsid w:val="00676055"/>
    <w:rsid w:val="00676B37"/>
    <w:rsid w:val="00676E05"/>
    <w:rsid w:val="006809E1"/>
    <w:rsid w:val="006817B9"/>
    <w:rsid w:val="006820DD"/>
    <w:rsid w:val="00682763"/>
    <w:rsid w:val="00684D2D"/>
    <w:rsid w:val="00685661"/>
    <w:rsid w:val="0068582F"/>
    <w:rsid w:val="00686DEF"/>
    <w:rsid w:val="006870E2"/>
    <w:rsid w:val="00687313"/>
    <w:rsid w:val="00687BBC"/>
    <w:rsid w:val="00687C6D"/>
    <w:rsid w:val="00690386"/>
    <w:rsid w:val="0069070A"/>
    <w:rsid w:val="00691180"/>
    <w:rsid w:val="00691192"/>
    <w:rsid w:val="00691800"/>
    <w:rsid w:val="00691E07"/>
    <w:rsid w:val="00692813"/>
    <w:rsid w:val="00692A10"/>
    <w:rsid w:val="00692BBA"/>
    <w:rsid w:val="00692F1E"/>
    <w:rsid w:val="00693028"/>
    <w:rsid w:val="00693E6B"/>
    <w:rsid w:val="00694267"/>
    <w:rsid w:val="006946B3"/>
    <w:rsid w:val="006951EE"/>
    <w:rsid w:val="00695C75"/>
    <w:rsid w:val="00695D10"/>
    <w:rsid w:val="00695E72"/>
    <w:rsid w:val="00696B5A"/>
    <w:rsid w:val="00696CA2"/>
    <w:rsid w:val="006971D5"/>
    <w:rsid w:val="006A082D"/>
    <w:rsid w:val="006A0897"/>
    <w:rsid w:val="006A122D"/>
    <w:rsid w:val="006A1A82"/>
    <w:rsid w:val="006A29D9"/>
    <w:rsid w:val="006A2AEE"/>
    <w:rsid w:val="006A2FD5"/>
    <w:rsid w:val="006A3784"/>
    <w:rsid w:val="006A378E"/>
    <w:rsid w:val="006A3B67"/>
    <w:rsid w:val="006A3D50"/>
    <w:rsid w:val="006A5106"/>
    <w:rsid w:val="006A5EF9"/>
    <w:rsid w:val="006A6626"/>
    <w:rsid w:val="006A674D"/>
    <w:rsid w:val="006A67FC"/>
    <w:rsid w:val="006A73B7"/>
    <w:rsid w:val="006A7D27"/>
    <w:rsid w:val="006A7D81"/>
    <w:rsid w:val="006B0BAD"/>
    <w:rsid w:val="006B117A"/>
    <w:rsid w:val="006B1363"/>
    <w:rsid w:val="006B1511"/>
    <w:rsid w:val="006B1C8A"/>
    <w:rsid w:val="006B22C6"/>
    <w:rsid w:val="006B3354"/>
    <w:rsid w:val="006B4693"/>
    <w:rsid w:val="006B5836"/>
    <w:rsid w:val="006B5DEA"/>
    <w:rsid w:val="006B70BB"/>
    <w:rsid w:val="006B72C9"/>
    <w:rsid w:val="006B7E1D"/>
    <w:rsid w:val="006C0240"/>
    <w:rsid w:val="006C04A5"/>
    <w:rsid w:val="006C0557"/>
    <w:rsid w:val="006C0E6A"/>
    <w:rsid w:val="006C1F0E"/>
    <w:rsid w:val="006C2717"/>
    <w:rsid w:val="006C2919"/>
    <w:rsid w:val="006C2A34"/>
    <w:rsid w:val="006C365D"/>
    <w:rsid w:val="006C41F4"/>
    <w:rsid w:val="006C44D7"/>
    <w:rsid w:val="006C46DE"/>
    <w:rsid w:val="006C4D7E"/>
    <w:rsid w:val="006C5ADF"/>
    <w:rsid w:val="006C5FE2"/>
    <w:rsid w:val="006C6B6E"/>
    <w:rsid w:val="006C71A6"/>
    <w:rsid w:val="006C795E"/>
    <w:rsid w:val="006D07B0"/>
    <w:rsid w:val="006D18F6"/>
    <w:rsid w:val="006D31ED"/>
    <w:rsid w:val="006D468B"/>
    <w:rsid w:val="006D4EA8"/>
    <w:rsid w:val="006D53A4"/>
    <w:rsid w:val="006D5FC7"/>
    <w:rsid w:val="006D6B2C"/>
    <w:rsid w:val="006D6D8D"/>
    <w:rsid w:val="006D778A"/>
    <w:rsid w:val="006D7B9C"/>
    <w:rsid w:val="006D7C60"/>
    <w:rsid w:val="006D7D24"/>
    <w:rsid w:val="006E07BA"/>
    <w:rsid w:val="006E07CB"/>
    <w:rsid w:val="006E19CA"/>
    <w:rsid w:val="006E1B98"/>
    <w:rsid w:val="006E1C34"/>
    <w:rsid w:val="006E1E50"/>
    <w:rsid w:val="006E219B"/>
    <w:rsid w:val="006E5228"/>
    <w:rsid w:val="006E55D5"/>
    <w:rsid w:val="006E5794"/>
    <w:rsid w:val="006E5D3F"/>
    <w:rsid w:val="006E6118"/>
    <w:rsid w:val="006E6478"/>
    <w:rsid w:val="006E6843"/>
    <w:rsid w:val="006E6C3B"/>
    <w:rsid w:val="006E6CC3"/>
    <w:rsid w:val="006E74D2"/>
    <w:rsid w:val="006F0187"/>
    <w:rsid w:val="006F03BD"/>
    <w:rsid w:val="006F1142"/>
    <w:rsid w:val="006F1238"/>
    <w:rsid w:val="006F13D4"/>
    <w:rsid w:val="006F15F7"/>
    <w:rsid w:val="006F1BC1"/>
    <w:rsid w:val="006F1F46"/>
    <w:rsid w:val="006F244E"/>
    <w:rsid w:val="006F2B8B"/>
    <w:rsid w:val="006F2DFB"/>
    <w:rsid w:val="006F396F"/>
    <w:rsid w:val="006F3BF3"/>
    <w:rsid w:val="006F4260"/>
    <w:rsid w:val="006F4278"/>
    <w:rsid w:val="006F5265"/>
    <w:rsid w:val="006F57B2"/>
    <w:rsid w:val="006F5C32"/>
    <w:rsid w:val="006F5DA5"/>
    <w:rsid w:val="006F63A9"/>
    <w:rsid w:val="006F6764"/>
    <w:rsid w:val="006F6DC2"/>
    <w:rsid w:val="006F6EC9"/>
    <w:rsid w:val="006F6F32"/>
    <w:rsid w:val="006F7D9E"/>
    <w:rsid w:val="007000C2"/>
    <w:rsid w:val="00700AE4"/>
    <w:rsid w:val="00700BBE"/>
    <w:rsid w:val="00700F40"/>
    <w:rsid w:val="00701434"/>
    <w:rsid w:val="00701B27"/>
    <w:rsid w:val="007023CF"/>
    <w:rsid w:val="00702C6F"/>
    <w:rsid w:val="00702C9F"/>
    <w:rsid w:val="00703176"/>
    <w:rsid w:val="00703527"/>
    <w:rsid w:val="007036EE"/>
    <w:rsid w:val="0070456F"/>
    <w:rsid w:val="007054C3"/>
    <w:rsid w:val="007057A6"/>
    <w:rsid w:val="00705AF3"/>
    <w:rsid w:val="00706036"/>
    <w:rsid w:val="007071CF"/>
    <w:rsid w:val="00711FD4"/>
    <w:rsid w:val="007124FC"/>
    <w:rsid w:val="00712C78"/>
    <w:rsid w:val="0071332F"/>
    <w:rsid w:val="00713DA4"/>
    <w:rsid w:val="00713EF5"/>
    <w:rsid w:val="007154CD"/>
    <w:rsid w:val="0071600B"/>
    <w:rsid w:val="00716121"/>
    <w:rsid w:val="00717AD4"/>
    <w:rsid w:val="007211AD"/>
    <w:rsid w:val="00722028"/>
    <w:rsid w:val="00722491"/>
    <w:rsid w:val="007248CA"/>
    <w:rsid w:val="00725228"/>
    <w:rsid w:val="00725724"/>
    <w:rsid w:val="00725F6C"/>
    <w:rsid w:val="00727054"/>
    <w:rsid w:val="007301AF"/>
    <w:rsid w:val="00730802"/>
    <w:rsid w:val="007308AA"/>
    <w:rsid w:val="007314EF"/>
    <w:rsid w:val="00731861"/>
    <w:rsid w:val="0073206A"/>
    <w:rsid w:val="00732EE5"/>
    <w:rsid w:val="00732F65"/>
    <w:rsid w:val="007333A1"/>
    <w:rsid w:val="0073386C"/>
    <w:rsid w:val="00733CA4"/>
    <w:rsid w:val="00734974"/>
    <w:rsid w:val="00734C8E"/>
    <w:rsid w:val="00735064"/>
    <w:rsid w:val="0073515C"/>
    <w:rsid w:val="00735C92"/>
    <w:rsid w:val="00736616"/>
    <w:rsid w:val="00736994"/>
    <w:rsid w:val="00736ACC"/>
    <w:rsid w:val="0073705D"/>
    <w:rsid w:val="007374D2"/>
    <w:rsid w:val="00737784"/>
    <w:rsid w:val="00737C9E"/>
    <w:rsid w:val="0074041D"/>
    <w:rsid w:val="00740C26"/>
    <w:rsid w:val="007415C2"/>
    <w:rsid w:val="00741909"/>
    <w:rsid w:val="00743925"/>
    <w:rsid w:val="007447E8"/>
    <w:rsid w:val="0074515E"/>
    <w:rsid w:val="00745928"/>
    <w:rsid w:val="00746123"/>
    <w:rsid w:val="007463E1"/>
    <w:rsid w:val="00747141"/>
    <w:rsid w:val="00747B76"/>
    <w:rsid w:val="00747FEA"/>
    <w:rsid w:val="0075000F"/>
    <w:rsid w:val="007504AB"/>
    <w:rsid w:val="00750739"/>
    <w:rsid w:val="00750BB9"/>
    <w:rsid w:val="007512E2"/>
    <w:rsid w:val="00751AE6"/>
    <w:rsid w:val="00751BAE"/>
    <w:rsid w:val="00751C45"/>
    <w:rsid w:val="00752245"/>
    <w:rsid w:val="007526A2"/>
    <w:rsid w:val="00753B12"/>
    <w:rsid w:val="00753C7E"/>
    <w:rsid w:val="007549FC"/>
    <w:rsid w:val="00755671"/>
    <w:rsid w:val="00755C70"/>
    <w:rsid w:val="00755DB3"/>
    <w:rsid w:val="00755FBD"/>
    <w:rsid w:val="0075600A"/>
    <w:rsid w:val="00756E37"/>
    <w:rsid w:val="00760462"/>
    <w:rsid w:val="00761710"/>
    <w:rsid w:val="00761A93"/>
    <w:rsid w:val="00761B4F"/>
    <w:rsid w:val="00761FFF"/>
    <w:rsid w:val="00762AD6"/>
    <w:rsid w:val="00762D7F"/>
    <w:rsid w:val="00762D82"/>
    <w:rsid w:val="00762FED"/>
    <w:rsid w:val="0076353D"/>
    <w:rsid w:val="007644A6"/>
    <w:rsid w:val="007644F8"/>
    <w:rsid w:val="00764C0B"/>
    <w:rsid w:val="00764EEA"/>
    <w:rsid w:val="00765C63"/>
    <w:rsid w:val="00765D24"/>
    <w:rsid w:val="0076660B"/>
    <w:rsid w:val="00767277"/>
    <w:rsid w:val="007701F2"/>
    <w:rsid w:val="00770A96"/>
    <w:rsid w:val="00770ABD"/>
    <w:rsid w:val="00770AEB"/>
    <w:rsid w:val="007722B6"/>
    <w:rsid w:val="00772D8E"/>
    <w:rsid w:val="00772EAC"/>
    <w:rsid w:val="0077481C"/>
    <w:rsid w:val="0077542A"/>
    <w:rsid w:val="00775D1F"/>
    <w:rsid w:val="00775D95"/>
    <w:rsid w:val="0077612E"/>
    <w:rsid w:val="007764D3"/>
    <w:rsid w:val="00776CB6"/>
    <w:rsid w:val="00777DD2"/>
    <w:rsid w:val="007803CF"/>
    <w:rsid w:val="00780676"/>
    <w:rsid w:val="00780C0D"/>
    <w:rsid w:val="0078138F"/>
    <w:rsid w:val="007819C8"/>
    <w:rsid w:val="007820E2"/>
    <w:rsid w:val="0078244C"/>
    <w:rsid w:val="0078301E"/>
    <w:rsid w:val="00783242"/>
    <w:rsid w:val="007838F1"/>
    <w:rsid w:val="00783A82"/>
    <w:rsid w:val="00783D98"/>
    <w:rsid w:val="0078403D"/>
    <w:rsid w:val="0078495B"/>
    <w:rsid w:val="00784BE3"/>
    <w:rsid w:val="00785881"/>
    <w:rsid w:val="00785C26"/>
    <w:rsid w:val="007861BC"/>
    <w:rsid w:val="007869BA"/>
    <w:rsid w:val="00787788"/>
    <w:rsid w:val="00787CBF"/>
    <w:rsid w:val="00787DA4"/>
    <w:rsid w:val="00787E56"/>
    <w:rsid w:val="00790121"/>
    <w:rsid w:val="00790E4A"/>
    <w:rsid w:val="007910BC"/>
    <w:rsid w:val="00793244"/>
    <w:rsid w:val="00793426"/>
    <w:rsid w:val="00793ADF"/>
    <w:rsid w:val="00793C6A"/>
    <w:rsid w:val="0079489C"/>
    <w:rsid w:val="007953D1"/>
    <w:rsid w:val="00796063"/>
    <w:rsid w:val="007967A4"/>
    <w:rsid w:val="00797009"/>
    <w:rsid w:val="007A0012"/>
    <w:rsid w:val="007A0061"/>
    <w:rsid w:val="007A0462"/>
    <w:rsid w:val="007A09B8"/>
    <w:rsid w:val="007A0D5D"/>
    <w:rsid w:val="007A204D"/>
    <w:rsid w:val="007A23E6"/>
    <w:rsid w:val="007A27CC"/>
    <w:rsid w:val="007A36DA"/>
    <w:rsid w:val="007A403F"/>
    <w:rsid w:val="007A4682"/>
    <w:rsid w:val="007A483C"/>
    <w:rsid w:val="007A4B5E"/>
    <w:rsid w:val="007A51FA"/>
    <w:rsid w:val="007A5807"/>
    <w:rsid w:val="007A663A"/>
    <w:rsid w:val="007A6F75"/>
    <w:rsid w:val="007A7330"/>
    <w:rsid w:val="007A79E0"/>
    <w:rsid w:val="007A7B0E"/>
    <w:rsid w:val="007A7D3E"/>
    <w:rsid w:val="007B0688"/>
    <w:rsid w:val="007B0CDE"/>
    <w:rsid w:val="007B11CE"/>
    <w:rsid w:val="007B183C"/>
    <w:rsid w:val="007B18A7"/>
    <w:rsid w:val="007B2AED"/>
    <w:rsid w:val="007B2C25"/>
    <w:rsid w:val="007B3891"/>
    <w:rsid w:val="007B3971"/>
    <w:rsid w:val="007B3C1B"/>
    <w:rsid w:val="007B44B9"/>
    <w:rsid w:val="007B47C9"/>
    <w:rsid w:val="007B4F98"/>
    <w:rsid w:val="007B51D1"/>
    <w:rsid w:val="007B5BBC"/>
    <w:rsid w:val="007B60DC"/>
    <w:rsid w:val="007B69CA"/>
    <w:rsid w:val="007B7298"/>
    <w:rsid w:val="007B76A1"/>
    <w:rsid w:val="007B7ACF"/>
    <w:rsid w:val="007C1379"/>
    <w:rsid w:val="007C1471"/>
    <w:rsid w:val="007C14B7"/>
    <w:rsid w:val="007C1EE7"/>
    <w:rsid w:val="007C2551"/>
    <w:rsid w:val="007C2EA3"/>
    <w:rsid w:val="007C2F1E"/>
    <w:rsid w:val="007C3261"/>
    <w:rsid w:val="007C3275"/>
    <w:rsid w:val="007C377C"/>
    <w:rsid w:val="007C3CDF"/>
    <w:rsid w:val="007C3EE2"/>
    <w:rsid w:val="007C4534"/>
    <w:rsid w:val="007C470C"/>
    <w:rsid w:val="007C4D2B"/>
    <w:rsid w:val="007C5658"/>
    <w:rsid w:val="007C5F4E"/>
    <w:rsid w:val="007C6EDC"/>
    <w:rsid w:val="007C73AC"/>
    <w:rsid w:val="007C7C75"/>
    <w:rsid w:val="007D04E4"/>
    <w:rsid w:val="007D0F41"/>
    <w:rsid w:val="007D1276"/>
    <w:rsid w:val="007D1B8A"/>
    <w:rsid w:val="007D1CA8"/>
    <w:rsid w:val="007D1DA4"/>
    <w:rsid w:val="007D1F55"/>
    <w:rsid w:val="007D22BF"/>
    <w:rsid w:val="007D27DC"/>
    <w:rsid w:val="007D31A0"/>
    <w:rsid w:val="007D36CA"/>
    <w:rsid w:val="007D3787"/>
    <w:rsid w:val="007D3F04"/>
    <w:rsid w:val="007D4A86"/>
    <w:rsid w:val="007D518C"/>
    <w:rsid w:val="007D5561"/>
    <w:rsid w:val="007D5CED"/>
    <w:rsid w:val="007D5EA8"/>
    <w:rsid w:val="007D69E2"/>
    <w:rsid w:val="007D6BFF"/>
    <w:rsid w:val="007D78F5"/>
    <w:rsid w:val="007E0292"/>
    <w:rsid w:val="007E063F"/>
    <w:rsid w:val="007E1150"/>
    <w:rsid w:val="007E1448"/>
    <w:rsid w:val="007E1E7C"/>
    <w:rsid w:val="007E4A60"/>
    <w:rsid w:val="007E4ECF"/>
    <w:rsid w:val="007E4F11"/>
    <w:rsid w:val="007E56CC"/>
    <w:rsid w:val="007E6091"/>
    <w:rsid w:val="007E6502"/>
    <w:rsid w:val="007E6896"/>
    <w:rsid w:val="007E6966"/>
    <w:rsid w:val="007E6FD8"/>
    <w:rsid w:val="007E75BF"/>
    <w:rsid w:val="007E7FA3"/>
    <w:rsid w:val="007F0820"/>
    <w:rsid w:val="007F09D2"/>
    <w:rsid w:val="007F0F4D"/>
    <w:rsid w:val="007F1AB3"/>
    <w:rsid w:val="007F297D"/>
    <w:rsid w:val="007F330B"/>
    <w:rsid w:val="007F48E6"/>
    <w:rsid w:val="007F4CA4"/>
    <w:rsid w:val="007F4E8D"/>
    <w:rsid w:val="007F6F0D"/>
    <w:rsid w:val="007F7D5A"/>
    <w:rsid w:val="007F7F5E"/>
    <w:rsid w:val="00800024"/>
    <w:rsid w:val="008000BC"/>
    <w:rsid w:val="00800494"/>
    <w:rsid w:val="008007C2"/>
    <w:rsid w:val="00800BA6"/>
    <w:rsid w:val="0080107A"/>
    <w:rsid w:val="0080114D"/>
    <w:rsid w:val="00802060"/>
    <w:rsid w:val="00803726"/>
    <w:rsid w:val="008037DA"/>
    <w:rsid w:val="00803C70"/>
    <w:rsid w:val="00803FE6"/>
    <w:rsid w:val="00804061"/>
    <w:rsid w:val="00805119"/>
    <w:rsid w:val="0080550E"/>
    <w:rsid w:val="008067B4"/>
    <w:rsid w:val="00806C45"/>
    <w:rsid w:val="00806F01"/>
    <w:rsid w:val="00807990"/>
    <w:rsid w:val="008106CC"/>
    <w:rsid w:val="00810866"/>
    <w:rsid w:val="00810D3C"/>
    <w:rsid w:val="00811D18"/>
    <w:rsid w:val="00812934"/>
    <w:rsid w:val="00812B6B"/>
    <w:rsid w:val="00813415"/>
    <w:rsid w:val="00813BA0"/>
    <w:rsid w:val="00814E33"/>
    <w:rsid w:val="00816065"/>
    <w:rsid w:val="0082065F"/>
    <w:rsid w:val="00820A4F"/>
    <w:rsid w:val="00820CE4"/>
    <w:rsid w:val="008212C6"/>
    <w:rsid w:val="0082171C"/>
    <w:rsid w:val="00822674"/>
    <w:rsid w:val="00822E68"/>
    <w:rsid w:val="00822FDF"/>
    <w:rsid w:val="00823006"/>
    <w:rsid w:val="00823691"/>
    <w:rsid w:val="00824416"/>
    <w:rsid w:val="008245E1"/>
    <w:rsid w:val="00825557"/>
    <w:rsid w:val="00825C41"/>
    <w:rsid w:val="00825EFC"/>
    <w:rsid w:val="00827391"/>
    <w:rsid w:val="008309C0"/>
    <w:rsid w:val="0083254D"/>
    <w:rsid w:val="00833952"/>
    <w:rsid w:val="008340C4"/>
    <w:rsid w:val="00834295"/>
    <w:rsid w:val="00834814"/>
    <w:rsid w:val="008350A4"/>
    <w:rsid w:val="008360DB"/>
    <w:rsid w:val="00836704"/>
    <w:rsid w:val="008374DA"/>
    <w:rsid w:val="008378A1"/>
    <w:rsid w:val="008379F7"/>
    <w:rsid w:val="00842206"/>
    <w:rsid w:val="008454B8"/>
    <w:rsid w:val="00845D45"/>
    <w:rsid w:val="00845DC9"/>
    <w:rsid w:val="008464A7"/>
    <w:rsid w:val="00847019"/>
    <w:rsid w:val="008474BA"/>
    <w:rsid w:val="00847FC4"/>
    <w:rsid w:val="0085037C"/>
    <w:rsid w:val="00850BE8"/>
    <w:rsid w:val="00851063"/>
    <w:rsid w:val="008510EB"/>
    <w:rsid w:val="0085122C"/>
    <w:rsid w:val="00851A6F"/>
    <w:rsid w:val="00852156"/>
    <w:rsid w:val="00852535"/>
    <w:rsid w:val="00852A4F"/>
    <w:rsid w:val="00852CA2"/>
    <w:rsid w:val="00853493"/>
    <w:rsid w:val="00854897"/>
    <w:rsid w:val="008557F1"/>
    <w:rsid w:val="00855DE9"/>
    <w:rsid w:val="008569DD"/>
    <w:rsid w:val="008570FC"/>
    <w:rsid w:val="0085735F"/>
    <w:rsid w:val="008601F5"/>
    <w:rsid w:val="008602F4"/>
    <w:rsid w:val="00861E7B"/>
    <w:rsid w:val="00863507"/>
    <w:rsid w:val="00863C06"/>
    <w:rsid w:val="00863E27"/>
    <w:rsid w:val="00864E56"/>
    <w:rsid w:val="00865967"/>
    <w:rsid w:val="00866C42"/>
    <w:rsid w:val="00866D74"/>
    <w:rsid w:val="00867109"/>
    <w:rsid w:val="00867826"/>
    <w:rsid w:val="0087007D"/>
    <w:rsid w:val="008702E0"/>
    <w:rsid w:val="0087054B"/>
    <w:rsid w:val="0087063C"/>
    <w:rsid w:val="0087094F"/>
    <w:rsid w:val="008714DB"/>
    <w:rsid w:val="008716BB"/>
    <w:rsid w:val="0087225B"/>
    <w:rsid w:val="008726BE"/>
    <w:rsid w:val="00872860"/>
    <w:rsid w:val="008732B1"/>
    <w:rsid w:val="00873C5D"/>
    <w:rsid w:val="00874169"/>
    <w:rsid w:val="008742D8"/>
    <w:rsid w:val="008743BC"/>
    <w:rsid w:val="0087484F"/>
    <w:rsid w:val="00874E68"/>
    <w:rsid w:val="00875961"/>
    <w:rsid w:val="00875B0E"/>
    <w:rsid w:val="00877DA0"/>
    <w:rsid w:val="008805B2"/>
    <w:rsid w:val="008808FC"/>
    <w:rsid w:val="00880F80"/>
    <w:rsid w:val="0088154A"/>
    <w:rsid w:val="00881E3F"/>
    <w:rsid w:val="00882333"/>
    <w:rsid w:val="008825BE"/>
    <w:rsid w:val="008841AE"/>
    <w:rsid w:val="008841F3"/>
    <w:rsid w:val="00884418"/>
    <w:rsid w:val="008850DA"/>
    <w:rsid w:val="008861AD"/>
    <w:rsid w:val="00886A06"/>
    <w:rsid w:val="00886E5C"/>
    <w:rsid w:val="00886E77"/>
    <w:rsid w:val="00887C5E"/>
    <w:rsid w:val="00887D2C"/>
    <w:rsid w:val="00890212"/>
    <w:rsid w:val="00890358"/>
    <w:rsid w:val="00890755"/>
    <w:rsid w:val="00890FCF"/>
    <w:rsid w:val="0089187F"/>
    <w:rsid w:val="00891C6B"/>
    <w:rsid w:val="008925B0"/>
    <w:rsid w:val="00892800"/>
    <w:rsid w:val="008939CE"/>
    <w:rsid w:val="00893B19"/>
    <w:rsid w:val="00894550"/>
    <w:rsid w:val="00894AB8"/>
    <w:rsid w:val="008950C7"/>
    <w:rsid w:val="00895336"/>
    <w:rsid w:val="00895B45"/>
    <w:rsid w:val="00895EAF"/>
    <w:rsid w:val="00896323"/>
    <w:rsid w:val="00896648"/>
    <w:rsid w:val="00896DC6"/>
    <w:rsid w:val="00896F6B"/>
    <w:rsid w:val="00897775"/>
    <w:rsid w:val="00897FC7"/>
    <w:rsid w:val="008A064E"/>
    <w:rsid w:val="008A16B5"/>
    <w:rsid w:val="008A1E3F"/>
    <w:rsid w:val="008A2225"/>
    <w:rsid w:val="008A2D05"/>
    <w:rsid w:val="008A2D8D"/>
    <w:rsid w:val="008A50BC"/>
    <w:rsid w:val="008A52B8"/>
    <w:rsid w:val="008A5A69"/>
    <w:rsid w:val="008A5E4D"/>
    <w:rsid w:val="008A612B"/>
    <w:rsid w:val="008A7591"/>
    <w:rsid w:val="008A7622"/>
    <w:rsid w:val="008A7968"/>
    <w:rsid w:val="008A7AA3"/>
    <w:rsid w:val="008B1378"/>
    <w:rsid w:val="008B143F"/>
    <w:rsid w:val="008B1519"/>
    <w:rsid w:val="008B18AD"/>
    <w:rsid w:val="008B1AD3"/>
    <w:rsid w:val="008B2059"/>
    <w:rsid w:val="008B387D"/>
    <w:rsid w:val="008B3890"/>
    <w:rsid w:val="008B3F63"/>
    <w:rsid w:val="008B4085"/>
    <w:rsid w:val="008B4AB7"/>
    <w:rsid w:val="008B58D7"/>
    <w:rsid w:val="008B6BC8"/>
    <w:rsid w:val="008B7477"/>
    <w:rsid w:val="008C164E"/>
    <w:rsid w:val="008C1654"/>
    <w:rsid w:val="008C22C3"/>
    <w:rsid w:val="008C2463"/>
    <w:rsid w:val="008C2B1A"/>
    <w:rsid w:val="008C2EEB"/>
    <w:rsid w:val="008C30EA"/>
    <w:rsid w:val="008C36DF"/>
    <w:rsid w:val="008C3A29"/>
    <w:rsid w:val="008C3C76"/>
    <w:rsid w:val="008C3D51"/>
    <w:rsid w:val="008C3DBB"/>
    <w:rsid w:val="008C420D"/>
    <w:rsid w:val="008C44CB"/>
    <w:rsid w:val="008C4ACD"/>
    <w:rsid w:val="008C4AF5"/>
    <w:rsid w:val="008C5004"/>
    <w:rsid w:val="008C5379"/>
    <w:rsid w:val="008C544F"/>
    <w:rsid w:val="008C5D4C"/>
    <w:rsid w:val="008C6FFF"/>
    <w:rsid w:val="008C7941"/>
    <w:rsid w:val="008D00AF"/>
    <w:rsid w:val="008D0902"/>
    <w:rsid w:val="008D10FB"/>
    <w:rsid w:val="008D1736"/>
    <w:rsid w:val="008D1CD5"/>
    <w:rsid w:val="008D24D0"/>
    <w:rsid w:val="008D2A68"/>
    <w:rsid w:val="008D2C7F"/>
    <w:rsid w:val="008D3CBC"/>
    <w:rsid w:val="008D41D4"/>
    <w:rsid w:val="008D5054"/>
    <w:rsid w:val="008D73F3"/>
    <w:rsid w:val="008D795B"/>
    <w:rsid w:val="008D7E9B"/>
    <w:rsid w:val="008E0800"/>
    <w:rsid w:val="008E0A6E"/>
    <w:rsid w:val="008E0CCA"/>
    <w:rsid w:val="008E24E1"/>
    <w:rsid w:val="008E2CC1"/>
    <w:rsid w:val="008E42C3"/>
    <w:rsid w:val="008E48F0"/>
    <w:rsid w:val="008E508E"/>
    <w:rsid w:val="008E6AB8"/>
    <w:rsid w:val="008F0737"/>
    <w:rsid w:val="008F0971"/>
    <w:rsid w:val="008F09AD"/>
    <w:rsid w:val="008F0C94"/>
    <w:rsid w:val="008F12A4"/>
    <w:rsid w:val="008F16BF"/>
    <w:rsid w:val="008F1CDD"/>
    <w:rsid w:val="008F23DA"/>
    <w:rsid w:val="008F3073"/>
    <w:rsid w:val="008F36AE"/>
    <w:rsid w:val="008F385A"/>
    <w:rsid w:val="008F3959"/>
    <w:rsid w:val="008F5429"/>
    <w:rsid w:val="008F5FB1"/>
    <w:rsid w:val="008F6D4B"/>
    <w:rsid w:val="008F72AE"/>
    <w:rsid w:val="0090013B"/>
    <w:rsid w:val="00900312"/>
    <w:rsid w:val="00900AD3"/>
    <w:rsid w:val="00900DE7"/>
    <w:rsid w:val="00901106"/>
    <w:rsid w:val="00901694"/>
    <w:rsid w:val="0090245A"/>
    <w:rsid w:val="00903C52"/>
    <w:rsid w:val="009050B2"/>
    <w:rsid w:val="00905B94"/>
    <w:rsid w:val="00905C9F"/>
    <w:rsid w:val="00905FBB"/>
    <w:rsid w:val="009064C1"/>
    <w:rsid w:val="00911356"/>
    <w:rsid w:val="00911914"/>
    <w:rsid w:val="00911E19"/>
    <w:rsid w:val="00912D79"/>
    <w:rsid w:val="00912F1A"/>
    <w:rsid w:val="00913990"/>
    <w:rsid w:val="0091435D"/>
    <w:rsid w:val="00914483"/>
    <w:rsid w:val="009152CF"/>
    <w:rsid w:val="009156CF"/>
    <w:rsid w:val="00915840"/>
    <w:rsid w:val="00915D79"/>
    <w:rsid w:val="009161D8"/>
    <w:rsid w:val="0091639C"/>
    <w:rsid w:val="009163E3"/>
    <w:rsid w:val="009167D0"/>
    <w:rsid w:val="00917D54"/>
    <w:rsid w:val="00921E7A"/>
    <w:rsid w:val="00923207"/>
    <w:rsid w:val="009233F8"/>
    <w:rsid w:val="00923DF8"/>
    <w:rsid w:val="00923F6E"/>
    <w:rsid w:val="00924728"/>
    <w:rsid w:val="00924E30"/>
    <w:rsid w:val="00925313"/>
    <w:rsid w:val="00925564"/>
    <w:rsid w:val="00925FD0"/>
    <w:rsid w:val="00926384"/>
    <w:rsid w:val="009268FA"/>
    <w:rsid w:val="00926E95"/>
    <w:rsid w:val="00927D0E"/>
    <w:rsid w:val="0093074E"/>
    <w:rsid w:val="0093076F"/>
    <w:rsid w:val="0093091C"/>
    <w:rsid w:val="00930932"/>
    <w:rsid w:val="00930FF3"/>
    <w:rsid w:val="0093108D"/>
    <w:rsid w:val="00931171"/>
    <w:rsid w:val="00932203"/>
    <w:rsid w:val="00932B63"/>
    <w:rsid w:val="00933D82"/>
    <w:rsid w:val="00934535"/>
    <w:rsid w:val="00935778"/>
    <w:rsid w:val="009358BC"/>
    <w:rsid w:val="00936171"/>
    <w:rsid w:val="009361E7"/>
    <w:rsid w:val="00936482"/>
    <w:rsid w:val="00936588"/>
    <w:rsid w:val="00936727"/>
    <w:rsid w:val="00940391"/>
    <w:rsid w:val="009413F6"/>
    <w:rsid w:val="00942495"/>
    <w:rsid w:val="00942A78"/>
    <w:rsid w:val="0094311D"/>
    <w:rsid w:val="00943213"/>
    <w:rsid w:val="009434D6"/>
    <w:rsid w:val="00943541"/>
    <w:rsid w:val="00943769"/>
    <w:rsid w:val="00943CB7"/>
    <w:rsid w:val="00943EB1"/>
    <w:rsid w:val="00944D24"/>
    <w:rsid w:val="00944DEB"/>
    <w:rsid w:val="0094500A"/>
    <w:rsid w:val="00945620"/>
    <w:rsid w:val="0094566D"/>
    <w:rsid w:val="00945A91"/>
    <w:rsid w:val="009465FA"/>
    <w:rsid w:val="009469B9"/>
    <w:rsid w:val="00946D16"/>
    <w:rsid w:val="009477F7"/>
    <w:rsid w:val="00947A56"/>
    <w:rsid w:val="00947E99"/>
    <w:rsid w:val="00950044"/>
    <w:rsid w:val="00950355"/>
    <w:rsid w:val="0095114A"/>
    <w:rsid w:val="009517CA"/>
    <w:rsid w:val="009517CC"/>
    <w:rsid w:val="009524AA"/>
    <w:rsid w:val="009529FF"/>
    <w:rsid w:val="00952C3A"/>
    <w:rsid w:val="00952FA6"/>
    <w:rsid w:val="00952FDD"/>
    <w:rsid w:val="00953280"/>
    <w:rsid w:val="009534E3"/>
    <w:rsid w:val="009537CE"/>
    <w:rsid w:val="009537E6"/>
    <w:rsid w:val="00953E96"/>
    <w:rsid w:val="009545C6"/>
    <w:rsid w:val="00954666"/>
    <w:rsid w:val="009567C4"/>
    <w:rsid w:val="0095687B"/>
    <w:rsid w:val="0095735F"/>
    <w:rsid w:val="00957A7D"/>
    <w:rsid w:val="00957E49"/>
    <w:rsid w:val="00957FC5"/>
    <w:rsid w:val="009606FE"/>
    <w:rsid w:val="00960F55"/>
    <w:rsid w:val="00960F6E"/>
    <w:rsid w:val="00961333"/>
    <w:rsid w:val="00962E20"/>
    <w:rsid w:val="00962E33"/>
    <w:rsid w:val="00963234"/>
    <w:rsid w:val="009634F8"/>
    <w:rsid w:val="00963D6A"/>
    <w:rsid w:val="00963DBE"/>
    <w:rsid w:val="00964C84"/>
    <w:rsid w:val="00966268"/>
    <w:rsid w:val="009668B5"/>
    <w:rsid w:val="00966AB0"/>
    <w:rsid w:val="009670DA"/>
    <w:rsid w:val="00971C12"/>
    <w:rsid w:val="00971D21"/>
    <w:rsid w:val="009729BA"/>
    <w:rsid w:val="00972D94"/>
    <w:rsid w:val="0097314E"/>
    <w:rsid w:val="0097341B"/>
    <w:rsid w:val="009734A5"/>
    <w:rsid w:val="0097362F"/>
    <w:rsid w:val="00973694"/>
    <w:rsid w:val="00973E13"/>
    <w:rsid w:val="00973EEE"/>
    <w:rsid w:val="0097402B"/>
    <w:rsid w:val="00974730"/>
    <w:rsid w:val="00974D40"/>
    <w:rsid w:val="00975DF4"/>
    <w:rsid w:val="00976C29"/>
    <w:rsid w:val="00976F5B"/>
    <w:rsid w:val="00977916"/>
    <w:rsid w:val="00977E52"/>
    <w:rsid w:val="00980000"/>
    <w:rsid w:val="0098011F"/>
    <w:rsid w:val="00980CAE"/>
    <w:rsid w:val="00981172"/>
    <w:rsid w:val="009813C5"/>
    <w:rsid w:val="009815A4"/>
    <w:rsid w:val="00981D1B"/>
    <w:rsid w:val="0098247A"/>
    <w:rsid w:val="00982B39"/>
    <w:rsid w:val="0098355A"/>
    <w:rsid w:val="00983A9E"/>
    <w:rsid w:val="009853FF"/>
    <w:rsid w:val="00985448"/>
    <w:rsid w:val="00985D70"/>
    <w:rsid w:val="00985D74"/>
    <w:rsid w:val="009868E9"/>
    <w:rsid w:val="00986B3B"/>
    <w:rsid w:val="00990632"/>
    <w:rsid w:val="00990AFD"/>
    <w:rsid w:val="00991208"/>
    <w:rsid w:val="009913E2"/>
    <w:rsid w:val="009913F3"/>
    <w:rsid w:val="00992C89"/>
    <w:rsid w:val="00992E9C"/>
    <w:rsid w:val="00993258"/>
    <w:rsid w:val="00993D41"/>
    <w:rsid w:val="00994F1C"/>
    <w:rsid w:val="00995033"/>
    <w:rsid w:val="0099513E"/>
    <w:rsid w:val="00995E1A"/>
    <w:rsid w:val="00995EE7"/>
    <w:rsid w:val="0099609B"/>
    <w:rsid w:val="0099615C"/>
    <w:rsid w:val="00997722"/>
    <w:rsid w:val="009977C2"/>
    <w:rsid w:val="009979C2"/>
    <w:rsid w:val="009A0089"/>
    <w:rsid w:val="009A026C"/>
    <w:rsid w:val="009A0F86"/>
    <w:rsid w:val="009A15F0"/>
    <w:rsid w:val="009A1648"/>
    <w:rsid w:val="009A17A7"/>
    <w:rsid w:val="009A32CB"/>
    <w:rsid w:val="009A339E"/>
    <w:rsid w:val="009A3EAD"/>
    <w:rsid w:val="009A603B"/>
    <w:rsid w:val="009A6627"/>
    <w:rsid w:val="009A7632"/>
    <w:rsid w:val="009A769D"/>
    <w:rsid w:val="009B069A"/>
    <w:rsid w:val="009B0798"/>
    <w:rsid w:val="009B1D0A"/>
    <w:rsid w:val="009B20A8"/>
    <w:rsid w:val="009B2388"/>
    <w:rsid w:val="009B245A"/>
    <w:rsid w:val="009B29EB"/>
    <w:rsid w:val="009B2DB1"/>
    <w:rsid w:val="009B2EB9"/>
    <w:rsid w:val="009B35BE"/>
    <w:rsid w:val="009B583C"/>
    <w:rsid w:val="009B5883"/>
    <w:rsid w:val="009B5951"/>
    <w:rsid w:val="009B6BA5"/>
    <w:rsid w:val="009B6BCD"/>
    <w:rsid w:val="009B6C7B"/>
    <w:rsid w:val="009B6D5A"/>
    <w:rsid w:val="009B7186"/>
    <w:rsid w:val="009B74DC"/>
    <w:rsid w:val="009C0EF3"/>
    <w:rsid w:val="009C226A"/>
    <w:rsid w:val="009C237F"/>
    <w:rsid w:val="009C2747"/>
    <w:rsid w:val="009C2787"/>
    <w:rsid w:val="009C2D22"/>
    <w:rsid w:val="009C3583"/>
    <w:rsid w:val="009C38CB"/>
    <w:rsid w:val="009C4131"/>
    <w:rsid w:val="009C49F5"/>
    <w:rsid w:val="009C4C86"/>
    <w:rsid w:val="009C52DE"/>
    <w:rsid w:val="009C57CE"/>
    <w:rsid w:val="009C5B99"/>
    <w:rsid w:val="009C68CD"/>
    <w:rsid w:val="009C6E1B"/>
    <w:rsid w:val="009C7DD8"/>
    <w:rsid w:val="009D00E4"/>
    <w:rsid w:val="009D0B56"/>
    <w:rsid w:val="009D0E8D"/>
    <w:rsid w:val="009D21EA"/>
    <w:rsid w:val="009D2AE8"/>
    <w:rsid w:val="009D2B55"/>
    <w:rsid w:val="009D2C10"/>
    <w:rsid w:val="009D2F49"/>
    <w:rsid w:val="009D336E"/>
    <w:rsid w:val="009D375B"/>
    <w:rsid w:val="009D3A8C"/>
    <w:rsid w:val="009D3A9B"/>
    <w:rsid w:val="009D41DA"/>
    <w:rsid w:val="009D4D0C"/>
    <w:rsid w:val="009D5332"/>
    <w:rsid w:val="009D5BCD"/>
    <w:rsid w:val="009D5C0F"/>
    <w:rsid w:val="009D6932"/>
    <w:rsid w:val="009D6B63"/>
    <w:rsid w:val="009E03FF"/>
    <w:rsid w:val="009E15BA"/>
    <w:rsid w:val="009E1FE8"/>
    <w:rsid w:val="009E25D0"/>
    <w:rsid w:val="009E31C8"/>
    <w:rsid w:val="009E40D2"/>
    <w:rsid w:val="009E47E8"/>
    <w:rsid w:val="009E4F90"/>
    <w:rsid w:val="009E5A57"/>
    <w:rsid w:val="009E5C56"/>
    <w:rsid w:val="009E72BC"/>
    <w:rsid w:val="009E78D3"/>
    <w:rsid w:val="009F039A"/>
    <w:rsid w:val="009F0A38"/>
    <w:rsid w:val="009F0B61"/>
    <w:rsid w:val="009F0EA2"/>
    <w:rsid w:val="009F0F7F"/>
    <w:rsid w:val="009F1C8A"/>
    <w:rsid w:val="009F1CE8"/>
    <w:rsid w:val="009F1F2A"/>
    <w:rsid w:val="009F1FE9"/>
    <w:rsid w:val="009F2444"/>
    <w:rsid w:val="009F259E"/>
    <w:rsid w:val="009F2B95"/>
    <w:rsid w:val="009F30E8"/>
    <w:rsid w:val="009F3102"/>
    <w:rsid w:val="009F3336"/>
    <w:rsid w:val="009F37AC"/>
    <w:rsid w:val="009F4640"/>
    <w:rsid w:val="009F5291"/>
    <w:rsid w:val="009F5691"/>
    <w:rsid w:val="009F5ED0"/>
    <w:rsid w:val="009F622C"/>
    <w:rsid w:val="009F6CC5"/>
    <w:rsid w:val="009F7F84"/>
    <w:rsid w:val="00A014A2"/>
    <w:rsid w:val="00A016BE"/>
    <w:rsid w:val="00A01AA4"/>
    <w:rsid w:val="00A0226B"/>
    <w:rsid w:val="00A0251F"/>
    <w:rsid w:val="00A028CC"/>
    <w:rsid w:val="00A04639"/>
    <w:rsid w:val="00A04FBD"/>
    <w:rsid w:val="00A051CB"/>
    <w:rsid w:val="00A05841"/>
    <w:rsid w:val="00A07741"/>
    <w:rsid w:val="00A07B0E"/>
    <w:rsid w:val="00A10342"/>
    <w:rsid w:val="00A1046D"/>
    <w:rsid w:val="00A1051F"/>
    <w:rsid w:val="00A11955"/>
    <w:rsid w:val="00A123AE"/>
    <w:rsid w:val="00A12840"/>
    <w:rsid w:val="00A13341"/>
    <w:rsid w:val="00A13411"/>
    <w:rsid w:val="00A138CF"/>
    <w:rsid w:val="00A13C02"/>
    <w:rsid w:val="00A14327"/>
    <w:rsid w:val="00A14427"/>
    <w:rsid w:val="00A1445A"/>
    <w:rsid w:val="00A15EC7"/>
    <w:rsid w:val="00A1621F"/>
    <w:rsid w:val="00A168F9"/>
    <w:rsid w:val="00A17947"/>
    <w:rsid w:val="00A17B06"/>
    <w:rsid w:val="00A2025D"/>
    <w:rsid w:val="00A20C4E"/>
    <w:rsid w:val="00A2140B"/>
    <w:rsid w:val="00A21425"/>
    <w:rsid w:val="00A21673"/>
    <w:rsid w:val="00A22680"/>
    <w:rsid w:val="00A227DA"/>
    <w:rsid w:val="00A22A29"/>
    <w:rsid w:val="00A22E95"/>
    <w:rsid w:val="00A23F37"/>
    <w:rsid w:val="00A2408A"/>
    <w:rsid w:val="00A24968"/>
    <w:rsid w:val="00A24B17"/>
    <w:rsid w:val="00A254CE"/>
    <w:rsid w:val="00A26740"/>
    <w:rsid w:val="00A26B47"/>
    <w:rsid w:val="00A26C77"/>
    <w:rsid w:val="00A27017"/>
    <w:rsid w:val="00A27DD7"/>
    <w:rsid w:val="00A30590"/>
    <w:rsid w:val="00A30980"/>
    <w:rsid w:val="00A30F75"/>
    <w:rsid w:val="00A324C2"/>
    <w:rsid w:val="00A336F0"/>
    <w:rsid w:val="00A33C1F"/>
    <w:rsid w:val="00A33FB7"/>
    <w:rsid w:val="00A33FDC"/>
    <w:rsid w:val="00A34181"/>
    <w:rsid w:val="00A34920"/>
    <w:rsid w:val="00A35641"/>
    <w:rsid w:val="00A35690"/>
    <w:rsid w:val="00A35742"/>
    <w:rsid w:val="00A36F2E"/>
    <w:rsid w:val="00A370B6"/>
    <w:rsid w:val="00A375D5"/>
    <w:rsid w:val="00A3785A"/>
    <w:rsid w:val="00A37F6F"/>
    <w:rsid w:val="00A402EB"/>
    <w:rsid w:val="00A4085F"/>
    <w:rsid w:val="00A41193"/>
    <w:rsid w:val="00A41395"/>
    <w:rsid w:val="00A41E26"/>
    <w:rsid w:val="00A41FD9"/>
    <w:rsid w:val="00A42B70"/>
    <w:rsid w:val="00A42D6B"/>
    <w:rsid w:val="00A43A1C"/>
    <w:rsid w:val="00A441E9"/>
    <w:rsid w:val="00A44C08"/>
    <w:rsid w:val="00A44F36"/>
    <w:rsid w:val="00A4557F"/>
    <w:rsid w:val="00A45C29"/>
    <w:rsid w:val="00A45DFB"/>
    <w:rsid w:val="00A45E73"/>
    <w:rsid w:val="00A463F2"/>
    <w:rsid w:val="00A468AE"/>
    <w:rsid w:val="00A46B07"/>
    <w:rsid w:val="00A46E94"/>
    <w:rsid w:val="00A500F3"/>
    <w:rsid w:val="00A50372"/>
    <w:rsid w:val="00A5048F"/>
    <w:rsid w:val="00A5073E"/>
    <w:rsid w:val="00A5096B"/>
    <w:rsid w:val="00A50A0E"/>
    <w:rsid w:val="00A5121B"/>
    <w:rsid w:val="00A51533"/>
    <w:rsid w:val="00A5170B"/>
    <w:rsid w:val="00A52C3B"/>
    <w:rsid w:val="00A53350"/>
    <w:rsid w:val="00A5503A"/>
    <w:rsid w:val="00A55885"/>
    <w:rsid w:val="00A55C4E"/>
    <w:rsid w:val="00A56492"/>
    <w:rsid w:val="00A56932"/>
    <w:rsid w:val="00A56DB4"/>
    <w:rsid w:val="00A57487"/>
    <w:rsid w:val="00A576A9"/>
    <w:rsid w:val="00A57727"/>
    <w:rsid w:val="00A60B06"/>
    <w:rsid w:val="00A618FF"/>
    <w:rsid w:val="00A61D38"/>
    <w:rsid w:val="00A6398D"/>
    <w:rsid w:val="00A63B25"/>
    <w:rsid w:val="00A64BEF"/>
    <w:rsid w:val="00A65005"/>
    <w:rsid w:val="00A651DB"/>
    <w:rsid w:val="00A66108"/>
    <w:rsid w:val="00A676E2"/>
    <w:rsid w:val="00A67C35"/>
    <w:rsid w:val="00A70506"/>
    <w:rsid w:val="00A70F55"/>
    <w:rsid w:val="00A726D9"/>
    <w:rsid w:val="00A72B39"/>
    <w:rsid w:val="00A72F58"/>
    <w:rsid w:val="00A7305B"/>
    <w:rsid w:val="00A735C8"/>
    <w:rsid w:val="00A73B8D"/>
    <w:rsid w:val="00A73D16"/>
    <w:rsid w:val="00A73D92"/>
    <w:rsid w:val="00A7407A"/>
    <w:rsid w:val="00A74ACF"/>
    <w:rsid w:val="00A74E46"/>
    <w:rsid w:val="00A74FE8"/>
    <w:rsid w:val="00A75CEB"/>
    <w:rsid w:val="00A7637C"/>
    <w:rsid w:val="00A76AB9"/>
    <w:rsid w:val="00A76CA2"/>
    <w:rsid w:val="00A77213"/>
    <w:rsid w:val="00A7731F"/>
    <w:rsid w:val="00A80300"/>
    <w:rsid w:val="00A80F54"/>
    <w:rsid w:val="00A80FE0"/>
    <w:rsid w:val="00A81B83"/>
    <w:rsid w:val="00A82456"/>
    <w:rsid w:val="00A82AC8"/>
    <w:rsid w:val="00A82EC1"/>
    <w:rsid w:val="00A832E2"/>
    <w:rsid w:val="00A83F27"/>
    <w:rsid w:val="00A84216"/>
    <w:rsid w:val="00A845D3"/>
    <w:rsid w:val="00A84AF5"/>
    <w:rsid w:val="00A861FE"/>
    <w:rsid w:val="00A86596"/>
    <w:rsid w:val="00A865B4"/>
    <w:rsid w:val="00A86DA3"/>
    <w:rsid w:val="00A87411"/>
    <w:rsid w:val="00A875B5"/>
    <w:rsid w:val="00A877D8"/>
    <w:rsid w:val="00A87816"/>
    <w:rsid w:val="00A87A8E"/>
    <w:rsid w:val="00A87A98"/>
    <w:rsid w:val="00A87D68"/>
    <w:rsid w:val="00A900E1"/>
    <w:rsid w:val="00A914BA"/>
    <w:rsid w:val="00A917BB"/>
    <w:rsid w:val="00A91C5C"/>
    <w:rsid w:val="00A92327"/>
    <w:rsid w:val="00A93359"/>
    <w:rsid w:val="00A935B8"/>
    <w:rsid w:val="00A935C5"/>
    <w:rsid w:val="00A938D5"/>
    <w:rsid w:val="00A93B80"/>
    <w:rsid w:val="00A93F62"/>
    <w:rsid w:val="00A94CB9"/>
    <w:rsid w:val="00A95451"/>
    <w:rsid w:val="00A9584E"/>
    <w:rsid w:val="00A9621C"/>
    <w:rsid w:val="00A96384"/>
    <w:rsid w:val="00A96866"/>
    <w:rsid w:val="00A96F02"/>
    <w:rsid w:val="00A97250"/>
    <w:rsid w:val="00A97444"/>
    <w:rsid w:val="00AA01C9"/>
    <w:rsid w:val="00AA0663"/>
    <w:rsid w:val="00AA1AA6"/>
    <w:rsid w:val="00AA271E"/>
    <w:rsid w:val="00AA2B42"/>
    <w:rsid w:val="00AA4313"/>
    <w:rsid w:val="00AA4598"/>
    <w:rsid w:val="00AA5307"/>
    <w:rsid w:val="00AA5475"/>
    <w:rsid w:val="00AA6C6F"/>
    <w:rsid w:val="00AA70DC"/>
    <w:rsid w:val="00AB0323"/>
    <w:rsid w:val="00AB07C5"/>
    <w:rsid w:val="00AB0821"/>
    <w:rsid w:val="00AB1EF3"/>
    <w:rsid w:val="00AB2016"/>
    <w:rsid w:val="00AB26C6"/>
    <w:rsid w:val="00AB28DE"/>
    <w:rsid w:val="00AB46F0"/>
    <w:rsid w:val="00AB4B09"/>
    <w:rsid w:val="00AB5B95"/>
    <w:rsid w:val="00AB5C39"/>
    <w:rsid w:val="00AB5F75"/>
    <w:rsid w:val="00AB60B3"/>
    <w:rsid w:val="00AB6549"/>
    <w:rsid w:val="00AB65A5"/>
    <w:rsid w:val="00AB6949"/>
    <w:rsid w:val="00AB69F0"/>
    <w:rsid w:val="00AB6A92"/>
    <w:rsid w:val="00AB6DD4"/>
    <w:rsid w:val="00AC068F"/>
    <w:rsid w:val="00AC07F1"/>
    <w:rsid w:val="00AC0A66"/>
    <w:rsid w:val="00AC11DA"/>
    <w:rsid w:val="00AC1BCC"/>
    <w:rsid w:val="00AC284F"/>
    <w:rsid w:val="00AC3886"/>
    <w:rsid w:val="00AC3AC0"/>
    <w:rsid w:val="00AC41A8"/>
    <w:rsid w:val="00AC597C"/>
    <w:rsid w:val="00AC6B75"/>
    <w:rsid w:val="00AC6E7B"/>
    <w:rsid w:val="00AC6F1D"/>
    <w:rsid w:val="00AC7B85"/>
    <w:rsid w:val="00AC7DB5"/>
    <w:rsid w:val="00AD0B80"/>
    <w:rsid w:val="00AD0C34"/>
    <w:rsid w:val="00AD1168"/>
    <w:rsid w:val="00AD20DE"/>
    <w:rsid w:val="00AD2881"/>
    <w:rsid w:val="00AD30F7"/>
    <w:rsid w:val="00AD31DA"/>
    <w:rsid w:val="00AD3769"/>
    <w:rsid w:val="00AD3A5E"/>
    <w:rsid w:val="00AD455F"/>
    <w:rsid w:val="00AD582E"/>
    <w:rsid w:val="00AD615E"/>
    <w:rsid w:val="00AD6264"/>
    <w:rsid w:val="00AD7E99"/>
    <w:rsid w:val="00AE0793"/>
    <w:rsid w:val="00AE1C88"/>
    <w:rsid w:val="00AE2481"/>
    <w:rsid w:val="00AE2819"/>
    <w:rsid w:val="00AE2EB6"/>
    <w:rsid w:val="00AE3103"/>
    <w:rsid w:val="00AE33A0"/>
    <w:rsid w:val="00AE39B3"/>
    <w:rsid w:val="00AE43D2"/>
    <w:rsid w:val="00AE4F17"/>
    <w:rsid w:val="00AE59E9"/>
    <w:rsid w:val="00AE5F09"/>
    <w:rsid w:val="00AE7091"/>
    <w:rsid w:val="00AE7AA6"/>
    <w:rsid w:val="00AF098D"/>
    <w:rsid w:val="00AF10C8"/>
    <w:rsid w:val="00AF14B3"/>
    <w:rsid w:val="00AF154F"/>
    <w:rsid w:val="00AF1E18"/>
    <w:rsid w:val="00AF1EBE"/>
    <w:rsid w:val="00AF29FA"/>
    <w:rsid w:val="00AF30A2"/>
    <w:rsid w:val="00AF3404"/>
    <w:rsid w:val="00AF3EA3"/>
    <w:rsid w:val="00AF4D46"/>
    <w:rsid w:val="00AF512A"/>
    <w:rsid w:val="00AF52C0"/>
    <w:rsid w:val="00AF53D8"/>
    <w:rsid w:val="00AF5AC8"/>
    <w:rsid w:val="00AF5D70"/>
    <w:rsid w:val="00AF615D"/>
    <w:rsid w:val="00AF64ED"/>
    <w:rsid w:val="00AF6B7A"/>
    <w:rsid w:val="00AF7137"/>
    <w:rsid w:val="00AF7A10"/>
    <w:rsid w:val="00AF7C7D"/>
    <w:rsid w:val="00B001D2"/>
    <w:rsid w:val="00B0053A"/>
    <w:rsid w:val="00B00AF0"/>
    <w:rsid w:val="00B00B55"/>
    <w:rsid w:val="00B00BBE"/>
    <w:rsid w:val="00B00E0B"/>
    <w:rsid w:val="00B00E85"/>
    <w:rsid w:val="00B01DB3"/>
    <w:rsid w:val="00B02C5D"/>
    <w:rsid w:val="00B02F48"/>
    <w:rsid w:val="00B030D3"/>
    <w:rsid w:val="00B03A36"/>
    <w:rsid w:val="00B0474D"/>
    <w:rsid w:val="00B0497E"/>
    <w:rsid w:val="00B04DD6"/>
    <w:rsid w:val="00B056A4"/>
    <w:rsid w:val="00B05E84"/>
    <w:rsid w:val="00B05F95"/>
    <w:rsid w:val="00B06F0F"/>
    <w:rsid w:val="00B07640"/>
    <w:rsid w:val="00B07742"/>
    <w:rsid w:val="00B077EF"/>
    <w:rsid w:val="00B07CA4"/>
    <w:rsid w:val="00B11644"/>
    <w:rsid w:val="00B119C5"/>
    <w:rsid w:val="00B13464"/>
    <w:rsid w:val="00B13796"/>
    <w:rsid w:val="00B13ECC"/>
    <w:rsid w:val="00B1435E"/>
    <w:rsid w:val="00B15405"/>
    <w:rsid w:val="00B15F98"/>
    <w:rsid w:val="00B169E2"/>
    <w:rsid w:val="00B16D81"/>
    <w:rsid w:val="00B1788A"/>
    <w:rsid w:val="00B17993"/>
    <w:rsid w:val="00B179EC"/>
    <w:rsid w:val="00B2069B"/>
    <w:rsid w:val="00B2177D"/>
    <w:rsid w:val="00B23FF4"/>
    <w:rsid w:val="00B240E3"/>
    <w:rsid w:val="00B2465B"/>
    <w:rsid w:val="00B25147"/>
    <w:rsid w:val="00B25CF0"/>
    <w:rsid w:val="00B26BD5"/>
    <w:rsid w:val="00B26E21"/>
    <w:rsid w:val="00B27BFF"/>
    <w:rsid w:val="00B301AB"/>
    <w:rsid w:val="00B30409"/>
    <w:rsid w:val="00B31C09"/>
    <w:rsid w:val="00B31F77"/>
    <w:rsid w:val="00B32894"/>
    <w:rsid w:val="00B33152"/>
    <w:rsid w:val="00B335EE"/>
    <w:rsid w:val="00B33655"/>
    <w:rsid w:val="00B33926"/>
    <w:rsid w:val="00B35201"/>
    <w:rsid w:val="00B35999"/>
    <w:rsid w:val="00B35A71"/>
    <w:rsid w:val="00B372CE"/>
    <w:rsid w:val="00B37A42"/>
    <w:rsid w:val="00B37B6B"/>
    <w:rsid w:val="00B37E64"/>
    <w:rsid w:val="00B37F89"/>
    <w:rsid w:val="00B40892"/>
    <w:rsid w:val="00B41693"/>
    <w:rsid w:val="00B41B90"/>
    <w:rsid w:val="00B42485"/>
    <w:rsid w:val="00B427D3"/>
    <w:rsid w:val="00B42F40"/>
    <w:rsid w:val="00B445FF"/>
    <w:rsid w:val="00B44AD0"/>
    <w:rsid w:val="00B451AA"/>
    <w:rsid w:val="00B453DD"/>
    <w:rsid w:val="00B45827"/>
    <w:rsid w:val="00B45894"/>
    <w:rsid w:val="00B45EB1"/>
    <w:rsid w:val="00B46131"/>
    <w:rsid w:val="00B4624F"/>
    <w:rsid w:val="00B46506"/>
    <w:rsid w:val="00B5000B"/>
    <w:rsid w:val="00B50182"/>
    <w:rsid w:val="00B5054D"/>
    <w:rsid w:val="00B50D1D"/>
    <w:rsid w:val="00B50F36"/>
    <w:rsid w:val="00B5157B"/>
    <w:rsid w:val="00B52175"/>
    <w:rsid w:val="00B52603"/>
    <w:rsid w:val="00B53468"/>
    <w:rsid w:val="00B54283"/>
    <w:rsid w:val="00B54C18"/>
    <w:rsid w:val="00B54C36"/>
    <w:rsid w:val="00B54FFF"/>
    <w:rsid w:val="00B55310"/>
    <w:rsid w:val="00B55540"/>
    <w:rsid w:val="00B5604F"/>
    <w:rsid w:val="00B56974"/>
    <w:rsid w:val="00B56EBF"/>
    <w:rsid w:val="00B57A7B"/>
    <w:rsid w:val="00B57BF9"/>
    <w:rsid w:val="00B6020C"/>
    <w:rsid w:val="00B60529"/>
    <w:rsid w:val="00B606CC"/>
    <w:rsid w:val="00B60906"/>
    <w:rsid w:val="00B6123B"/>
    <w:rsid w:val="00B61A60"/>
    <w:rsid w:val="00B61F38"/>
    <w:rsid w:val="00B6206B"/>
    <w:rsid w:val="00B6239B"/>
    <w:rsid w:val="00B64F2F"/>
    <w:rsid w:val="00B64F8B"/>
    <w:rsid w:val="00B6529C"/>
    <w:rsid w:val="00B658DB"/>
    <w:rsid w:val="00B65EF0"/>
    <w:rsid w:val="00B66974"/>
    <w:rsid w:val="00B6752A"/>
    <w:rsid w:val="00B67C27"/>
    <w:rsid w:val="00B700DF"/>
    <w:rsid w:val="00B701FC"/>
    <w:rsid w:val="00B703AE"/>
    <w:rsid w:val="00B712A8"/>
    <w:rsid w:val="00B72106"/>
    <w:rsid w:val="00B7214E"/>
    <w:rsid w:val="00B72246"/>
    <w:rsid w:val="00B72AF7"/>
    <w:rsid w:val="00B733A6"/>
    <w:rsid w:val="00B7349F"/>
    <w:rsid w:val="00B735FC"/>
    <w:rsid w:val="00B74077"/>
    <w:rsid w:val="00B7520C"/>
    <w:rsid w:val="00B758BB"/>
    <w:rsid w:val="00B75D70"/>
    <w:rsid w:val="00B807B5"/>
    <w:rsid w:val="00B812F3"/>
    <w:rsid w:val="00B81CB0"/>
    <w:rsid w:val="00B81E15"/>
    <w:rsid w:val="00B82E5B"/>
    <w:rsid w:val="00B8306F"/>
    <w:rsid w:val="00B83547"/>
    <w:rsid w:val="00B8354C"/>
    <w:rsid w:val="00B84208"/>
    <w:rsid w:val="00B844BA"/>
    <w:rsid w:val="00B853DB"/>
    <w:rsid w:val="00B854C8"/>
    <w:rsid w:val="00B85770"/>
    <w:rsid w:val="00B8662B"/>
    <w:rsid w:val="00B86C5A"/>
    <w:rsid w:val="00B86CAB"/>
    <w:rsid w:val="00B86D77"/>
    <w:rsid w:val="00B9002E"/>
    <w:rsid w:val="00B90A3A"/>
    <w:rsid w:val="00B9143A"/>
    <w:rsid w:val="00B9195A"/>
    <w:rsid w:val="00B92373"/>
    <w:rsid w:val="00B92876"/>
    <w:rsid w:val="00B92933"/>
    <w:rsid w:val="00B931F2"/>
    <w:rsid w:val="00B93B3F"/>
    <w:rsid w:val="00B944BA"/>
    <w:rsid w:val="00B94C30"/>
    <w:rsid w:val="00B95C58"/>
    <w:rsid w:val="00B95EB3"/>
    <w:rsid w:val="00B96330"/>
    <w:rsid w:val="00B96FCD"/>
    <w:rsid w:val="00B97E6F"/>
    <w:rsid w:val="00BA04F2"/>
    <w:rsid w:val="00BA0EB9"/>
    <w:rsid w:val="00BA10A5"/>
    <w:rsid w:val="00BA14E8"/>
    <w:rsid w:val="00BA1C83"/>
    <w:rsid w:val="00BA2861"/>
    <w:rsid w:val="00BA3465"/>
    <w:rsid w:val="00BA44C8"/>
    <w:rsid w:val="00BA4629"/>
    <w:rsid w:val="00BA550C"/>
    <w:rsid w:val="00BA5DB1"/>
    <w:rsid w:val="00BA600A"/>
    <w:rsid w:val="00BB0167"/>
    <w:rsid w:val="00BB38A1"/>
    <w:rsid w:val="00BB4A85"/>
    <w:rsid w:val="00BB4DAB"/>
    <w:rsid w:val="00BB4EFB"/>
    <w:rsid w:val="00BB5314"/>
    <w:rsid w:val="00BB5BF8"/>
    <w:rsid w:val="00BB5F9D"/>
    <w:rsid w:val="00BB657B"/>
    <w:rsid w:val="00BB680B"/>
    <w:rsid w:val="00BB6F98"/>
    <w:rsid w:val="00BB79E7"/>
    <w:rsid w:val="00BC03C3"/>
    <w:rsid w:val="00BC0548"/>
    <w:rsid w:val="00BC0A6C"/>
    <w:rsid w:val="00BC1456"/>
    <w:rsid w:val="00BC2914"/>
    <w:rsid w:val="00BC2A32"/>
    <w:rsid w:val="00BC2E6D"/>
    <w:rsid w:val="00BC2FA9"/>
    <w:rsid w:val="00BC3349"/>
    <w:rsid w:val="00BC3E3C"/>
    <w:rsid w:val="00BC3F12"/>
    <w:rsid w:val="00BC455B"/>
    <w:rsid w:val="00BC5A5B"/>
    <w:rsid w:val="00BC5ED5"/>
    <w:rsid w:val="00BC5F4F"/>
    <w:rsid w:val="00BC6449"/>
    <w:rsid w:val="00BC7979"/>
    <w:rsid w:val="00BD08D5"/>
    <w:rsid w:val="00BD0CFC"/>
    <w:rsid w:val="00BD19F5"/>
    <w:rsid w:val="00BD1F60"/>
    <w:rsid w:val="00BD2254"/>
    <w:rsid w:val="00BD2781"/>
    <w:rsid w:val="00BD279E"/>
    <w:rsid w:val="00BD2901"/>
    <w:rsid w:val="00BD33E9"/>
    <w:rsid w:val="00BD356E"/>
    <w:rsid w:val="00BD35BF"/>
    <w:rsid w:val="00BD36DB"/>
    <w:rsid w:val="00BD4DBA"/>
    <w:rsid w:val="00BD4FCC"/>
    <w:rsid w:val="00BD5D42"/>
    <w:rsid w:val="00BD61A2"/>
    <w:rsid w:val="00BD6851"/>
    <w:rsid w:val="00BD69F9"/>
    <w:rsid w:val="00BD6B83"/>
    <w:rsid w:val="00BD6CA3"/>
    <w:rsid w:val="00BD73B6"/>
    <w:rsid w:val="00BE00C1"/>
    <w:rsid w:val="00BE039D"/>
    <w:rsid w:val="00BE1F10"/>
    <w:rsid w:val="00BE1F62"/>
    <w:rsid w:val="00BE25F5"/>
    <w:rsid w:val="00BE27A0"/>
    <w:rsid w:val="00BE282D"/>
    <w:rsid w:val="00BE2F10"/>
    <w:rsid w:val="00BE37E0"/>
    <w:rsid w:val="00BE4223"/>
    <w:rsid w:val="00BE5486"/>
    <w:rsid w:val="00BE6488"/>
    <w:rsid w:val="00BE69B9"/>
    <w:rsid w:val="00BE6F8E"/>
    <w:rsid w:val="00BE7381"/>
    <w:rsid w:val="00BE7C45"/>
    <w:rsid w:val="00BE7EBE"/>
    <w:rsid w:val="00BF040A"/>
    <w:rsid w:val="00BF05FF"/>
    <w:rsid w:val="00BF0E50"/>
    <w:rsid w:val="00BF1041"/>
    <w:rsid w:val="00BF1810"/>
    <w:rsid w:val="00BF1EC5"/>
    <w:rsid w:val="00BF2834"/>
    <w:rsid w:val="00BF2CEB"/>
    <w:rsid w:val="00BF39CA"/>
    <w:rsid w:val="00BF42C5"/>
    <w:rsid w:val="00BF530D"/>
    <w:rsid w:val="00BF5F50"/>
    <w:rsid w:val="00BF6073"/>
    <w:rsid w:val="00BF6608"/>
    <w:rsid w:val="00BF6639"/>
    <w:rsid w:val="00BF671E"/>
    <w:rsid w:val="00BF6B4A"/>
    <w:rsid w:val="00BF723B"/>
    <w:rsid w:val="00BF74B4"/>
    <w:rsid w:val="00BF7A05"/>
    <w:rsid w:val="00BF7DB4"/>
    <w:rsid w:val="00C00354"/>
    <w:rsid w:val="00C004DD"/>
    <w:rsid w:val="00C01033"/>
    <w:rsid w:val="00C012A0"/>
    <w:rsid w:val="00C01F6D"/>
    <w:rsid w:val="00C01F83"/>
    <w:rsid w:val="00C028EE"/>
    <w:rsid w:val="00C031EF"/>
    <w:rsid w:val="00C040A9"/>
    <w:rsid w:val="00C04D38"/>
    <w:rsid w:val="00C05CA6"/>
    <w:rsid w:val="00C06200"/>
    <w:rsid w:val="00C066B0"/>
    <w:rsid w:val="00C07088"/>
    <w:rsid w:val="00C07BAA"/>
    <w:rsid w:val="00C10306"/>
    <w:rsid w:val="00C10434"/>
    <w:rsid w:val="00C107E0"/>
    <w:rsid w:val="00C11105"/>
    <w:rsid w:val="00C11B30"/>
    <w:rsid w:val="00C11EFD"/>
    <w:rsid w:val="00C11FF3"/>
    <w:rsid w:val="00C12591"/>
    <w:rsid w:val="00C12DCF"/>
    <w:rsid w:val="00C12F03"/>
    <w:rsid w:val="00C12FF8"/>
    <w:rsid w:val="00C13285"/>
    <w:rsid w:val="00C155B9"/>
    <w:rsid w:val="00C156B2"/>
    <w:rsid w:val="00C15A37"/>
    <w:rsid w:val="00C15FA3"/>
    <w:rsid w:val="00C168A9"/>
    <w:rsid w:val="00C16F0C"/>
    <w:rsid w:val="00C1705F"/>
    <w:rsid w:val="00C17479"/>
    <w:rsid w:val="00C177CB"/>
    <w:rsid w:val="00C17A6F"/>
    <w:rsid w:val="00C2187D"/>
    <w:rsid w:val="00C21CAE"/>
    <w:rsid w:val="00C21D12"/>
    <w:rsid w:val="00C222DD"/>
    <w:rsid w:val="00C2274A"/>
    <w:rsid w:val="00C227CE"/>
    <w:rsid w:val="00C2573F"/>
    <w:rsid w:val="00C25E99"/>
    <w:rsid w:val="00C25FC3"/>
    <w:rsid w:val="00C26FDB"/>
    <w:rsid w:val="00C27836"/>
    <w:rsid w:val="00C27D92"/>
    <w:rsid w:val="00C318A8"/>
    <w:rsid w:val="00C31B26"/>
    <w:rsid w:val="00C32493"/>
    <w:rsid w:val="00C325B3"/>
    <w:rsid w:val="00C32733"/>
    <w:rsid w:val="00C33823"/>
    <w:rsid w:val="00C33F1D"/>
    <w:rsid w:val="00C33F6F"/>
    <w:rsid w:val="00C342CB"/>
    <w:rsid w:val="00C348FF"/>
    <w:rsid w:val="00C34EF8"/>
    <w:rsid w:val="00C36497"/>
    <w:rsid w:val="00C376F1"/>
    <w:rsid w:val="00C37D71"/>
    <w:rsid w:val="00C40238"/>
    <w:rsid w:val="00C406CB"/>
    <w:rsid w:val="00C40AF5"/>
    <w:rsid w:val="00C41E1B"/>
    <w:rsid w:val="00C41F95"/>
    <w:rsid w:val="00C420E7"/>
    <w:rsid w:val="00C425D7"/>
    <w:rsid w:val="00C42B4C"/>
    <w:rsid w:val="00C42F00"/>
    <w:rsid w:val="00C43064"/>
    <w:rsid w:val="00C43F06"/>
    <w:rsid w:val="00C44097"/>
    <w:rsid w:val="00C44439"/>
    <w:rsid w:val="00C458CE"/>
    <w:rsid w:val="00C45E4C"/>
    <w:rsid w:val="00C45E61"/>
    <w:rsid w:val="00C46A5D"/>
    <w:rsid w:val="00C5016D"/>
    <w:rsid w:val="00C51273"/>
    <w:rsid w:val="00C513BA"/>
    <w:rsid w:val="00C51429"/>
    <w:rsid w:val="00C516CB"/>
    <w:rsid w:val="00C522B7"/>
    <w:rsid w:val="00C52358"/>
    <w:rsid w:val="00C52862"/>
    <w:rsid w:val="00C539F2"/>
    <w:rsid w:val="00C53B6D"/>
    <w:rsid w:val="00C53FAD"/>
    <w:rsid w:val="00C54A44"/>
    <w:rsid w:val="00C54E8C"/>
    <w:rsid w:val="00C554F8"/>
    <w:rsid w:val="00C55994"/>
    <w:rsid w:val="00C55A73"/>
    <w:rsid w:val="00C55FC5"/>
    <w:rsid w:val="00C56F7D"/>
    <w:rsid w:val="00C57697"/>
    <w:rsid w:val="00C57E99"/>
    <w:rsid w:val="00C601FB"/>
    <w:rsid w:val="00C60A84"/>
    <w:rsid w:val="00C61FA2"/>
    <w:rsid w:val="00C621F1"/>
    <w:rsid w:val="00C6293A"/>
    <w:rsid w:val="00C62996"/>
    <w:rsid w:val="00C62A5B"/>
    <w:rsid w:val="00C62AC0"/>
    <w:rsid w:val="00C62B98"/>
    <w:rsid w:val="00C62B9A"/>
    <w:rsid w:val="00C630DD"/>
    <w:rsid w:val="00C64C47"/>
    <w:rsid w:val="00C654C4"/>
    <w:rsid w:val="00C65C5E"/>
    <w:rsid w:val="00C65E53"/>
    <w:rsid w:val="00C6632F"/>
    <w:rsid w:val="00C668B9"/>
    <w:rsid w:val="00C70680"/>
    <w:rsid w:val="00C70FFB"/>
    <w:rsid w:val="00C710C2"/>
    <w:rsid w:val="00C71626"/>
    <w:rsid w:val="00C7162A"/>
    <w:rsid w:val="00C71A5B"/>
    <w:rsid w:val="00C71C97"/>
    <w:rsid w:val="00C7258A"/>
    <w:rsid w:val="00C72F97"/>
    <w:rsid w:val="00C7319E"/>
    <w:rsid w:val="00C737D2"/>
    <w:rsid w:val="00C738DE"/>
    <w:rsid w:val="00C7391A"/>
    <w:rsid w:val="00C73C6B"/>
    <w:rsid w:val="00C74D1D"/>
    <w:rsid w:val="00C74F99"/>
    <w:rsid w:val="00C753DD"/>
    <w:rsid w:val="00C758C1"/>
    <w:rsid w:val="00C76179"/>
    <w:rsid w:val="00C76739"/>
    <w:rsid w:val="00C76946"/>
    <w:rsid w:val="00C76C9A"/>
    <w:rsid w:val="00C773B1"/>
    <w:rsid w:val="00C77F1B"/>
    <w:rsid w:val="00C800ED"/>
    <w:rsid w:val="00C80A75"/>
    <w:rsid w:val="00C817C5"/>
    <w:rsid w:val="00C818B3"/>
    <w:rsid w:val="00C81954"/>
    <w:rsid w:val="00C8199D"/>
    <w:rsid w:val="00C81C12"/>
    <w:rsid w:val="00C81EC6"/>
    <w:rsid w:val="00C82487"/>
    <w:rsid w:val="00C82F35"/>
    <w:rsid w:val="00C842BC"/>
    <w:rsid w:val="00C84B1C"/>
    <w:rsid w:val="00C84FD0"/>
    <w:rsid w:val="00C85219"/>
    <w:rsid w:val="00C85804"/>
    <w:rsid w:val="00C862F8"/>
    <w:rsid w:val="00C86EB3"/>
    <w:rsid w:val="00C875AC"/>
    <w:rsid w:val="00C877D6"/>
    <w:rsid w:val="00C90F7A"/>
    <w:rsid w:val="00C90F8E"/>
    <w:rsid w:val="00C911AA"/>
    <w:rsid w:val="00C91E16"/>
    <w:rsid w:val="00C92118"/>
    <w:rsid w:val="00C926C8"/>
    <w:rsid w:val="00C92741"/>
    <w:rsid w:val="00C932AB"/>
    <w:rsid w:val="00C942A9"/>
    <w:rsid w:val="00C94DF2"/>
    <w:rsid w:val="00C94ED9"/>
    <w:rsid w:val="00C957AB"/>
    <w:rsid w:val="00C961EE"/>
    <w:rsid w:val="00C9625C"/>
    <w:rsid w:val="00C9650A"/>
    <w:rsid w:val="00C96703"/>
    <w:rsid w:val="00C9685F"/>
    <w:rsid w:val="00C972D1"/>
    <w:rsid w:val="00C975FD"/>
    <w:rsid w:val="00C97BF2"/>
    <w:rsid w:val="00C97C54"/>
    <w:rsid w:val="00C97D24"/>
    <w:rsid w:val="00CA0118"/>
    <w:rsid w:val="00CA0464"/>
    <w:rsid w:val="00CA1B70"/>
    <w:rsid w:val="00CA2307"/>
    <w:rsid w:val="00CA3751"/>
    <w:rsid w:val="00CA37A8"/>
    <w:rsid w:val="00CA37B0"/>
    <w:rsid w:val="00CA3CD3"/>
    <w:rsid w:val="00CA3D86"/>
    <w:rsid w:val="00CA4204"/>
    <w:rsid w:val="00CA47AC"/>
    <w:rsid w:val="00CA584A"/>
    <w:rsid w:val="00CA66EC"/>
    <w:rsid w:val="00CA6B96"/>
    <w:rsid w:val="00CA72EB"/>
    <w:rsid w:val="00CA7303"/>
    <w:rsid w:val="00CA732A"/>
    <w:rsid w:val="00CA760C"/>
    <w:rsid w:val="00CB0835"/>
    <w:rsid w:val="00CB20BB"/>
    <w:rsid w:val="00CB257E"/>
    <w:rsid w:val="00CB28F1"/>
    <w:rsid w:val="00CB2F45"/>
    <w:rsid w:val="00CB3926"/>
    <w:rsid w:val="00CB3D6D"/>
    <w:rsid w:val="00CB4821"/>
    <w:rsid w:val="00CB4E6A"/>
    <w:rsid w:val="00CB5ADA"/>
    <w:rsid w:val="00CB5B5D"/>
    <w:rsid w:val="00CB5F92"/>
    <w:rsid w:val="00CB6081"/>
    <w:rsid w:val="00CB60F4"/>
    <w:rsid w:val="00CB6B70"/>
    <w:rsid w:val="00CB76D0"/>
    <w:rsid w:val="00CB79FD"/>
    <w:rsid w:val="00CC009F"/>
    <w:rsid w:val="00CC06B6"/>
    <w:rsid w:val="00CC0CF8"/>
    <w:rsid w:val="00CC1C93"/>
    <w:rsid w:val="00CC23D4"/>
    <w:rsid w:val="00CC267A"/>
    <w:rsid w:val="00CC2867"/>
    <w:rsid w:val="00CC2E8B"/>
    <w:rsid w:val="00CC35E9"/>
    <w:rsid w:val="00CC395B"/>
    <w:rsid w:val="00CC3996"/>
    <w:rsid w:val="00CC42AE"/>
    <w:rsid w:val="00CC573D"/>
    <w:rsid w:val="00CC6ED0"/>
    <w:rsid w:val="00CD0562"/>
    <w:rsid w:val="00CD07C5"/>
    <w:rsid w:val="00CD07C9"/>
    <w:rsid w:val="00CD12A1"/>
    <w:rsid w:val="00CD199E"/>
    <w:rsid w:val="00CD2B29"/>
    <w:rsid w:val="00CD2CB9"/>
    <w:rsid w:val="00CD2D31"/>
    <w:rsid w:val="00CD2D84"/>
    <w:rsid w:val="00CD2E9D"/>
    <w:rsid w:val="00CD38D9"/>
    <w:rsid w:val="00CD3E80"/>
    <w:rsid w:val="00CD3EBE"/>
    <w:rsid w:val="00CD4653"/>
    <w:rsid w:val="00CD4B62"/>
    <w:rsid w:val="00CD51CA"/>
    <w:rsid w:val="00CD53D6"/>
    <w:rsid w:val="00CD5826"/>
    <w:rsid w:val="00CD6500"/>
    <w:rsid w:val="00CD6E6B"/>
    <w:rsid w:val="00CD6F26"/>
    <w:rsid w:val="00CE003B"/>
    <w:rsid w:val="00CE0256"/>
    <w:rsid w:val="00CE0604"/>
    <w:rsid w:val="00CE10E7"/>
    <w:rsid w:val="00CE1D93"/>
    <w:rsid w:val="00CE1FCB"/>
    <w:rsid w:val="00CE21CC"/>
    <w:rsid w:val="00CE26DD"/>
    <w:rsid w:val="00CE306A"/>
    <w:rsid w:val="00CE33BE"/>
    <w:rsid w:val="00CE527E"/>
    <w:rsid w:val="00CE5DE9"/>
    <w:rsid w:val="00CE63F9"/>
    <w:rsid w:val="00CE643C"/>
    <w:rsid w:val="00CE7518"/>
    <w:rsid w:val="00CE751C"/>
    <w:rsid w:val="00CE7F34"/>
    <w:rsid w:val="00CF11E6"/>
    <w:rsid w:val="00CF220C"/>
    <w:rsid w:val="00CF30BC"/>
    <w:rsid w:val="00CF3C72"/>
    <w:rsid w:val="00CF4859"/>
    <w:rsid w:val="00CF5159"/>
    <w:rsid w:val="00CF532B"/>
    <w:rsid w:val="00CF5EC6"/>
    <w:rsid w:val="00CF6067"/>
    <w:rsid w:val="00CF6597"/>
    <w:rsid w:val="00CF6832"/>
    <w:rsid w:val="00CF6EB2"/>
    <w:rsid w:val="00CF7837"/>
    <w:rsid w:val="00CF7C86"/>
    <w:rsid w:val="00D01407"/>
    <w:rsid w:val="00D016E0"/>
    <w:rsid w:val="00D01A35"/>
    <w:rsid w:val="00D01DD6"/>
    <w:rsid w:val="00D02A1B"/>
    <w:rsid w:val="00D02C7D"/>
    <w:rsid w:val="00D02E7F"/>
    <w:rsid w:val="00D035BA"/>
    <w:rsid w:val="00D03853"/>
    <w:rsid w:val="00D03AF1"/>
    <w:rsid w:val="00D03FEE"/>
    <w:rsid w:val="00D04ABE"/>
    <w:rsid w:val="00D0533A"/>
    <w:rsid w:val="00D05EDD"/>
    <w:rsid w:val="00D06698"/>
    <w:rsid w:val="00D07760"/>
    <w:rsid w:val="00D07E39"/>
    <w:rsid w:val="00D100FB"/>
    <w:rsid w:val="00D1041A"/>
    <w:rsid w:val="00D11589"/>
    <w:rsid w:val="00D1177C"/>
    <w:rsid w:val="00D11B9F"/>
    <w:rsid w:val="00D11DEC"/>
    <w:rsid w:val="00D12348"/>
    <w:rsid w:val="00D126EF"/>
    <w:rsid w:val="00D12757"/>
    <w:rsid w:val="00D12CB0"/>
    <w:rsid w:val="00D13CEA"/>
    <w:rsid w:val="00D14469"/>
    <w:rsid w:val="00D15D3D"/>
    <w:rsid w:val="00D16471"/>
    <w:rsid w:val="00D16D1B"/>
    <w:rsid w:val="00D16D9F"/>
    <w:rsid w:val="00D20225"/>
    <w:rsid w:val="00D20486"/>
    <w:rsid w:val="00D206FD"/>
    <w:rsid w:val="00D2150F"/>
    <w:rsid w:val="00D21820"/>
    <w:rsid w:val="00D21CCC"/>
    <w:rsid w:val="00D21CD3"/>
    <w:rsid w:val="00D225EE"/>
    <w:rsid w:val="00D23279"/>
    <w:rsid w:val="00D240B7"/>
    <w:rsid w:val="00D243EE"/>
    <w:rsid w:val="00D24548"/>
    <w:rsid w:val="00D2507F"/>
    <w:rsid w:val="00D250A2"/>
    <w:rsid w:val="00D2573B"/>
    <w:rsid w:val="00D25A72"/>
    <w:rsid w:val="00D25EA1"/>
    <w:rsid w:val="00D26801"/>
    <w:rsid w:val="00D30272"/>
    <w:rsid w:val="00D3077D"/>
    <w:rsid w:val="00D31321"/>
    <w:rsid w:val="00D318A5"/>
    <w:rsid w:val="00D32216"/>
    <w:rsid w:val="00D3229E"/>
    <w:rsid w:val="00D325F9"/>
    <w:rsid w:val="00D328BD"/>
    <w:rsid w:val="00D333BC"/>
    <w:rsid w:val="00D33947"/>
    <w:rsid w:val="00D33C7C"/>
    <w:rsid w:val="00D34B69"/>
    <w:rsid w:val="00D35789"/>
    <w:rsid w:val="00D3650A"/>
    <w:rsid w:val="00D36F5E"/>
    <w:rsid w:val="00D37237"/>
    <w:rsid w:val="00D4059A"/>
    <w:rsid w:val="00D40E5E"/>
    <w:rsid w:val="00D41065"/>
    <w:rsid w:val="00D412FC"/>
    <w:rsid w:val="00D41663"/>
    <w:rsid w:val="00D42DB7"/>
    <w:rsid w:val="00D42DDD"/>
    <w:rsid w:val="00D432A1"/>
    <w:rsid w:val="00D434B1"/>
    <w:rsid w:val="00D43B1D"/>
    <w:rsid w:val="00D43C22"/>
    <w:rsid w:val="00D43E11"/>
    <w:rsid w:val="00D44175"/>
    <w:rsid w:val="00D4440B"/>
    <w:rsid w:val="00D45730"/>
    <w:rsid w:val="00D45C64"/>
    <w:rsid w:val="00D45EB6"/>
    <w:rsid w:val="00D46339"/>
    <w:rsid w:val="00D4739E"/>
    <w:rsid w:val="00D47824"/>
    <w:rsid w:val="00D47B23"/>
    <w:rsid w:val="00D50895"/>
    <w:rsid w:val="00D51CA5"/>
    <w:rsid w:val="00D51E70"/>
    <w:rsid w:val="00D5323A"/>
    <w:rsid w:val="00D53303"/>
    <w:rsid w:val="00D5353B"/>
    <w:rsid w:val="00D5369F"/>
    <w:rsid w:val="00D55145"/>
    <w:rsid w:val="00D553F6"/>
    <w:rsid w:val="00D554B8"/>
    <w:rsid w:val="00D567AB"/>
    <w:rsid w:val="00D56EF0"/>
    <w:rsid w:val="00D5749E"/>
    <w:rsid w:val="00D575F1"/>
    <w:rsid w:val="00D57649"/>
    <w:rsid w:val="00D60727"/>
    <w:rsid w:val="00D61567"/>
    <w:rsid w:val="00D619DD"/>
    <w:rsid w:val="00D61D6F"/>
    <w:rsid w:val="00D61F10"/>
    <w:rsid w:val="00D6271A"/>
    <w:rsid w:val="00D63AF6"/>
    <w:rsid w:val="00D63D5A"/>
    <w:rsid w:val="00D63FE4"/>
    <w:rsid w:val="00D63FF6"/>
    <w:rsid w:val="00D64273"/>
    <w:rsid w:val="00D64A2F"/>
    <w:rsid w:val="00D652B3"/>
    <w:rsid w:val="00D652EF"/>
    <w:rsid w:val="00D653B1"/>
    <w:rsid w:val="00D65EA9"/>
    <w:rsid w:val="00D66843"/>
    <w:rsid w:val="00D669C6"/>
    <w:rsid w:val="00D66F25"/>
    <w:rsid w:val="00D67CD2"/>
    <w:rsid w:val="00D703FD"/>
    <w:rsid w:val="00D70B0E"/>
    <w:rsid w:val="00D70D22"/>
    <w:rsid w:val="00D711DF"/>
    <w:rsid w:val="00D71286"/>
    <w:rsid w:val="00D713C4"/>
    <w:rsid w:val="00D719BA"/>
    <w:rsid w:val="00D71F7D"/>
    <w:rsid w:val="00D72432"/>
    <w:rsid w:val="00D72AF6"/>
    <w:rsid w:val="00D72E57"/>
    <w:rsid w:val="00D733DE"/>
    <w:rsid w:val="00D74CC4"/>
    <w:rsid w:val="00D74E2C"/>
    <w:rsid w:val="00D74E44"/>
    <w:rsid w:val="00D75760"/>
    <w:rsid w:val="00D765C0"/>
    <w:rsid w:val="00D76E1C"/>
    <w:rsid w:val="00D770EE"/>
    <w:rsid w:val="00D800D4"/>
    <w:rsid w:val="00D80319"/>
    <w:rsid w:val="00D8178E"/>
    <w:rsid w:val="00D81E36"/>
    <w:rsid w:val="00D82804"/>
    <w:rsid w:val="00D82CBB"/>
    <w:rsid w:val="00D836B6"/>
    <w:rsid w:val="00D840CD"/>
    <w:rsid w:val="00D8452D"/>
    <w:rsid w:val="00D85BCB"/>
    <w:rsid w:val="00D86728"/>
    <w:rsid w:val="00D86B87"/>
    <w:rsid w:val="00D86C29"/>
    <w:rsid w:val="00D8701D"/>
    <w:rsid w:val="00D903CE"/>
    <w:rsid w:val="00D90455"/>
    <w:rsid w:val="00D90AB0"/>
    <w:rsid w:val="00D926DD"/>
    <w:rsid w:val="00D92AB6"/>
    <w:rsid w:val="00D92B85"/>
    <w:rsid w:val="00D9327E"/>
    <w:rsid w:val="00D934DB"/>
    <w:rsid w:val="00D9377A"/>
    <w:rsid w:val="00D9424F"/>
    <w:rsid w:val="00D94EBF"/>
    <w:rsid w:val="00D95CB2"/>
    <w:rsid w:val="00D96D41"/>
    <w:rsid w:val="00D96EC0"/>
    <w:rsid w:val="00D978FE"/>
    <w:rsid w:val="00DA0582"/>
    <w:rsid w:val="00DA0637"/>
    <w:rsid w:val="00DA0A1B"/>
    <w:rsid w:val="00DA10FD"/>
    <w:rsid w:val="00DA210A"/>
    <w:rsid w:val="00DA29E9"/>
    <w:rsid w:val="00DA30EA"/>
    <w:rsid w:val="00DA32B2"/>
    <w:rsid w:val="00DA3477"/>
    <w:rsid w:val="00DA4452"/>
    <w:rsid w:val="00DA46BC"/>
    <w:rsid w:val="00DA46C9"/>
    <w:rsid w:val="00DA52DC"/>
    <w:rsid w:val="00DA57AF"/>
    <w:rsid w:val="00DA5905"/>
    <w:rsid w:val="00DA5975"/>
    <w:rsid w:val="00DA59E0"/>
    <w:rsid w:val="00DA60FB"/>
    <w:rsid w:val="00DA6504"/>
    <w:rsid w:val="00DA7164"/>
    <w:rsid w:val="00DA7CAE"/>
    <w:rsid w:val="00DB0BF0"/>
    <w:rsid w:val="00DB1515"/>
    <w:rsid w:val="00DB1DF7"/>
    <w:rsid w:val="00DB28E9"/>
    <w:rsid w:val="00DB2CC1"/>
    <w:rsid w:val="00DB307E"/>
    <w:rsid w:val="00DB40CD"/>
    <w:rsid w:val="00DB5191"/>
    <w:rsid w:val="00DB55EA"/>
    <w:rsid w:val="00DB5655"/>
    <w:rsid w:val="00DB5DAE"/>
    <w:rsid w:val="00DB5E8E"/>
    <w:rsid w:val="00DB6D2F"/>
    <w:rsid w:val="00DB72D2"/>
    <w:rsid w:val="00DB787C"/>
    <w:rsid w:val="00DB7BC6"/>
    <w:rsid w:val="00DC048A"/>
    <w:rsid w:val="00DC1021"/>
    <w:rsid w:val="00DC1108"/>
    <w:rsid w:val="00DC12BC"/>
    <w:rsid w:val="00DC2102"/>
    <w:rsid w:val="00DC2F59"/>
    <w:rsid w:val="00DC33FD"/>
    <w:rsid w:val="00DC35D8"/>
    <w:rsid w:val="00DC4A2E"/>
    <w:rsid w:val="00DC5384"/>
    <w:rsid w:val="00DC5A11"/>
    <w:rsid w:val="00DC5CA2"/>
    <w:rsid w:val="00DC7A01"/>
    <w:rsid w:val="00DC7D78"/>
    <w:rsid w:val="00DD002E"/>
    <w:rsid w:val="00DD09CF"/>
    <w:rsid w:val="00DD1CFE"/>
    <w:rsid w:val="00DD2718"/>
    <w:rsid w:val="00DD3604"/>
    <w:rsid w:val="00DD3B08"/>
    <w:rsid w:val="00DD3CD0"/>
    <w:rsid w:val="00DD3F6C"/>
    <w:rsid w:val="00DD4609"/>
    <w:rsid w:val="00DD4BBD"/>
    <w:rsid w:val="00DD5144"/>
    <w:rsid w:val="00DD624D"/>
    <w:rsid w:val="00DD6653"/>
    <w:rsid w:val="00DD6782"/>
    <w:rsid w:val="00DD750D"/>
    <w:rsid w:val="00DD7AA2"/>
    <w:rsid w:val="00DD7F3A"/>
    <w:rsid w:val="00DE079B"/>
    <w:rsid w:val="00DE1362"/>
    <w:rsid w:val="00DE13A7"/>
    <w:rsid w:val="00DE1B1E"/>
    <w:rsid w:val="00DE2D33"/>
    <w:rsid w:val="00DE358C"/>
    <w:rsid w:val="00DE367F"/>
    <w:rsid w:val="00DE386C"/>
    <w:rsid w:val="00DE3A8F"/>
    <w:rsid w:val="00DE41DB"/>
    <w:rsid w:val="00DE5059"/>
    <w:rsid w:val="00DE5555"/>
    <w:rsid w:val="00DE55F5"/>
    <w:rsid w:val="00DE56BD"/>
    <w:rsid w:val="00DE56F2"/>
    <w:rsid w:val="00DE5A9B"/>
    <w:rsid w:val="00DE5CC6"/>
    <w:rsid w:val="00DE6877"/>
    <w:rsid w:val="00DE7792"/>
    <w:rsid w:val="00DE7ADC"/>
    <w:rsid w:val="00DE7C49"/>
    <w:rsid w:val="00DE7D3D"/>
    <w:rsid w:val="00DF0598"/>
    <w:rsid w:val="00DF0A92"/>
    <w:rsid w:val="00DF1BA4"/>
    <w:rsid w:val="00DF237A"/>
    <w:rsid w:val="00DF2C5C"/>
    <w:rsid w:val="00DF337F"/>
    <w:rsid w:val="00DF33A9"/>
    <w:rsid w:val="00DF41CB"/>
    <w:rsid w:val="00DF4A8B"/>
    <w:rsid w:val="00DF4D89"/>
    <w:rsid w:val="00DF5440"/>
    <w:rsid w:val="00DF5DA4"/>
    <w:rsid w:val="00E01B85"/>
    <w:rsid w:val="00E01CF3"/>
    <w:rsid w:val="00E024B4"/>
    <w:rsid w:val="00E02565"/>
    <w:rsid w:val="00E02711"/>
    <w:rsid w:val="00E02830"/>
    <w:rsid w:val="00E02C75"/>
    <w:rsid w:val="00E02EF1"/>
    <w:rsid w:val="00E02FD9"/>
    <w:rsid w:val="00E0375D"/>
    <w:rsid w:val="00E03994"/>
    <w:rsid w:val="00E046D1"/>
    <w:rsid w:val="00E04A71"/>
    <w:rsid w:val="00E055C3"/>
    <w:rsid w:val="00E06890"/>
    <w:rsid w:val="00E06E3C"/>
    <w:rsid w:val="00E0753E"/>
    <w:rsid w:val="00E07781"/>
    <w:rsid w:val="00E07A25"/>
    <w:rsid w:val="00E07D4F"/>
    <w:rsid w:val="00E1155A"/>
    <w:rsid w:val="00E12387"/>
    <w:rsid w:val="00E128E1"/>
    <w:rsid w:val="00E12C17"/>
    <w:rsid w:val="00E12FD6"/>
    <w:rsid w:val="00E1305A"/>
    <w:rsid w:val="00E14244"/>
    <w:rsid w:val="00E14C39"/>
    <w:rsid w:val="00E154FD"/>
    <w:rsid w:val="00E154FF"/>
    <w:rsid w:val="00E1598C"/>
    <w:rsid w:val="00E15E1D"/>
    <w:rsid w:val="00E16203"/>
    <w:rsid w:val="00E16351"/>
    <w:rsid w:val="00E16541"/>
    <w:rsid w:val="00E1710D"/>
    <w:rsid w:val="00E17648"/>
    <w:rsid w:val="00E2037B"/>
    <w:rsid w:val="00E20BE4"/>
    <w:rsid w:val="00E20C08"/>
    <w:rsid w:val="00E21CB6"/>
    <w:rsid w:val="00E22417"/>
    <w:rsid w:val="00E2329A"/>
    <w:rsid w:val="00E2404E"/>
    <w:rsid w:val="00E2428F"/>
    <w:rsid w:val="00E243DB"/>
    <w:rsid w:val="00E24736"/>
    <w:rsid w:val="00E2482D"/>
    <w:rsid w:val="00E249B9"/>
    <w:rsid w:val="00E24DDC"/>
    <w:rsid w:val="00E252AA"/>
    <w:rsid w:val="00E252BE"/>
    <w:rsid w:val="00E258DA"/>
    <w:rsid w:val="00E25EFD"/>
    <w:rsid w:val="00E26BC7"/>
    <w:rsid w:val="00E26C26"/>
    <w:rsid w:val="00E27201"/>
    <w:rsid w:val="00E27412"/>
    <w:rsid w:val="00E3007D"/>
    <w:rsid w:val="00E3083D"/>
    <w:rsid w:val="00E30D9B"/>
    <w:rsid w:val="00E31095"/>
    <w:rsid w:val="00E3209A"/>
    <w:rsid w:val="00E32310"/>
    <w:rsid w:val="00E330F6"/>
    <w:rsid w:val="00E33785"/>
    <w:rsid w:val="00E34549"/>
    <w:rsid w:val="00E34D1C"/>
    <w:rsid w:val="00E35318"/>
    <w:rsid w:val="00E35797"/>
    <w:rsid w:val="00E35EFD"/>
    <w:rsid w:val="00E363AF"/>
    <w:rsid w:val="00E37099"/>
    <w:rsid w:val="00E40202"/>
    <w:rsid w:val="00E411F2"/>
    <w:rsid w:val="00E41968"/>
    <w:rsid w:val="00E4242B"/>
    <w:rsid w:val="00E4324B"/>
    <w:rsid w:val="00E4353D"/>
    <w:rsid w:val="00E4415C"/>
    <w:rsid w:val="00E4439B"/>
    <w:rsid w:val="00E4460A"/>
    <w:rsid w:val="00E447C6"/>
    <w:rsid w:val="00E45193"/>
    <w:rsid w:val="00E4560B"/>
    <w:rsid w:val="00E4575C"/>
    <w:rsid w:val="00E459D1"/>
    <w:rsid w:val="00E46488"/>
    <w:rsid w:val="00E476C3"/>
    <w:rsid w:val="00E5034E"/>
    <w:rsid w:val="00E505FB"/>
    <w:rsid w:val="00E5095C"/>
    <w:rsid w:val="00E50AA6"/>
    <w:rsid w:val="00E51DC9"/>
    <w:rsid w:val="00E522CD"/>
    <w:rsid w:val="00E52FE4"/>
    <w:rsid w:val="00E543A3"/>
    <w:rsid w:val="00E549DD"/>
    <w:rsid w:val="00E56B81"/>
    <w:rsid w:val="00E574FB"/>
    <w:rsid w:val="00E57A8B"/>
    <w:rsid w:val="00E57D7A"/>
    <w:rsid w:val="00E57E58"/>
    <w:rsid w:val="00E57EE2"/>
    <w:rsid w:val="00E60716"/>
    <w:rsid w:val="00E60E88"/>
    <w:rsid w:val="00E62176"/>
    <w:rsid w:val="00E62A51"/>
    <w:rsid w:val="00E62CB7"/>
    <w:rsid w:val="00E63D39"/>
    <w:rsid w:val="00E64986"/>
    <w:rsid w:val="00E64E96"/>
    <w:rsid w:val="00E652A3"/>
    <w:rsid w:val="00E652D1"/>
    <w:rsid w:val="00E65FA0"/>
    <w:rsid w:val="00E66350"/>
    <w:rsid w:val="00E666D8"/>
    <w:rsid w:val="00E67152"/>
    <w:rsid w:val="00E67D2E"/>
    <w:rsid w:val="00E71732"/>
    <w:rsid w:val="00E71912"/>
    <w:rsid w:val="00E71AF5"/>
    <w:rsid w:val="00E72A0D"/>
    <w:rsid w:val="00E72A89"/>
    <w:rsid w:val="00E72AB5"/>
    <w:rsid w:val="00E72FA4"/>
    <w:rsid w:val="00E73661"/>
    <w:rsid w:val="00E73B96"/>
    <w:rsid w:val="00E73DAF"/>
    <w:rsid w:val="00E743B0"/>
    <w:rsid w:val="00E74689"/>
    <w:rsid w:val="00E749BD"/>
    <w:rsid w:val="00E74CD1"/>
    <w:rsid w:val="00E74E23"/>
    <w:rsid w:val="00E7523A"/>
    <w:rsid w:val="00E756BD"/>
    <w:rsid w:val="00E7574F"/>
    <w:rsid w:val="00E75CE2"/>
    <w:rsid w:val="00E764B7"/>
    <w:rsid w:val="00E76DCF"/>
    <w:rsid w:val="00E76EB5"/>
    <w:rsid w:val="00E773F9"/>
    <w:rsid w:val="00E77592"/>
    <w:rsid w:val="00E77A1F"/>
    <w:rsid w:val="00E77E46"/>
    <w:rsid w:val="00E800C0"/>
    <w:rsid w:val="00E80BCE"/>
    <w:rsid w:val="00E80C3B"/>
    <w:rsid w:val="00E80D4F"/>
    <w:rsid w:val="00E813E0"/>
    <w:rsid w:val="00E8291A"/>
    <w:rsid w:val="00E82B1B"/>
    <w:rsid w:val="00E82CC3"/>
    <w:rsid w:val="00E830A8"/>
    <w:rsid w:val="00E83BD2"/>
    <w:rsid w:val="00E84562"/>
    <w:rsid w:val="00E8482F"/>
    <w:rsid w:val="00E84ACC"/>
    <w:rsid w:val="00E84C2E"/>
    <w:rsid w:val="00E8546F"/>
    <w:rsid w:val="00E858BE"/>
    <w:rsid w:val="00E858C9"/>
    <w:rsid w:val="00E86158"/>
    <w:rsid w:val="00E86A8B"/>
    <w:rsid w:val="00E876BC"/>
    <w:rsid w:val="00E876F2"/>
    <w:rsid w:val="00E9005D"/>
    <w:rsid w:val="00E90068"/>
    <w:rsid w:val="00E9122D"/>
    <w:rsid w:val="00E91837"/>
    <w:rsid w:val="00E91888"/>
    <w:rsid w:val="00E91C5C"/>
    <w:rsid w:val="00E928C2"/>
    <w:rsid w:val="00E93817"/>
    <w:rsid w:val="00E94090"/>
    <w:rsid w:val="00E94A63"/>
    <w:rsid w:val="00E95756"/>
    <w:rsid w:val="00E959D6"/>
    <w:rsid w:val="00E95A05"/>
    <w:rsid w:val="00E95D29"/>
    <w:rsid w:val="00E965A7"/>
    <w:rsid w:val="00E96C63"/>
    <w:rsid w:val="00E96F81"/>
    <w:rsid w:val="00E97EF6"/>
    <w:rsid w:val="00EA06FD"/>
    <w:rsid w:val="00EA0A31"/>
    <w:rsid w:val="00EA129A"/>
    <w:rsid w:val="00EA12C1"/>
    <w:rsid w:val="00EA1838"/>
    <w:rsid w:val="00EA1EEB"/>
    <w:rsid w:val="00EA215B"/>
    <w:rsid w:val="00EA22A6"/>
    <w:rsid w:val="00EA2EE8"/>
    <w:rsid w:val="00EA2F18"/>
    <w:rsid w:val="00EA3B89"/>
    <w:rsid w:val="00EA3F4B"/>
    <w:rsid w:val="00EA42D6"/>
    <w:rsid w:val="00EA5180"/>
    <w:rsid w:val="00EA5AC4"/>
    <w:rsid w:val="00EA5C80"/>
    <w:rsid w:val="00EA5FE4"/>
    <w:rsid w:val="00EA6119"/>
    <w:rsid w:val="00EA634D"/>
    <w:rsid w:val="00EA6800"/>
    <w:rsid w:val="00EA6871"/>
    <w:rsid w:val="00EA6A4D"/>
    <w:rsid w:val="00EA6B1D"/>
    <w:rsid w:val="00EA6C81"/>
    <w:rsid w:val="00EA6EEC"/>
    <w:rsid w:val="00EA751B"/>
    <w:rsid w:val="00EA75C1"/>
    <w:rsid w:val="00EA7A40"/>
    <w:rsid w:val="00EB09F4"/>
    <w:rsid w:val="00EB1913"/>
    <w:rsid w:val="00EB1ADE"/>
    <w:rsid w:val="00EB2C85"/>
    <w:rsid w:val="00EB2CDF"/>
    <w:rsid w:val="00EB2E4D"/>
    <w:rsid w:val="00EB3739"/>
    <w:rsid w:val="00EB39BC"/>
    <w:rsid w:val="00EB44A4"/>
    <w:rsid w:val="00EB459F"/>
    <w:rsid w:val="00EB47ED"/>
    <w:rsid w:val="00EB5B08"/>
    <w:rsid w:val="00EB5CB8"/>
    <w:rsid w:val="00EB5CD3"/>
    <w:rsid w:val="00EB61AF"/>
    <w:rsid w:val="00EB6B14"/>
    <w:rsid w:val="00EB6DB4"/>
    <w:rsid w:val="00EB7C40"/>
    <w:rsid w:val="00EC0AD3"/>
    <w:rsid w:val="00EC1633"/>
    <w:rsid w:val="00EC1902"/>
    <w:rsid w:val="00EC1E34"/>
    <w:rsid w:val="00EC1FFC"/>
    <w:rsid w:val="00EC2DB0"/>
    <w:rsid w:val="00EC2F6A"/>
    <w:rsid w:val="00EC317F"/>
    <w:rsid w:val="00EC44CF"/>
    <w:rsid w:val="00EC4D68"/>
    <w:rsid w:val="00EC5B96"/>
    <w:rsid w:val="00EC6267"/>
    <w:rsid w:val="00EC6EB7"/>
    <w:rsid w:val="00EC7114"/>
    <w:rsid w:val="00EC71D1"/>
    <w:rsid w:val="00EC724E"/>
    <w:rsid w:val="00ED024B"/>
    <w:rsid w:val="00ED0C18"/>
    <w:rsid w:val="00ED10D0"/>
    <w:rsid w:val="00ED124D"/>
    <w:rsid w:val="00ED15EF"/>
    <w:rsid w:val="00ED1837"/>
    <w:rsid w:val="00ED18CA"/>
    <w:rsid w:val="00ED2C30"/>
    <w:rsid w:val="00ED329A"/>
    <w:rsid w:val="00ED32A6"/>
    <w:rsid w:val="00ED5825"/>
    <w:rsid w:val="00ED5BE4"/>
    <w:rsid w:val="00ED5CDC"/>
    <w:rsid w:val="00ED7297"/>
    <w:rsid w:val="00ED7931"/>
    <w:rsid w:val="00EE0237"/>
    <w:rsid w:val="00EE0B8E"/>
    <w:rsid w:val="00EE18AA"/>
    <w:rsid w:val="00EE2933"/>
    <w:rsid w:val="00EE2AE5"/>
    <w:rsid w:val="00EE2B99"/>
    <w:rsid w:val="00EE37FF"/>
    <w:rsid w:val="00EE4353"/>
    <w:rsid w:val="00EE551E"/>
    <w:rsid w:val="00EE5A51"/>
    <w:rsid w:val="00EF0370"/>
    <w:rsid w:val="00EF1A70"/>
    <w:rsid w:val="00EF20E4"/>
    <w:rsid w:val="00EF2598"/>
    <w:rsid w:val="00EF2CB4"/>
    <w:rsid w:val="00EF3257"/>
    <w:rsid w:val="00EF3AD0"/>
    <w:rsid w:val="00EF456D"/>
    <w:rsid w:val="00EF4598"/>
    <w:rsid w:val="00EF4A08"/>
    <w:rsid w:val="00EF4B89"/>
    <w:rsid w:val="00EF54FC"/>
    <w:rsid w:val="00EF5F7D"/>
    <w:rsid w:val="00EF6261"/>
    <w:rsid w:val="00EF635D"/>
    <w:rsid w:val="00EF6C9B"/>
    <w:rsid w:val="00EF7411"/>
    <w:rsid w:val="00EF7CB0"/>
    <w:rsid w:val="00EF7EF6"/>
    <w:rsid w:val="00EF7FA8"/>
    <w:rsid w:val="00F00910"/>
    <w:rsid w:val="00F02579"/>
    <w:rsid w:val="00F02E4C"/>
    <w:rsid w:val="00F03209"/>
    <w:rsid w:val="00F0343E"/>
    <w:rsid w:val="00F03C2F"/>
    <w:rsid w:val="00F04565"/>
    <w:rsid w:val="00F04599"/>
    <w:rsid w:val="00F0548F"/>
    <w:rsid w:val="00F05511"/>
    <w:rsid w:val="00F055CC"/>
    <w:rsid w:val="00F055F0"/>
    <w:rsid w:val="00F05706"/>
    <w:rsid w:val="00F05865"/>
    <w:rsid w:val="00F05FB0"/>
    <w:rsid w:val="00F07196"/>
    <w:rsid w:val="00F07CF0"/>
    <w:rsid w:val="00F103C2"/>
    <w:rsid w:val="00F107DA"/>
    <w:rsid w:val="00F10B7C"/>
    <w:rsid w:val="00F112B9"/>
    <w:rsid w:val="00F114B6"/>
    <w:rsid w:val="00F120B0"/>
    <w:rsid w:val="00F12D40"/>
    <w:rsid w:val="00F13189"/>
    <w:rsid w:val="00F13701"/>
    <w:rsid w:val="00F1411E"/>
    <w:rsid w:val="00F14242"/>
    <w:rsid w:val="00F14843"/>
    <w:rsid w:val="00F14A67"/>
    <w:rsid w:val="00F14AFB"/>
    <w:rsid w:val="00F14E43"/>
    <w:rsid w:val="00F15E58"/>
    <w:rsid w:val="00F15E94"/>
    <w:rsid w:val="00F16511"/>
    <w:rsid w:val="00F17F15"/>
    <w:rsid w:val="00F17F1D"/>
    <w:rsid w:val="00F20187"/>
    <w:rsid w:val="00F204B4"/>
    <w:rsid w:val="00F21D38"/>
    <w:rsid w:val="00F21EE8"/>
    <w:rsid w:val="00F22317"/>
    <w:rsid w:val="00F224F5"/>
    <w:rsid w:val="00F23551"/>
    <w:rsid w:val="00F23FAB"/>
    <w:rsid w:val="00F2507D"/>
    <w:rsid w:val="00F26168"/>
    <w:rsid w:val="00F26739"/>
    <w:rsid w:val="00F267D1"/>
    <w:rsid w:val="00F26920"/>
    <w:rsid w:val="00F2694E"/>
    <w:rsid w:val="00F26F39"/>
    <w:rsid w:val="00F30DC8"/>
    <w:rsid w:val="00F3139D"/>
    <w:rsid w:val="00F316E5"/>
    <w:rsid w:val="00F3172B"/>
    <w:rsid w:val="00F33A6A"/>
    <w:rsid w:val="00F345E0"/>
    <w:rsid w:val="00F34CA0"/>
    <w:rsid w:val="00F35504"/>
    <w:rsid w:val="00F35960"/>
    <w:rsid w:val="00F35F86"/>
    <w:rsid w:val="00F37479"/>
    <w:rsid w:val="00F37587"/>
    <w:rsid w:val="00F3780B"/>
    <w:rsid w:val="00F37CF0"/>
    <w:rsid w:val="00F40998"/>
    <w:rsid w:val="00F40B43"/>
    <w:rsid w:val="00F4114C"/>
    <w:rsid w:val="00F42011"/>
    <w:rsid w:val="00F42F7A"/>
    <w:rsid w:val="00F431DB"/>
    <w:rsid w:val="00F4495F"/>
    <w:rsid w:val="00F44B91"/>
    <w:rsid w:val="00F453CE"/>
    <w:rsid w:val="00F4591B"/>
    <w:rsid w:val="00F4634F"/>
    <w:rsid w:val="00F468D3"/>
    <w:rsid w:val="00F4781D"/>
    <w:rsid w:val="00F47BE0"/>
    <w:rsid w:val="00F47F7E"/>
    <w:rsid w:val="00F501DE"/>
    <w:rsid w:val="00F50A01"/>
    <w:rsid w:val="00F50D3B"/>
    <w:rsid w:val="00F50E2F"/>
    <w:rsid w:val="00F511E6"/>
    <w:rsid w:val="00F513FD"/>
    <w:rsid w:val="00F51AAA"/>
    <w:rsid w:val="00F51B39"/>
    <w:rsid w:val="00F52307"/>
    <w:rsid w:val="00F52BB5"/>
    <w:rsid w:val="00F54392"/>
    <w:rsid w:val="00F546BA"/>
    <w:rsid w:val="00F54EC7"/>
    <w:rsid w:val="00F555CF"/>
    <w:rsid w:val="00F55D1C"/>
    <w:rsid w:val="00F56415"/>
    <w:rsid w:val="00F56D9E"/>
    <w:rsid w:val="00F606DD"/>
    <w:rsid w:val="00F618E6"/>
    <w:rsid w:val="00F61A39"/>
    <w:rsid w:val="00F61FBE"/>
    <w:rsid w:val="00F628F6"/>
    <w:rsid w:val="00F62BE0"/>
    <w:rsid w:val="00F63C49"/>
    <w:rsid w:val="00F64B0D"/>
    <w:rsid w:val="00F64BD0"/>
    <w:rsid w:val="00F64C61"/>
    <w:rsid w:val="00F64CF9"/>
    <w:rsid w:val="00F64FDA"/>
    <w:rsid w:val="00F65804"/>
    <w:rsid w:val="00F66B16"/>
    <w:rsid w:val="00F66F17"/>
    <w:rsid w:val="00F677CB"/>
    <w:rsid w:val="00F67CD0"/>
    <w:rsid w:val="00F711FE"/>
    <w:rsid w:val="00F719B5"/>
    <w:rsid w:val="00F72033"/>
    <w:rsid w:val="00F727A1"/>
    <w:rsid w:val="00F732A7"/>
    <w:rsid w:val="00F734A9"/>
    <w:rsid w:val="00F7444A"/>
    <w:rsid w:val="00F7536C"/>
    <w:rsid w:val="00F76293"/>
    <w:rsid w:val="00F769D4"/>
    <w:rsid w:val="00F76BC6"/>
    <w:rsid w:val="00F77BFF"/>
    <w:rsid w:val="00F77D06"/>
    <w:rsid w:val="00F77D27"/>
    <w:rsid w:val="00F77D86"/>
    <w:rsid w:val="00F80426"/>
    <w:rsid w:val="00F8138A"/>
    <w:rsid w:val="00F8172D"/>
    <w:rsid w:val="00F81C71"/>
    <w:rsid w:val="00F81C85"/>
    <w:rsid w:val="00F820AE"/>
    <w:rsid w:val="00F82948"/>
    <w:rsid w:val="00F82C03"/>
    <w:rsid w:val="00F82D8B"/>
    <w:rsid w:val="00F82D9F"/>
    <w:rsid w:val="00F8309B"/>
    <w:rsid w:val="00F833EB"/>
    <w:rsid w:val="00F8356C"/>
    <w:rsid w:val="00F836D0"/>
    <w:rsid w:val="00F84D0E"/>
    <w:rsid w:val="00F84F8D"/>
    <w:rsid w:val="00F85C41"/>
    <w:rsid w:val="00F868A9"/>
    <w:rsid w:val="00F87343"/>
    <w:rsid w:val="00F8795E"/>
    <w:rsid w:val="00F87DD7"/>
    <w:rsid w:val="00F87FFB"/>
    <w:rsid w:val="00F9007F"/>
    <w:rsid w:val="00F900EC"/>
    <w:rsid w:val="00F90357"/>
    <w:rsid w:val="00F9049F"/>
    <w:rsid w:val="00F90B1F"/>
    <w:rsid w:val="00F914B9"/>
    <w:rsid w:val="00F91635"/>
    <w:rsid w:val="00F939DF"/>
    <w:rsid w:val="00F93FE1"/>
    <w:rsid w:val="00F94657"/>
    <w:rsid w:val="00F954D7"/>
    <w:rsid w:val="00F954E5"/>
    <w:rsid w:val="00F95C7D"/>
    <w:rsid w:val="00F96F94"/>
    <w:rsid w:val="00F973B7"/>
    <w:rsid w:val="00F97AEF"/>
    <w:rsid w:val="00F97B7B"/>
    <w:rsid w:val="00FA027E"/>
    <w:rsid w:val="00FA071E"/>
    <w:rsid w:val="00FA157D"/>
    <w:rsid w:val="00FA1888"/>
    <w:rsid w:val="00FA1A7C"/>
    <w:rsid w:val="00FA1F07"/>
    <w:rsid w:val="00FA2238"/>
    <w:rsid w:val="00FA27BD"/>
    <w:rsid w:val="00FA2FFF"/>
    <w:rsid w:val="00FA31DC"/>
    <w:rsid w:val="00FA3482"/>
    <w:rsid w:val="00FA35A2"/>
    <w:rsid w:val="00FA5691"/>
    <w:rsid w:val="00FA711E"/>
    <w:rsid w:val="00FB10FB"/>
    <w:rsid w:val="00FB19E9"/>
    <w:rsid w:val="00FB1B46"/>
    <w:rsid w:val="00FB27B4"/>
    <w:rsid w:val="00FB32B3"/>
    <w:rsid w:val="00FB3435"/>
    <w:rsid w:val="00FB34ED"/>
    <w:rsid w:val="00FB3612"/>
    <w:rsid w:val="00FB3A9D"/>
    <w:rsid w:val="00FB4542"/>
    <w:rsid w:val="00FB4DE3"/>
    <w:rsid w:val="00FB4F45"/>
    <w:rsid w:val="00FB57C6"/>
    <w:rsid w:val="00FB591E"/>
    <w:rsid w:val="00FB6564"/>
    <w:rsid w:val="00FB734F"/>
    <w:rsid w:val="00FC08C9"/>
    <w:rsid w:val="00FC0ADA"/>
    <w:rsid w:val="00FC0AF5"/>
    <w:rsid w:val="00FC1DB6"/>
    <w:rsid w:val="00FC1EAA"/>
    <w:rsid w:val="00FC27D1"/>
    <w:rsid w:val="00FC3709"/>
    <w:rsid w:val="00FC3E10"/>
    <w:rsid w:val="00FC3F11"/>
    <w:rsid w:val="00FC3F71"/>
    <w:rsid w:val="00FC41AC"/>
    <w:rsid w:val="00FC4DAC"/>
    <w:rsid w:val="00FC574A"/>
    <w:rsid w:val="00FC604C"/>
    <w:rsid w:val="00FC64AB"/>
    <w:rsid w:val="00FC6A37"/>
    <w:rsid w:val="00FC6EF6"/>
    <w:rsid w:val="00FD0282"/>
    <w:rsid w:val="00FD0AF4"/>
    <w:rsid w:val="00FD0BAE"/>
    <w:rsid w:val="00FD0C96"/>
    <w:rsid w:val="00FD11AA"/>
    <w:rsid w:val="00FD11D9"/>
    <w:rsid w:val="00FD1853"/>
    <w:rsid w:val="00FD239F"/>
    <w:rsid w:val="00FD3BB0"/>
    <w:rsid w:val="00FD4247"/>
    <w:rsid w:val="00FD4284"/>
    <w:rsid w:val="00FD42E9"/>
    <w:rsid w:val="00FD46C8"/>
    <w:rsid w:val="00FD5B91"/>
    <w:rsid w:val="00FD61A5"/>
    <w:rsid w:val="00FD668C"/>
    <w:rsid w:val="00FD70BF"/>
    <w:rsid w:val="00FD7897"/>
    <w:rsid w:val="00FE026F"/>
    <w:rsid w:val="00FE0977"/>
    <w:rsid w:val="00FE178B"/>
    <w:rsid w:val="00FE17B8"/>
    <w:rsid w:val="00FE1957"/>
    <w:rsid w:val="00FE19F4"/>
    <w:rsid w:val="00FE1A0C"/>
    <w:rsid w:val="00FE22A4"/>
    <w:rsid w:val="00FE230C"/>
    <w:rsid w:val="00FE23DB"/>
    <w:rsid w:val="00FE361A"/>
    <w:rsid w:val="00FE3AFC"/>
    <w:rsid w:val="00FE621F"/>
    <w:rsid w:val="00FE6AF4"/>
    <w:rsid w:val="00FE6CBC"/>
    <w:rsid w:val="00FE73E0"/>
    <w:rsid w:val="00FE75C7"/>
    <w:rsid w:val="00FF069F"/>
    <w:rsid w:val="00FF0BE1"/>
    <w:rsid w:val="00FF0CD4"/>
    <w:rsid w:val="00FF0E65"/>
    <w:rsid w:val="00FF130E"/>
    <w:rsid w:val="00FF1718"/>
    <w:rsid w:val="00FF1A9C"/>
    <w:rsid w:val="00FF2AFE"/>
    <w:rsid w:val="00FF3999"/>
    <w:rsid w:val="00FF3A82"/>
    <w:rsid w:val="00FF3BC9"/>
    <w:rsid w:val="00FF44A8"/>
    <w:rsid w:val="00FF477A"/>
    <w:rsid w:val="00FF4966"/>
    <w:rsid w:val="00FF51FF"/>
    <w:rsid w:val="00FF5214"/>
    <w:rsid w:val="00FF521D"/>
    <w:rsid w:val="00FF694C"/>
    <w:rsid w:val="00FF701D"/>
    <w:rsid w:val="00FF78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D1B"/>
  </w:style>
  <w:style w:type="paragraph" w:styleId="Heading1">
    <w:name w:val="heading 1"/>
    <w:basedOn w:val="Normal"/>
    <w:next w:val="Normal"/>
    <w:link w:val="Heading1Char"/>
    <w:uiPriority w:val="9"/>
    <w:qFormat/>
    <w:rsid w:val="00924E30"/>
    <w:pPr>
      <w:keepNext/>
      <w:keepLines/>
      <w:spacing w:before="480" w:line="276" w:lineRule="auto"/>
      <w:ind w:left="0"/>
      <w:jc w:val="left"/>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B7A"/>
    <w:rPr>
      <w:color w:val="0000FF" w:themeColor="hyperlink"/>
      <w:u w:val="single"/>
    </w:rPr>
  </w:style>
  <w:style w:type="character" w:styleId="Emphasis">
    <w:name w:val="Emphasis"/>
    <w:basedOn w:val="DefaultParagraphFont"/>
    <w:uiPriority w:val="20"/>
    <w:qFormat/>
    <w:rsid w:val="006A7D81"/>
    <w:rPr>
      <w:i/>
      <w:iCs/>
    </w:rPr>
  </w:style>
  <w:style w:type="paragraph" w:styleId="BalloonText">
    <w:name w:val="Balloon Text"/>
    <w:basedOn w:val="Normal"/>
    <w:link w:val="BalloonTextChar"/>
    <w:uiPriority w:val="99"/>
    <w:semiHidden/>
    <w:unhideWhenUsed/>
    <w:rsid w:val="006A7D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D81"/>
    <w:rPr>
      <w:rFonts w:ascii="Tahoma" w:hAnsi="Tahoma" w:cs="Tahoma"/>
      <w:sz w:val="16"/>
      <w:szCs w:val="16"/>
    </w:rPr>
  </w:style>
  <w:style w:type="paragraph" w:styleId="ListParagraph">
    <w:name w:val="List Paragraph"/>
    <w:basedOn w:val="Normal"/>
    <w:uiPriority w:val="34"/>
    <w:qFormat/>
    <w:rsid w:val="00EE0B8E"/>
    <w:pPr>
      <w:ind w:left="720"/>
      <w:contextualSpacing/>
    </w:pPr>
  </w:style>
  <w:style w:type="paragraph" w:styleId="Bibliography">
    <w:name w:val="Bibliography"/>
    <w:basedOn w:val="Normal"/>
    <w:next w:val="Normal"/>
    <w:uiPriority w:val="37"/>
    <w:unhideWhenUsed/>
    <w:rsid w:val="008C6FFF"/>
    <w:pPr>
      <w:spacing w:after="240" w:line="240" w:lineRule="auto"/>
      <w:ind w:left="720" w:hanging="720"/>
    </w:pPr>
  </w:style>
  <w:style w:type="character" w:customStyle="1" w:styleId="Heading1Char">
    <w:name w:val="Heading 1 Char"/>
    <w:basedOn w:val="DefaultParagraphFont"/>
    <w:link w:val="Heading1"/>
    <w:uiPriority w:val="9"/>
    <w:rsid w:val="00924E30"/>
    <w:rPr>
      <w:rFonts w:asciiTheme="majorHAnsi" w:eastAsiaTheme="majorEastAsia" w:hAnsiTheme="majorHAnsi" w:cstheme="majorBidi"/>
      <w:b/>
      <w:bCs/>
      <w:color w:val="365F91" w:themeColor="accent1" w:themeShade="BF"/>
      <w:sz w:val="28"/>
      <w:szCs w:val="28"/>
      <w:lang w:bidi="en-US"/>
    </w:rPr>
  </w:style>
  <w:style w:type="paragraph" w:styleId="ListBullet">
    <w:name w:val="List Bullet"/>
    <w:basedOn w:val="Normal"/>
    <w:uiPriority w:val="99"/>
    <w:unhideWhenUsed/>
    <w:rsid w:val="007C2EA3"/>
    <w:pPr>
      <w:numPr>
        <w:numId w:val="4"/>
      </w:numPr>
      <w:contextualSpacing/>
    </w:pPr>
  </w:style>
  <w:style w:type="paragraph" w:styleId="FootnoteText">
    <w:name w:val="footnote text"/>
    <w:basedOn w:val="Normal"/>
    <w:link w:val="FootnoteTextChar"/>
    <w:uiPriority w:val="99"/>
    <w:unhideWhenUsed/>
    <w:rsid w:val="00124AA7"/>
    <w:pPr>
      <w:spacing w:line="240" w:lineRule="auto"/>
    </w:pPr>
    <w:rPr>
      <w:sz w:val="20"/>
      <w:szCs w:val="20"/>
    </w:rPr>
  </w:style>
  <w:style w:type="character" w:customStyle="1" w:styleId="FootnoteTextChar">
    <w:name w:val="Footnote Text Char"/>
    <w:basedOn w:val="DefaultParagraphFont"/>
    <w:link w:val="FootnoteText"/>
    <w:uiPriority w:val="99"/>
    <w:rsid w:val="00124AA7"/>
    <w:rPr>
      <w:sz w:val="20"/>
      <w:szCs w:val="20"/>
    </w:rPr>
  </w:style>
  <w:style w:type="character" w:styleId="FootnoteReference">
    <w:name w:val="footnote reference"/>
    <w:basedOn w:val="DefaultParagraphFont"/>
    <w:uiPriority w:val="99"/>
    <w:semiHidden/>
    <w:unhideWhenUsed/>
    <w:rsid w:val="00124AA7"/>
    <w:rPr>
      <w:vertAlign w:val="superscript"/>
    </w:rPr>
  </w:style>
  <w:style w:type="paragraph" w:styleId="Header">
    <w:name w:val="header"/>
    <w:basedOn w:val="Normal"/>
    <w:link w:val="HeaderChar"/>
    <w:uiPriority w:val="99"/>
    <w:semiHidden/>
    <w:unhideWhenUsed/>
    <w:rsid w:val="00C45E61"/>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C45E61"/>
  </w:style>
  <w:style w:type="paragraph" w:styleId="Footer">
    <w:name w:val="footer"/>
    <w:basedOn w:val="Normal"/>
    <w:link w:val="FooterChar"/>
    <w:uiPriority w:val="99"/>
    <w:unhideWhenUsed/>
    <w:rsid w:val="00C45E61"/>
    <w:pPr>
      <w:tabs>
        <w:tab w:val="center" w:pos="4680"/>
        <w:tab w:val="right" w:pos="9360"/>
      </w:tabs>
      <w:spacing w:line="240" w:lineRule="auto"/>
    </w:pPr>
  </w:style>
  <w:style w:type="character" w:customStyle="1" w:styleId="FooterChar">
    <w:name w:val="Footer Char"/>
    <w:basedOn w:val="DefaultParagraphFont"/>
    <w:link w:val="Footer"/>
    <w:uiPriority w:val="99"/>
    <w:rsid w:val="00C45E61"/>
  </w:style>
  <w:style w:type="table" w:styleId="TableGrid">
    <w:name w:val="Table Grid"/>
    <w:basedOn w:val="TableNormal"/>
    <w:uiPriority w:val="59"/>
    <w:rsid w:val="00C07BA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7305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ailulilham4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b:Source>
    <b:Tag>Jam96</b:Tag>
    <b:SourceType>Book</b:SourceType>
    <b:Guid>{5908BE06-E4E0-47C7-B86B-8BEA3BC85097}</b:Guid>
    <b:Author>
      <b:Author>
        <b:NameList>
          <b:Person>
            <b:Last>Clapp</b:Last>
            <b:First>James</b:First>
            <b:Middle>Gordon</b:Middle>
          </b:Person>
        </b:NameList>
      </b:Author>
    </b:Author>
    <b:Title>The Encyclopedia of Philosophy</b:Title>
    <b:Year>1996</b:Year>
    <b:City>New York</b:City>
    <b:Publisher>Simon and Schuster and Prencite Hall International</b:Publisher>
    <b:RefOrder>1</b:RefOrder>
  </b:Source>
  <b:Source>
    <b:Tag>Sya13</b:Tag>
    <b:SourceType>JournalArticle</b:SourceType>
    <b:Guid>{8CEC0E14-0662-4D69-9895-25D7F0B055DD}</b:Guid>
    <b:Author>
      <b:Author>
        <b:NameList>
          <b:Person>
            <b:Last>Sukaimi</b:Last>
            <b:First>Syafiah</b:First>
          </b:Person>
        </b:NameList>
      </b:Author>
    </b:Author>
    <b:Title>Peran Orang Tua Dalam Pembentukan Kepribadian Anak: Tinjauan Psikologi Perkembangan Islam</b:Title>
    <b:Year>2013</b:Year>
    <b:JournalName>Marwah</b:JournalName>
    <b:Pages>81-90</b:Pages>
    <b:RefOrder>2</b:RefOrder>
  </b:Source>
  <b:Source>
    <b:Tag>Ima90</b:Tag>
    <b:SourceType>Book</b:SourceType>
    <b:Guid>{1B44F0E7-60CE-43AB-AEAF-2F477D21EA05}</b:Guid>
    <b:Author>
      <b:Author>
        <b:NameList>
          <b:Person>
            <b:Last>Bawani</b:Last>
            <b:First>Imam</b:First>
          </b:Person>
        </b:NameList>
      </b:Author>
    </b:Author>
    <b:Title>Ilmu Jiwa Perkembangan dalam Konteks Pendidikan Islam</b:Title>
    <b:Year>1990</b:Year>
    <b:City>Surabaya</b:City>
    <b:Publisher>Bina Ilmu</b:Publisher>
    <b:RefOrder>3</b:RefOrder>
  </b:Source>
  <b:Source>
    <b:Tag>San02</b:Tag>
    <b:SourceType>Book</b:SourceType>
    <b:Guid>{A6C13023-E3A1-4A3D-A939-B2787D5BC732}</b:Guid>
    <b:Author>
      <b:Author>
        <b:NameList>
          <b:Person>
            <b:Last>Santrock</b:Last>
          </b:Person>
        </b:NameList>
      </b:Author>
    </b:Author>
    <b:Title>Perkembangan Anak Jilid 1</b:Title>
    <b:Year>2002</b:Year>
    <b:City>Jakarta</b:City>
    <b:Publisher>PT Erlangga</b:Publisher>
    <b:RefOrder>5</b:RefOrder>
  </b:Source>
  <b:Source>
    <b:Tag>Suw92</b:Tag>
    <b:SourceType>Book</b:SourceType>
    <b:Guid>{291E2624-034F-4C23-9E37-33F8CEB1DCEC}</b:Guid>
    <b:Author>
      <b:Author>
        <b:NameList>
          <b:Person>
            <b:Last>Suwarno</b:Last>
          </b:Person>
        </b:NameList>
      </b:Author>
    </b:Author>
    <b:Title>Pengatar Umum Pendidikan</b:Title>
    <b:Year>1992</b:Year>
    <b:City>Jakarta</b:City>
    <b:Publisher>Rineka Cipta</b:Publisher>
    <b:RefOrder>6</b:RefOrder>
  </b:Source>
  <b:Source>
    <b:Tag>HMA77</b:Tag>
    <b:SourceType>Book</b:SourceType>
    <b:Guid>{206B819B-8725-42D5-8699-229F433AAE64}</b:Guid>
    <b:Author>
      <b:Author>
        <b:NameList>
          <b:Person>
            <b:Last>Arifin</b:Last>
            <b:First>H.M.</b:First>
          </b:Person>
        </b:NameList>
      </b:Author>
    </b:Author>
    <b:Title>Hubungan Timbal Balik Pendidikan Agama DI Lingkungan Sekolah Dan Keluarga</b:Title>
    <b:Year>1977</b:Year>
    <b:City>Jakarta</b:City>
    <b:Publisher>Bulan Bintang</b:Publisher>
    <b:RefOrder>8</b:RefOrder>
  </b:Source>
  <b:Source>
    <b:Tag>Sch64</b:Tag>
    <b:SourceType>Book</b:SourceType>
    <b:Guid>{C808D8FD-92A5-4215-B3CB-24B7DCBE80B5}</b:Guid>
    <b:Author>
      <b:Author>
        <b:NameList>
          <b:Person>
            <b:Last>Schneider</b:Last>
          </b:Person>
        </b:NameList>
      </b:Author>
    </b:Author>
    <b:Title>Personal Adjustment and Mental Health</b:Title>
    <b:Year>1964</b:Year>
    <b:City>New York</b:City>
    <b:Publisher>Winston</b:Publisher>
    <b:RefOrder>7</b:RefOrder>
  </b:Source>
  <b:Source>
    <b:Tag>Muf15</b:Tag>
    <b:SourceType>JournalArticle</b:SourceType>
    <b:Guid>{32FC47FE-067E-4BA2-BDDB-A9C22A99C6CE}</b:Guid>
    <b:Author>
      <b:Author>
        <b:NameList>
          <b:Person>
            <b:Last>Taubah</b:Last>
            <b:First>Mufatihatut</b:First>
          </b:Person>
        </b:NameList>
      </b:Author>
    </b:Author>
    <b:Title>Pendidikan Anak Dalam Keluarga Perspektif Islam</b:Title>
    <b:Year>2015</b:Year>
    <b:JournalName>Jurnal Pendidikan Agama Islam</b:JournalName>
    <b:Pages>110-136</b:Pages>
    <b:RefOrder>9</b:RefOrder>
  </b:Source>
  <b:Source>
    <b:Tag>Enu06</b:Tag>
    <b:SourceType>Book</b:SourceType>
    <b:Guid>{F17772B7-A9B9-4C57-AF0D-DA042754BCB1}</b:Guid>
    <b:Author>
      <b:Author>
        <b:NameList>
          <b:Person>
            <b:Last>Fatimah</b:Last>
            <b:First>Enung</b:First>
          </b:Person>
        </b:NameList>
      </b:Author>
    </b:Author>
    <b:Title>Psikologi Perkembangan: Perkembangan Peserta Didik</b:Title>
    <b:Year>2006</b:Year>
    <b:City>Bandung</b:City>
    <b:Publisher>Pustaka Setia</b:Publisher>
    <b:RefOrder>10</b:RefOrder>
  </b:Source>
  <b:Source>
    <b:Tag>Sud14</b:Tag>
    <b:SourceType>Book</b:SourceType>
    <b:Guid>{757D2C3E-0A3A-47E0-9D9A-EA931AC2F82B}</b:Guid>
    <b:Author>
      <b:Author>
        <b:NameList>
          <b:Person>
            <b:Last>Khairil</b:Last>
            <b:First>Sudarwan</b:First>
            <b:Middle>Danim dan</b:Middle>
          </b:Person>
        </b:NameList>
      </b:Author>
    </b:Author>
    <b:Title>Psikologi Pendidikan (Dalam Perspektif Baru)</b:Title>
    <b:Year>2014</b:Year>
    <b:City>Bandung</b:City>
    <b:Publisher>Alfabeta</b:Publisher>
    <b:RefOrder>11</b:RefOrder>
  </b:Source>
  <b:Source>
    <b:Tag>Jam05</b:Tag>
    <b:SourceType>Book</b:SourceType>
    <b:Guid>{2E05F044-475C-465A-8E48-827A753B2890}</b:Guid>
    <b:Author>
      <b:Author>
        <b:NameList>
          <b:Person>
            <b:Last>Rahman</b:Last>
            <b:First>Jamal</b:First>
            <b:Middle>Abdur</b:Middle>
          </b:Person>
        </b:NameList>
      </b:Author>
    </b:Author>
    <b:Title>Tahapan Mendidik Anak Teladan Rasulullah</b:Title>
    <b:Year>2005</b:Year>
    <b:City>Bandung</b:City>
    <b:Publisher>Irsyad Baitus Salam</b:Publisher>
    <b:RefOrder>15</b:RefOrder>
  </b:Source>
  <b:Source>
    <b:Tag>Ban97</b:Tag>
    <b:SourceType>Book</b:SourceType>
    <b:Guid>{98519A1A-6A6E-45B9-B947-BAE6D96B33FC}</b:Guid>
    <b:Author>
      <b:Author>
        <b:NameList>
          <b:Person>
            <b:Last>Bandura</b:Last>
          </b:Person>
        </b:NameList>
      </b:Author>
    </b:Author>
    <b:Title>Social Learning Theory</b:Title>
    <b:Year>1997</b:Year>
    <b:City>New Jersey</b:City>
    <b:Publisher>Prentice Hall Inc</b:Publisher>
    <b:RefOrder>17</b:RefOrder>
  </b:Source>
  <b:Source>
    <b:Tag>Eli78</b:Tag>
    <b:SourceType>Book</b:SourceType>
    <b:Guid>{222EB673-661D-4B87-B75B-1E316BDC6809}</b:Guid>
    <b:Author>
      <b:Author>
        <b:NameList>
          <b:Person>
            <b:Last>Hurlock</b:Last>
            <b:First>Elizabeth</b:First>
            <b:Middle>B.</b:Middle>
          </b:Person>
        </b:NameList>
      </b:Author>
    </b:Author>
    <b:Title>Perkembangan Anak Jilid 1</b:Title>
    <b:Year>1978</b:Year>
    <b:City>Jakarta</b:City>
    <b:Publisher>Erlangga</b:Publisher>
    <b:RefOrder>18</b:RefOrder>
  </b:Source>
  <b:Source>
    <b:Tag>Alz11</b:Tag>
    <b:SourceType>Book</b:SourceType>
    <b:Guid>{944FDBA9-A00E-4D2B-B440-827B92D9F035}</b:Guid>
    <b:Author>
      <b:Author>
        <b:NameList>
          <b:Person>
            <b:Last>Masykouri</b:Last>
            <b:First>Alzena</b:First>
          </b:Person>
        </b:NameList>
      </b:Author>
    </b:Author>
    <b:Title>membangun Sosial Emosi Anak di Usia 0-2 Tahun</b:Title>
    <b:Year>2011</b:Year>
    <b:City>Jakarta </b:City>
    <b:Publisher>Dierjen PAUDNI</b:Publisher>
    <b:RefOrder>12</b:RefOrder>
  </b:Source>
  <b:Source>
    <b:Tag>Nov14</b:Tag>
    <b:SourceType>Book</b:SourceType>
    <b:Guid>{D757A571-3D7C-4C08-8EEA-7917F8095DFF}</b:Guid>
    <b:Author>
      <b:Author>
        <b:NameList>
          <b:Person>
            <b:Last>Wiyani</b:Last>
            <b:First>Novan</b:First>
            <b:Middle>Ardy</b:Middle>
          </b:Person>
        </b:NameList>
      </b:Author>
    </b:Author>
    <b:Title>Mengelola dan Mengembangkan Kecerdasam Sosial dan Emosi Anak Usia Dini</b:Title>
    <b:Year>2014</b:Year>
    <b:City>Yogyakarta</b:City>
    <b:Publisher>Ar-Ruzz Media</b:Publisher>
    <b:RefOrder>13</b:RefOrder>
  </b:Source>
  <b:Source>
    <b:Tag>Ilm11</b:Tag>
    <b:SourceType>Book</b:SourceType>
    <b:Guid>{4576341C-202F-4056-B795-B6BEC1839926}</b:Guid>
    <b:Author>
      <b:Author>
        <b:NameList>
          <b:Person>
            <b:Last>Masykouri</b:Last>
            <b:First>Ilman</b:First>
            <b:Middle>Saputra dan Alzena</b:Middle>
          </b:Person>
        </b:NameList>
      </b:Author>
    </b:Author>
    <b:Title>Membangun Sosial Emosi Anak di Usia 2-4 Tahun</b:Title>
    <b:Year>2011</b:Year>
    <b:City>Jakarta</b:City>
    <b:Publisher>Dirjen PAUDNI</b:Publisher>
    <b:RefOrder>14</b:RefOrder>
  </b:Source>
  <b:Source>
    <b:Tag>Fat12</b:Tag>
    <b:SourceType>JournalArticle</b:SourceType>
    <b:Guid>{A70EBFEC-5EEF-41F1-91B4-A442A3389A1A}</b:Guid>
    <b:Author>
      <b:Author>
        <b:NameList>
          <b:Person>
            <b:Last>Tentama</b:Last>
            <b:First>Fatwa</b:First>
          </b:Person>
        </b:NameList>
      </b:Author>
    </b:Author>
    <b:Title>Perilaku Agresif Anak: Asesmen dan Intervensinya</b:Title>
    <b:Year>2012</b:Year>
    <b:JournalName>KESMAS</b:JournalName>
    <b:Pages>162-232</b:Pages>
    <b:RefOrder>16</b:RefOrder>
  </b:Source>
  <b:Source>
    <b:Tag>Dia08</b:Tag>
    <b:SourceType>Book</b:SourceType>
    <b:Guid>{AFE86A8D-28F2-4DDB-AE38-5FC060BF087A}</b:Guid>
    <b:Author>
      <b:Author>
        <b:NameList>
          <b:Person>
            <b:Last>Diana E. Papalia</b:Last>
            <b:First>Sally</b:First>
            <b:Middle>Wendkos Old, Ruth Duskin Feldman</b:Middle>
          </b:Person>
        </b:NameList>
      </b:Author>
    </b:Author>
    <b:Title>Human Develompment</b:Title>
    <b:Year>2008</b:Year>
    <b:City>Jakarta</b:City>
    <b:Publisher>Kencana Prenada Media Group</b:Publisher>
    <b:RefOrder>4</b:RefOrder>
  </b:Source>
</b:Sources>
</file>

<file path=customXml/itemProps1.xml><?xml version="1.0" encoding="utf-8"?>
<ds:datastoreItem xmlns:ds="http://schemas.openxmlformats.org/officeDocument/2006/customXml" ds:itemID="{CA22496B-460D-423A-A0C7-4CD8B0757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06</TotalTime>
  <Pages>18</Pages>
  <Words>6730</Words>
  <Characters>38363</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Asus</dc:creator>
  <cp:keywords/>
  <dc:description/>
  <cp:lastModifiedBy>Windows</cp:lastModifiedBy>
  <cp:revision>32</cp:revision>
  <dcterms:created xsi:type="dcterms:W3CDTF">2017-11-25T14:40:00Z</dcterms:created>
  <dcterms:modified xsi:type="dcterms:W3CDTF">2019-03-1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BxmLTYMD"/&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ies>
</file>